
<file path=[Content_Types].xml><?xml version="1.0" encoding="utf-8"?>
<Types xmlns="http://schemas.openxmlformats.org/package/2006/content-types">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C0101" w:rsidRPr="00331B67" w:rsidRDefault="009C0101" w:rsidP="00C01E08">
      <w:pPr>
        <w:spacing w:after="120" w:line="240" w:lineRule="auto"/>
        <w:jc w:val="both"/>
        <w:rPr>
          <w:sz w:val="24"/>
          <w:szCs w:val="24"/>
        </w:rPr>
      </w:pPr>
      <w:r w:rsidRPr="00331B67">
        <w:rPr>
          <w:b/>
          <w:sz w:val="24"/>
          <w:szCs w:val="24"/>
        </w:rPr>
        <w:t xml:space="preserve">Title: </w:t>
      </w:r>
      <w:r w:rsidR="003A2D08" w:rsidRPr="00331B67">
        <w:rPr>
          <w:sz w:val="24"/>
          <w:szCs w:val="24"/>
        </w:rPr>
        <w:t>Integrating RNA-</w:t>
      </w:r>
      <w:proofErr w:type="spellStart"/>
      <w:r w:rsidR="003A2D08" w:rsidRPr="00331B67">
        <w:rPr>
          <w:sz w:val="24"/>
          <w:szCs w:val="24"/>
        </w:rPr>
        <w:t>seq</w:t>
      </w:r>
      <w:proofErr w:type="spellEnd"/>
      <w:r w:rsidR="003A2D08" w:rsidRPr="00331B67">
        <w:rPr>
          <w:sz w:val="24"/>
          <w:szCs w:val="24"/>
        </w:rPr>
        <w:t xml:space="preserve"> and </w:t>
      </w:r>
      <w:r w:rsidR="00B646A1">
        <w:rPr>
          <w:sz w:val="24"/>
          <w:szCs w:val="24"/>
        </w:rPr>
        <w:t xml:space="preserve">plasma membrane </w:t>
      </w:r>
      <w:r w:rsidR="003A2D08" w:rsidRPr="00331B67">
        <w:rPr>
          <w:sz w:val="24"/>
          <w:szCs w:val="24"/>
        </w:rPr>
        <w:t xml:space="preserve">proteomics upon </w:t>
      </w:r>
      <w:proofErr w:type="spellStart"/>
      <w:r w:rsidR="003A2D08" w:rsidRPr="00331B67">
        <w:rPr>
          <w:sz w:val="24"/>
          <w:szCs w:val="24"/>
        </w:rPr>
        <w:t>flagellin</w:t>
      </w:r>
      <w:proofErr w:type="spellEnd"/>
      <w:r w:rsidR="003A2D08" w:rsidRPr="00331B67">
        <w:rPr>
          <w:sz w:val="24"/>
          <w:szCs w:val="24"/>
        </w:rPr>
        <w:t xml:space="preserve"> perception in </w:t>
      </w:r>
      <w:r w:rsidR="003A2D08" w:rsidRPr="00331B67">
        <w:rPr>
          <w:i/>
          <w:sz w:val="24"/>
          <w:szCs w:val="24"/>
        </w:rPr>
        <w:t>Arabidopsis</w:t>
      </w:r>
      <w:r w:rsidR="003A2D08" w:rsidRPr="00331B67">
        <w:rPr>
          <w:sz w:val="24"/>
          <w:szCs w:val="24"/>
        </w:rPr>
        <w:t xml:space="preserve"> reveals novel regulators of innate immunity</w:t>
      </w:r>
    </w:p>
    <w:p w:rsidR="009C0101" w:rsidRPr="00331B67" w:rsidRDefault="009C0101" w:rsidP="00C01E08">
      <w:pPr>
        <w:spacing w:after="120" w:line="240" w:lineRule="auto"/>
        <w:jc w:val="both"/>
        <w:rPr>
          <w:sz w:val="24"/>
          <w:szCs w:val="24"/>
          <w:vertAlign w:val="superscript"/>
        </w:rPr>
      </w:pPr>
      <w:r w:rsidRPr="00331B67">
        <w:rPr>
          <w:b/>
          <w:sz w:val="24"/>
          <w:szCs w:val="24"/>
        </w:rPr>
        <w:t>Authors:</w:t>
      </w:r>
      <w:r w:rsidRPr="00331B67">
        <w:rPr>
          <w:sz w:val="24"/>
          <w:szCs w:val="24"/>
        </w:rPr>
        <w:t xml:space="preserve"> J. Mitch </w:t>
      </w:r>
      <w:proofErr w:type="spellStart"/>
      <w:r w:rsidRPr="00331B67">
        <w:rPr>
          <w:sz w:val="24"/>
          <w:szCs w:val="24"/>
        </w:rPr>
        <w:t>Elmore</w:t>
      </w:r>
      <w:r w:rsidRPr="00331B67">
        <w:rPr>
          <w:sz w:val="24"/>
          <w:szCs w:val="24"/>
          <w:vertAlign w:val="superscript"/>
        </w:rPr>
        <w:t>a</w:t>
      </w:r>
      <w:proofErr w:type="spellEnd"/>
      <w:r w:rsidRPr="00331B67">
        <w:rPr>
          <w:sz w:val="24"/>
          <w:szCs w:val="24"/>
        </w:rPr>
        <w:t xml:space="preserve">, </w:t>
      </w:r>
      <w:proofErr w:type="spellStart"/>
      <w:r w:rsidRPr="00331B67">
        <w:rPr>
          <w:sz w:val="24"/>
          <w:szCs w:val="24"/>
        </w:rPr>
        <w:t>Koste</w:t>
      </w:r>
      <w:proofErr w:type="spellEnd"/>
      <w:r w:rsidRPr="00331B67">
        <w:rPr>
          <w:sz w:val="24"/>
          <w:szCs w:val="24"/>
        </w:rPr>
        <w:t xml:space="preserve"> </w:t>
      </w:r>
      <w:proofErr w:type="spellStart"/>
      <w:r w:rsidRPr="00331B67">
        <w:rPr>
          <w:sz w:val="24"/>
          <w:szCs w:val="24"/>
        </w:rPr>
        <w:t>Yadeta</w:t>
      </w:r>
      <w:r w:rsidRPr="00331B67">
        <w:rPr>
          <w:sz w:val="24"/>
          <w:szCs w:val="24"/>
          <w:vertAlign w:val="superscript"/>
        </w:rPr>
        <w:t>a</w:t>
      </w:r>
      <w:proofErr w:type="spellEnd"/>
      <w:r w:rsidRPr="00331B67">
        <w:rPr>
          <w:sz w:val="24"/>
          <w:szCs w:val="24"/>
        </w:rPr>
        <w:t xml:space="preserve">, Allison </w:t>
      </w:r>
      <w:proofErr w:type="spellStart"/>
      <w:r w:rsidRPr="00331B67">
        <w:rPr>
          <w:sz w:val="24"/>
          <w:szCs w:val="24"/>
        </w:rPr>
        <w:t>Creason</w:t>
      </w:r>
      <w:r w:rsidRPr="00331B67">
        <w:rPr>
          <w:sz w:val="24"/>
          <w:szCs w:val="24"/>
          <w:vertAlign w:val="superscript"/>
        </w:rPr>
        <w:t>b</w:t>
      </w:r>
      <w:proofErr w:type="spellEnd"/>
      <w:r w:rsidRPr="00331B67">
        <w:rPr>
          <w:sz w:val="24"/>
          <w:szCs w:val="24"/>
        </w:rPr>
        <w:t xml:space="preserve">, </w:t>
      </w:r>
      <w:r w:rsidR="00C158E2" w:rsidRPr="00331B67">
        <w:rPr>
          <w:sz w:val="24"/>
          <w:szCs w:val="24"/>
        </w:rPr>
        <w:t xml:space="preserve">Jessica </w:t>
      </w:r>
      <w:proofErr w:type="spellStart"/>
      <w:r w:rsidR="00C158E2" w:rsidRPr="00331B67">
        <w:rPr>
          <w:sz w:val="24"/>
          <w:szCs w:val="24"/>
        </w:rPr>
        <w:t>Franco</w:t>
      </w:r>
      <w:r w:rsidR="00C158E2" w:rsidRPr="00331B67">
        <w:rPr>
          <w:sz w:val="24"/>
          <w:szCs w:val="24"/>
          <w:vertAlign w:val="superscript"/>
        </w:rPr>
        <w:t>a</w:t>
      </w:r>
      <w:proofErr w:type="spellEnd"/>
      <w:r w:rsidR="00C158E2" w:rsidRPr="00331B67">
        <w:rPr>
          <w:sz w:val="24"/>
          <w:szCs w:val="24"/>
        </w:rPr>
        <w:t xml:space="preserve">, </w:t>
      </w:r>
      <w:proofErr w:type="spellStart"/>
      <w:r w:rsidR="00B22A6B" w:rsidRPr="00331B67">
        <w:rPr>
          <w:sz w:val="24"/>
          <w:szCs w:val="24"/>
        </w:rPr>
        <w:t>Yanming</w:t>
      </w:r>
      <w:proofErr w:type="spellEnd"/>
      <w:r w:rsidR="00B22A6B" w:rsidRPr="00331B67">
        <w:rPr>
          <w:sz w:val="24"/>
          <w:szCs w:val="24"/>
        </w:rPr>
        <w:t xml:space="preserve"> </w:t>
      </w:r>
      <w:proofErr w:type="spellStart"/>
      <w:r w:rsidR="00B22A6B" w:rsidRPr="00331B67">
        <w:rPr>
          <w:sz w:val="24"/>
          <w:szCs w:val="24"/>
        </w:rPr>
        <w:t>Di</w:t>
      </w:r>
      <w:r w:rsidR="00B22A6B" w:rsidRPr="00331B67">
        <w:rPr>
          <w:sz w:val="24"/>
          <w:szCs w:val="24"/>
          <w:vertAlign w:val="superscript"/>
        </w:rPr>
        <w:t>c</w:t>
      </w:r>
      <w:proofErr w:type="spellEnd"/>
      <w:r w:rsidR="00B22A6B" w:rsidRPr="00331B67">
        <w:rPr>
          <w:sz w:val="24"/>
          <w:szCs w:val="24"/>
        </w:rPr>
        <w:t xml:space="preserve">, </w:t>
      </w:r>
      <w:r w:rsidRPr="00331B67">
        <w:rPr>
          <w:sz w:val="24"/>
          <w:szCs w:val="24"/>
        </w:rPr>
        <w:t xml:space="preserve">Jose </w:t>
      </w:r>
      <w:r w:rsidR="003A2D08" w:rsidRPr="00331B67">
        <w:rPr>
          <w:sz w:val="24"/>
          <w:szCs w:val="24"/>
        </w:rPr>
        <w:t xml:space="preserve">José S. </w:t>
      </w:r>
      <w:proofErr w:type="spellStart"/>
      <w:r w:rsidR="003A2D08" w:rsidRPr="00331B67">
        <w:rPr>
          <w:sz w:val="24"/>
          <w:szCs w:val="24"/>
        </w:rPr>
        <w:t>Rufián</w:t>
      </w:r>
      <w:r w:rsidR="003A2D08" w:rsidRPr="00331B67">
        <w:rPr>
          <w:sz w:val="24"/>
          <w:szCs w:val="24"/>
          <w:vertAlign w:val="superscript"/>
        </w:rPr>
        <w:t>d</w:t>
      </w:r>
      <w:proofErr w:type="spellEnd"/>
      <w:r w:rsidR="003A2D08" w:rsidRPr="00331B67">
        <w:rPr>
          <w:sz w:val="24"/>
          <w:szCs w:val="24"/>
        </w:rPr>
        <w:t xml:space="preserve">, Carmen R. </w:t>
      </w:r>
      <w:proofErr w:type="spellStart"/>
      <w:r w:rsidR="003A2D08" w:rsidRPr="00331B67">
        <w:rPr>
          <w:sz w:val="24"/>
          <w:szCs w:val="24"/>
        </w:rPr>
        <w:t>Beuzón</w:t>
      </w:r>
      <w:r w:rsidR="003A2D08" w:rsidRPr="00331B67">
        <w:rPr>
          <w:sz w:val="24"/>
          <w:szCs w:val="24"/>
          <w:vertAlign w:val="superscript"/>
        </w:rPr>
        <w:t>d</w:t>
      </w:r>
      <w:proofErr w:type="spellEnd"/>
      <w:r w:rsidR="003A2D08" w:rsidRPr="00331B67">
        <w:rPr>
          <w:sz w:val="24"/>
          <w:szCs w:val="24"/>
        </w:rPr>
        <w:t xml:space="preserve">, </w:t>
      </w:r>
      <w:r w:rsidRPr="00331B67">
        <w:rPr>
          <w:sz w:val="24"/>
          <w:szCs w:val="24"/>
        </w:rPr>
        <w:t xml:space="preserve">Brett </w:t>
      </w:r>
      <w:proofErr w:type="spellStart"/>
      <w:r w:rsidRPr="00331B67">
        <w:rPr>
          <w:sz w:val="24"/>
          <w:szCs w:val="24"/>
        </w:rPr>
        <w:t>Phinney</w:t>
      </w:r>
      <w:r w:rsidR="00B22A6B" w:rsidRPr="00331B67">
        <w:rPr>
          <w:sz w:val="24"/>
          <w:szCs w:val="24"/>
          <w:vertAlign w:val="superscript"/>
        </w:rPr>
        <w:t>e</w:t>
      </w:r>
      <w:proofErr w:type="spellEnd"/>
      <w:r w:rsidRPr="00331B67">
        <w:rPr>
          <w:sz w:val="24"/>
          <w:szCs w:val="24"/>
        </w:rPr>
        <w:t xml:space="preserve">, Jeff </w:t>
      </w:r>
      <w:proofErr w:type="spellStart"/>
      <w:r w:rsidRPr="00331B67">
        <w:rPr>
          <w:sz w:val="24"/>
          <w:szCs w:val="24"/>
        </w:rPr>
        <w:t>Chang</w:t>
      </w:r>
      <w:r w:rsidRPr="00331B67">
        <w:rPr>
          <w:sz w:val="24"/>
          <w:szCs w:val="24"/>
          <w:vertAlign w:val="superscript"/>
        </w:rPr>
        <w:t>b</w:t>
      </w:r>
      <w:proofErr w:type="spellEnd"/>
      <w:r w:rsidRPr="00331B67">
        <w:rPr>
          <w:sz w:val="24"/>
          <w:szCs w:val="24"/>
        </w:rPr>
        <w:t xml:space="preserve">, and </w:t>
      </w:r>
      <w:proofErr w:type="spellStart"/>
      <w:r w:rsidRPr="00331B67">
        <w:rPr>
          <w:sz w:val="24"/>
          <w:szCs w:val="24"/>
        </w:rPr>
        <w:t>Gitta</w:t>
      </w:r>
      <w:proofErr w:type="spellEnd"/>
      <w:r w:rsidRPr="00331B67">
        <w:rPr>
          <w:sz w:val="24"/>
          <w:szCs w:val="24"/>
        </w:rPr>
        <w:t xml:space="preserve"> </w:t>
      </w:r>
      <w:proofErr w:type="spellStart"/>
      <w:r w:rsidRPr="00331B67">
        <w:rPr>
          <w:sz w:val="24"/>
          <w:szCs w:val="24"/>
        </w:rPr>
        <w:t>Coaker</w:t>
      </w:r>
      <w:r w:rsidRPr="00331B67">
        <w:rPr>
          <w:sz w:val="24"/>
          <w:szCs w:val="24"/>
          <w:vertAlign w:val="superscript"/>
        </w:rPr>
        <w:t>a</w:t>
      </w:r>
      <w:proofErr w:type="spellEnd"/>
      <w:r w:rsidR="00C01E08" w:rsidRPr="00331B67">
        <w:rPr>
          <w:sz w:val="24"/>
          <w:szCs w:val="24"/>
          <w:vertAlign w:val="superscript"/>
        </w:rPr>
        <w:t>#</w:t>
      </w:r>
    </w:p>
    <w:p w:rsidR="009C0101" w:rsidRPr="00331B67" w:rsidRDefault="009C0101" w:rsidP="00C01E08">
      <w:pPr>
        <w:spacing w:after="120" w:line="240" w:lineRule="auto"/>
        <w:jc w:val="both"/>
        <w:rPr>
          <w:sz w:val="24"/>
          <w:szCs w:val="24"/>
        </w:rPr>
      </w:pPr>
      <w:r w:rsidRPr="00331B67">
        <w:rPr>
          <w:b/>
          <w:sz w:val="24"/>
          <w:szCs w:val="24"/>
        </w:rPr>
        <w:t>Author Affiliation</w:t>
      </w:r>
      <w:r w:rsidR="00C01E08" w:rsidRPr="00331B67">
        <w:rPr>
          <w:b/>
          <w:sz w:val="24"/>
          <w:szCs w:val="24"/>
        </w:rPr>
        <w:t>s</w:t>
      </w:r>
      <w:r w:rsidRPr="00331B67">
        <w:rPr>
          <w:b/>
          <w:sz w:val="24"/>
          <w:szCs w:val="24"/>
        </w:rPr>
        <w:t xml:space="preserve">: </w:t>
      </w:r>
    </w:p>
    <w:p w:rsidR="009C0101" w:rsidRPr="00331B67" w:rsidRDefault="009C0101" w:rsidP="00C01E08">
      <w:pPr>
        <w:pStyle w:val="ListParagraph"/>
        <w:numPr>
          <w:ilvl w:val="0"/>
          <w:numId w:val="2"/>
        </w:numPr>
        <w:spacing w:after="120" w:line="240" w:lineRule="auto"/>
        <w:jc w:val="both"/>
        <w:rPr>
          <w:sz w:val="24"/>
          <w:szCs w:val="24"/>
        </w:rPr>
      </w:pPr>
      <w:r w:rsidRPr="00331B67">
        <w:rPr>
          <w:sz w:val="24"/>
          <w:szCs w:val="24"/>
        </w:rPr>
        <w:t>Department of Plant Pathology, University of California at Davis, Davis, CA</w:t>
      </w:r>
    </w:p>
    <w:p w:rsidR="009C0101" w:rsidRPr="00331B67" w:rsidRDefault="009C0101" w:rsidP="00C01E08">
      <w:pPr>
        <w:pStyle w:val="ListParagraph"/>
        <w:numPr>
          <w:ilvl w:val="0"/>
          <w:numId w:val="2"/>
        </w:numPr>
        <w:spacing w:after="120" w:line="240" w:lineRule="auto"/>
        <w:jc w:val="both"/>
        <w:rPr>
          <w:sz w:val="24"/>
          <w:szCs w:val="24"/>
        </w:rPr>
      </w:pPr>
      <w:r w:rsidRPr="00331B67">
        <w:rPr>
          <w:sz w:val="24"/>
          <w:szCs w:val="24"/>
        </w:rPr>
        <w:t>Department of Botany and Plant Pathology, Or</w:t>
      </w:r>
      <w:r w:rsidR="00B22A6B" w:rsidRPr="00331B67">
        <w:rPr>
          <w:sz w:val="24"/>
          <w:szCs w:val="24"/>
        </w:rPr>
        <w:t>egon State University, Corvallis</w:t>
      </w:r>
      <w:r w:rsidRPr="00331B67">
        <w:rPr>
          <w:sz w:val="24"/>
          <w:szCs w:val="24"/>
        </w:rPr>
        <w:t>, OR</w:t>
      </w:r>
    </w:p>
    <w:p w:rsidR="00B22A6B" w:rsidRPr="00331B67" w:rsidRDefault="00B22A6B" w:rsidP="00B22A6B">
      <w:pPr>
        <w:pStyle w:val="ListParagraph"/>
        <w:numPr>
          <w:ilvl w:val="0"/>
          <w:numId w:val="2"/>
        </w:numPr>
        <w:spacing w:after="120" w:line="240" w:lineRule="auto"/>
        <w:jc w:val="both"/>
        <w:rPr>
          <w:sz w:val="24"/>
          <w:szCs w:val="24"/>
        </w:rPr>
      </w:pPr>
      <w:r w:rsidRPr="00331B67">
        <w:rPr>
          <w:sz w:val="24"/>
          <w:szCs w:val="24"/>
        </w:rPr>
        <w:t>Department of Statistics, Oregon State University, Corvallis, OR</w:t>
      </w:r>
    </w:p>
    <w:p w:rsidR="009C0101" w:rsidRPr="00331B67" w:rsidRDefault="009C0101" w:rsidP="00C01E08">
      <w:pPr>
        <w:pStyle w:val="ListParagraph"/>
        <w:numPr>
          <w:ilvl w:val="0"/>
          <w:numId w:val="2"/>
        </w:numPr>
        <w:spacing w:after="120" w:line="240" w:lineRule="auto"/>
        <w:jc w:val="both"/>
        <w:rPr>
          <w:sz w:val="24"/>
          <w:szCs w:val="24"/>
        </w:rPr>
      </w:pPr>
      <w:r w:rsidRPr="00331B67">
        <w:rPr>
          <w:sz w:val="24"/>
          <w:szCs w:val="24"/>
        </w:rPr>
        <w:t>University of Malaga, Malaga, Spain</w:t>
      </w:r>
    </w:p>
    <w:p w:rsidR="00C01E08" w:rsidRPr="00331B67" w:rsidRDefault="009C0101" w:rsidP="00C01E08">
      <w:pPr>
        <w:pStyle w:val="ListParagraph"/>
        <w:numPr>
          <w:ilvl w:val="0"/>
          <w:numId w:val="2"/>
        </w:numPr>
        <w:spacing w:after="120" w:line="240" w:lineRule="auto"/>
        <w:jc w:val="both"/>
        <w:rPr>
          <w:sz w:val="24"/>
          <w:szCs w:val="24"/>
        </w:rPr>
      </w:pPr>
      <w:r w:rsidRPr="00331B67">
        <w:rPr>
          <w:sz w:val="24"/>
          <w:szCs w:val="24"/>
        </w:rPr>
        <w:t>Genome Center Proteomics Core Facility, University of California at Davis, Davis, CA</w:t>
      </w:r>
    </w:p>
    <w:p w:rsidR="00C01E08" w:rsidRPr="00331B67" w:rsidRDefault="00C01E08" w:rsidP="00C01E08">
      <w:pPr>
        <w:pStyle w:val="ListParagraph"/>
        <w:spacing w:after="120" w:line="240" w:lineRule="auto"/>
        <w:ind w:hanging="360"/>
        <w:jc w:val="both"/>
        <w:rPr>
          <w:sz w:val="24"/>
          <w:szCs w:val="24"/>
          <w:vertAlign w:val="superscript"/>
        </w:rPr>
      </w:pPr>
    </w:p>
    <w:p w:rsidR="00C01E08" w:rsidRPr="00331B67" w:rsidRDefault="00C01E08" w:rsidP="00C01E08">
      <w:pPr>
        <w:pStyle w:val="ListParagraph"/>
        <w:spacing w:after="120" w:line="240" w:lineRule="auto"/>
        <w:ind w:hanging="360"/>
        <w:jc w:val="both"/>
        <w:rPr>
          <w:sz w:val="24"/>
          <w:szCs w:val="24"/>
        </w:rPr>
      </w:pPr>
      <w:r w:rsidRPr="00331B67">
        <w:rPr>
          <w:sz w:val="24"/>
          <w:szCs w:val="24"/>
          <w:vertAlign w:val="superscript"/>
        </w:rPr>
        <w:t>#</w:t>
      </w:r>
      <w:r w:rsidRPr="00331B67">
        <w:rPr>
          <w:sz w:val="24"/>
          <w:szCs w:val="24"/>
        </w:rPr>
        <w:t>address correspondence to glcoaker@ucdavis.edu</w:t>
      </w:r>
    </w:p>
    <w:p w:rsidR="00C158E2" w:rsidRPr="00331B67" w:rsidRDefault="00C158E2" w:rsidP="00C01E08">
      <w:pPr>
        <w:pStyle w:val="ListParagraph"/>
        <w:spacing w:after="120" w:line="240" w:lineRule="auto"/>
        <w:ind w:hanging="360"/>
        <w:jc w:val="both"/>
        <w:rPr>
          <w:sz w:val="24"/>
          <w:szCs w:val="24"/>
        </w:rPr>
      </w:pPr>
    </w:p>
    <w:p w:rsidR="009A50E7" w:rsidRPr="00331B67" w:rsidRDefault="00851C2F" w:rsidP="00C158E2">
      <w:pPr>
        <w:spacing w:after="0" w:line="240" w:lineRule="auto"/>
        <w:jc w:val="both"/>
        <w:rPr>
          <w:b/>
          <w:sz w:val="28"/>
          <w:szCs w:val="28"/>
        </w:rPr>
      </w:pPr>
      <w:r w:rsidRPr="00331B67">
        <w:rPr>
          <w:b/>
          <w:sz w:val="28"/>
          <w:szCs w:val="28"/>
        </w:rPr>
        <w:t>Abstract</w:t>
      </w:r>
      <w:r w:rsidR="00324142" w:rsidRPr="00331B67">
        <w:rPr>
          <w:b/>
          <w:sz w:val="28"/>
          <w:szCs w:val="28"/>
        </w:rPr>
        <w:t xml:space="preserve"> (~200 words)</w:t>
      </w:r>
    </w:p>
    <w:p w:rsidR="00851C2F" w:rsidRPr="00331B67" w:rsidRDefault="00B30274" w:rsidP="00C158E2">
      <w:pPr>
        <w:spacing w:after="0" w:line="480" w:lineRule="auto"/>
        <w:jc w:val="both"/>
      </w:pPr>
      <w:r w:rsidRPr="00331B67">
        <w:tab/>
      </w:r>
      <w:r w:rsidR="00C01E08" w:rsidRPr="00331B67">
        <w:t xml:space="preserve">The plant plasma membrane </w:t>
      </w:r>
      <w:r w:rsidR="0057090D" w:rsidRPr="00331B67">
        <w:t xml:space="preserve">(PM) </w:t>
      </w:r>
      <w:r w:rsidR="00324142" w:rsidRPr="00331B67">
        <w:t>is</w:t>
      </w:r>
      <w:r w:rsidR="00C01E08" w:rsidRPr="00331B67">
        <w:t xml:space="preserve"> a central regulator of plant responses to biotic and abiotic stress. </w:t>
      </w:r>
      <w:r w:rsidR="00851C2F" w:rsidRPr="00331B67">
        <w:t xml:space="preserve">We employed </w:t>
      </w:r>
      <w:r w:rsidR="00455F31" w:rsidRPr="00331B67">
        <w:t>RNA-</w:t>
      </w:r>
      <w:proofErr w:type="spellStart"/>
      <w:r w:rsidR="00455F31" w:rsidRPr="00331B67">
        <w:t>seq</w:t>
      </w:r>
      <w:proofErr w:type="spellEnd"/>
      <w:r w:rsidR="00455F31" w:rsidRPr="00331B67">
        <w:tab/>
      </w:r>
      <w:r w:rsidR="005D26B2" w:rsidRPr="00331B67">
        <w:t xml:space="preserve"> and high-resolution shotgun proteomics </w:t>
      </w:r>
      <w:r w:rsidR="00C01E08" w:rsidRPr="00331B67">
        <w:t>of PM</w:t>
      </w:r>
      <w:r w:rsidR="00B92EA5" w:rsidRPr="00331B67">
        <w:t>-enriched fractions</w:t>
      </w:r>
      <w:r w:rsidR="00F66452" w:rsidRPr="00331B67">
        <w:t xml:space="preserve"> </w:t>
      </w:r>
      <w:r w:rsidR="005D26B2" w:rsidRPr="00331B67">
        <w:t xml:space="preserve">to study temporal </w:t>
      </w:r>
      <w:r w:rsidR="00FF68A1" w:rsidRPr="00331B67">
        <w:t xml:space="preserve">changes over a twelve hour period in </w:t>
      </w:r>
      <w:r w:rsidR="005D26B2" w:rsidRPr="00331B67">
        <w:rPr>
          <w:i/>
        </w:rPr>
        <w:t>Arabidopsis</w:t>
      </w:r>
      <w:r w:rsidR="005D26B2" w:rsidRPr="00331B67">
        <w:t xml:space="preserve"> </w:t>
      </w:r>
      <w:r w:rsidR="00FF68A1" w:rsidRPr="00331B67">
        <w:t>leaf tissue</w:t>
      </w:r>
      <w:r w:rsidR="005D26B2" w:rsidRPr="00331B67">
        <w:t xml:space="preserve"> </w:t>
      </w:r>
      <w:r w:rsidR="00C00D0E" w:rsidRPr="00331B67">
        <w:t>after activation of the FLS2 immune receptor</w:t>
      </w:r>
      <w:r w:rsidR="005D26B2" w:rsidRPr="00331B67">
        <w:t xml:space="preserve">. A large percentage of (&gt;25%) of the </w:t>
      </w:r>
      <w:r w:rsidR="00A159B2" w:rsidRPr="00331B67">
        <w:t>leaf</w:t>
      </w:r>
      <w:r w:rsidR="00081E35" w:rsidRPr="00331B67">
        <w:t xml:space="preserve"> </w:t>
      </w:r>
      <w:proofErr w:type="spellStart"/>
      <w:r w:rsidR="005D26B2" w:rsidRPr="00331B67">
        <w:t>transcriptome</w:t>
      </w:r>
      <w:proofErr w:type="spellEnd"/>
      <w:r w:rsidR="005D26B2" w:rsidRPr="00331B67">
        <w:t xml:space="preserve"> was mobilized within one hour of flg22 treatment</w:t>
      </w:r>
      <w:r w:rsidR="00210A87" w:rsidRPr="00331B67">
        <w:t xml:space="preserve">. </w:t>
      </w:r>
      <w:r w:rsidR="00DA44C7" w:rsidRPr="00331B67">
        <w:t>Over 46</w:t>
      </w:r>
      <w:r w:rsidR="009140E2" w:rsidRPr="00331B67">
        <w:t>00</w:t>
      </w:r>
      <w:r w:rsidR="00FF68A1" w:rsidRPr="00331B67">
        <w:t xml:space="preserve"> proteins were</w:t>
      </w:r>
      <w:r w:rsidR="009140E2" w:rsidRPr="00331B67">
        <w:t xml:space="preserve"> consistently </w:t>
      </w:r>
      <w:r w:rsidR="00FF68A1" w:rsidRPr="00331B67">
        <w:t>identified in PM fractions</w:t>
      </w:r>
      <w:r w:rsidR="009140E2" w:rsidRPr="00331B67">
        <w:t xml:space="preserve"> across multiple samples</w:t>
      </w:r>
      <w:r w:rsidR="00324142" w:rsidRPr="00331B67">
        <w:t>, representing the largest dataset of plant PM-associated proteins to date</w:t>
      </w:r>
      <w:r w:rsidR="00455F31" w:rsidRPr="00331B67">
        <w:t xml:space="preserve">. </w:t>
      </w:r>
      <w:r w:rsidR="00324142" w:rsidRPr="00331B67">
        <w:t xml:space="preserve">In contrast with the </w:t>
      </w:r>
      <w:proofErr w:type="spellStart"/>
      <w:r w:rsidR="00324142" w:rsidRPr="00331B67">
        <w:t>transcriptome</w:t>
      </w:r>
      <w:proofErr w:type="spellEnd"/>
      <w:r w:rsidR="00324142" w:rsidRPr="00331B67">
        <w:t>, p</w:t>
      </w:r>
      <w:r w:rsidR="00F66452" w:rsidRPr="00331B67">
        <w:t xml:space="preserve">rotein </w:t>
      </w:r>
      <w:r w:rsidR="005D26B2" w:rsidRPr="00331B67">
        <w:t xml:space="preserve">changes </w:t>
      </w:r>
      <w:r w:rsidR="00FF68A1" w:rsidRPr="00331B67">
        <w:t>at</w:t>
      </w:r>
      <w:r w:rsidR="00774F18">
        <w:t xml:space="preserve"> the</w:t>
      </w:r>
      <w:r w:rsidR="00FF68A1" w:rsidRPr="00331B67">
        <w:t xml:space="preserve"> </w:t>
      </w:r>
      <w:r w:rsidR="005D26B2" w:rsidRPr="00331B67">
        <w:t>PM were gradual, wi</w:t>
      </w:r>
      <w:r w:rsidR="00B92EA5" w:rsidRPr="00331B67">
        <w:t xml:space="preserve">th around 6% of </w:t>
      </w:r>
      <w:r w:rsidR="00F87536" w:rsidRPr="00331B67">
        <w:t xml:space="preserve">proteins changing </w:t>
      </w:r>
      <w:r w:rsidR="00B92EA5" w:rsidRPr="00331B67">
        <w:t>abundance in PM</w:t>
      </w:r>
      <w:r w:rsidR="00F87536" w:rsidRPr="00331B67">
        <w:t xml:space="preserve"> fractions </w:t>
      </w:r>
      <w:r w:rsidR="00774F18">
        <w:t>by</w:t>
      </w:r>
      <w:r w:rsidR="00F87536" w:rsidRPr="00331B67">
        <w:t xml:space="preserve"> twelve hours </w:t>
      </w:r>
      <w:r w:rsidR="00324142" w:rsidRPr="00331B67">
        <w:t>after</w:t>
      </w:r>
      <w:r w:rsidR="00F87536" w:rsidRPr="00331B67">
        <w:t xml:space="preserve"> flg22 treatment</w:t>
      </w:r>
      <w:r w:rsidR="005D26B2" w:rsidRPr="00331B67">
        <w:t xml:space="preserve">. The </w:t>
      </w:r>
      <w:r w:rsidR="00C01E08" w:rsidRPr="00331B67">
        <w:t>r</w:t>
      </w:r>
      <w:r w:rsidR="005D26B2" w:rsidRPr="00331B67">
        <w:t>eceptor-like kinase (RLK) superfamily and membrane transporters represent</w:t>
      </w:r>
      <w:r w:rsidR="00D50C0C" w:rsidRPr="00331B67">
        <w:t xml:space="preserve"> </w:t>
      </w:r>
      <w:r w:rsidR="00324142" w:rsidRPr="00331B67">
        <w:t xml:space="preserve">the </w:t>
      </w:r>
      <w:r w:rsidR="00D50C0C" w:rsidRPr="00331B67">
        <w:t xml:space="preserve">two largest </w:t>
      </w:r>
      <w:r w:rsidR="00324142" w:rsidRPr="00331B67">
        <w:t xml:space="preserve">classes </w:t>
      </w:r>
      <w:r w:rsidR="00D50C0C" w:rsidRPr="00331B67">
        <w:t>of differentially expressed genes and proteins.</w:t>
      </w:r>
      <w:r w:rsidR="00F87536" w:rsidRPr="00331B67">
        <w:t xml:space="preserve"> </w:t>
      </w:r>
      <w:r w:rsidR="00C773A0" w:rsidRPr="00134898">
        <w:t>T</w:t>
      </w:r>
      <w:r w:rsidR="005F35E9" w:rsidRPr="00134898">
        <w:t>emporal expression clustering</w:t>
      </w:r>
      <w:r w:rsidR="00455F31" w:rsidRPr="00134898">
        <w:t xml:space="preserve"> </w:t>
      </w:r>
      <w:r w:rsidR="00C773A0" w:rsidRPr="00134898">
        <w:t>identified</w:t>
      </w:r>
      <w:r w:rsidR="00455F31" w:rsidRPr="00134898">
        <w:t xml:space="preserve"> temporal waves of gene expression after FLS2 activation. </w:t>
      </w:r>
      <w:r w:rsidR="009625BE" w:rsidRPr="00331B67">
        <w:t>Using a combination of protein-protein interaction network analysis and phosphorylation mapping we identified and f</w:t>
      </w:r>
      <w:r w:rsidR="007419CC" w:rsidRPr="00331B67">
        <w:t>unctional</w:t>
      </w:r>
      <w:r w:rsidR="009625BE" w:rsidRPr="00331B67">
        <w:t>ly</w:t>
      </w:r>
      <w:r w:rsidR="007419CC" w:rsidRPr="00331B67">
        <w:t xml:space="preserve"> characteri</w:t>
      </w:r>
      <w:r w:rsidR="009625BE" w:rsidRPr="00331B67">
        <w:t>zed</w:t>
      </w:r>
      <w:r w:rsidR="00FF68A1" w:rsidRPr="00331B67">
        <w:t xml:space="preserve"> </w:t>
      </w:r>
      <w:r w:rsidR="009625BE" w:rsidRPr="00331B67">
        <w:t xml:space="preserve">novel proteins that regulate plant immunity, including a cysteine-rich receptor kinase and a calcium binding protein. This study represents one of the largest-scale proteomic investigations </w:t>
      </w:r>
      <w:r w:rsidR="003A10FD">
        <w:t xml:space="preserve">of biotic stress responses </w:t>
      </w:r>
      <w:r w:rsidR="009625BE" w:rsidRPr="00331B67">
        <w:t>in any organism</w:t>
      </w:r>
      <w:r w:rsidR="003A10FD">
        <w:t xml:space="preserve"> </w:t>
      </w:r>
      <w:r w:rsidR="00324142" w:rsidRPr="00331B67">
        <w:t xml:space="preserve">and </w:t>
      </w:r>
      <w:r w:rsidR="009625BE" w:rsidRPr="00331B67">
        <w:t xml:space="preserve">serves as a resource for </w:t>
      </w:r>
      <w:r w:rsidR="00324142" w:rsidRPr="00331B67">
        <w:t xml:space="preserve">future </w:t>
      </w:r>
      <w:r w:rsidR="009625BE" w:rsidRPr="00331B67">
        <w:t>hypothesis-driven inquiries of plant immune response</w:t>
      </w:r>
      <w:r w:rsidR="00324142" w:rsidRPr="00331B67">
        <w:t>s</w:t>
      </w:r>
      <w:r w:rsidR="009625BE" w:rsidRPr="00331B67">
        <w:t>.</w:t>
      </w:r>
    </w:p>
    <w:p w:rsidR="005126EA" w:rsidRPr="00331B67" w:rsidRDefault="00851C2F" w:rsidP="005126EA">
      <w:pPr>
        <w:spacing w:after="0" w:line="480" w:lineRule="auto"/>
        <w:jc w:val="both"/>
        <w:rPr>
          <w:b/>
          <w:sz w:val="28"/>
          <w:szCs w:val="28"/>
        </w:rPr>
      </w:pPr>
      <w:r w:rsidRPr="00331B67">
        <w:rPr>
          <w:b/>
          <w:sz w:val="28"/>
          <w:szCs w:val="28"/>
        </w:rPr>
        <w:lastRenderedPageBreak/>
        <w:t>Introduction</w:t>
      </w:r>
    </w:p>
    <w:p w:rsidR="00BA5493" w:rsidRDefault="009500AB" w:rsidP="005D26B2">
      <w:pPr>
        <w:spacing w:line="480" w:lineRule="auto"/>
        <w:jc w:val="both"/>
      </w:pPr>
      <w:r w:rsidRPr="00331B67">
        <w:tab/>
      </w:r>
      <w:r w:rsidR="00045A2A" w:rsidRPr="00331B67">
        <w:t>E</w:t>
      </w:r>
      <w:r w:rsidR="005126EA" w:rsidRPr="00331B67">
        <w:t>very plant is a potential host for a variety of micro</w:t>
      </w:r>
      <w:r w:rsidR="00045A2A" w:rsidRPr="00331B67">
        <w:t>organisms and</w:t>
      </w:r>
      <w:r w:rsidR="005126EA" w:rsidRPr="00331B67">
        <w:t xml:space="preserve"> the plant innate immune system is a critical regulator of plant growth and survival. S</w:t>
      </w:r>
      <w:r w:rsidR="00A54838" w:rsidRPr="00331B67">
        <w:t xml:space="preserve">ome of the largest gene families encoded in plant genomes </w:t>
      </w:r>
      <w:r w:rsidR="00BE6CE6" w:rsidRPr="00331B67">
        <w:t xml:space="preserve">are </w:t>
      </w:r>
      <w:r w:rsidR="00A54838" w:rsidRPr="00331B67">
        <w:t xml:space="preserve">largely devoted to </w:t>
      </w:r>
      <w:r w:rsidR="00BE6CE6" w:rsidRPr="00331B67">
        <w:t xml:space="preserve">pathogen </w:t>
      </w:r>
      <w:r w:rsidR="00A54838" w:rsidRPr="00331B67">
        <w:t>detection</w:t>
      </w:r>
      <w:r w:rsidR="005126EA" w:rsidRPr="00331B67">
        <w:t xml:space="preserve"> </w:t>
      </w:r>
      <w:r w:rsidR="00932063" w:rsidRPr="00331B67">
        <w:t>and</w:t>
      </w:r>
      <w:r w:rsidR="00BE6CE6" w:rsidRPr="00331B67">
        <w:t xml:space="preserve"> </w:t>
      </w:r>
      <w:r w:rsidR="005126EA" w:rsidRPr="00331B67">
        <w:t xml:space="preserve">many </w:t>
      </w:r>
      <w:r w:rsidR="00932063" w:rsidRPr="00331B67">
        <w:t xml:space="preserve">of these immune </w:t>
      </w:r>
      <w:r w:rsidR="005126EA" w:rsidRPr="00331B67">
        <w:t xml:space="preserve">receptors </w:t>
      </w:r>
      <w:r w:rsidR="00BE6CE6" w:rsidRPr="00331B67">
        <w:t>localiz</w:t>
      </w:r>
      <w:r w:rsidR="00932063" w:rsidRPr="00331B67">
        <w:t>e</w:t>
      </w:r>
      <w:r w:rsidR="00BE6CE6" w:rsidRPr="00331B67">
        <w:t xml:space="preserve"> to the plasma membrane (PM) </w:t>
      </w:r>
      <w:r w:rsidR="00870AC1">
        <w:fldChar w:fldCharType="begin"/>
      </w:r>
      <w:r w:rsidR="006F663C">
        <w:instrText xml:space="preserve"> ADDIN EN.CITE &lt;EndNote&gt;&lt;Cite&gt;&lt;Author&gt;Dodds&lt;/Author&gt;&lt;Year&gt;2010&lt;/Year&gt;&lt;RecNum&gt;834&lt;/RecNum&gt;&lt;DisplayText&gt;(Dodds and Rathjen, 2010)&lt;/DisplayText&gt;&lt;record&gt;&lt;rec-number&gt;834&lt;/rec-number&gt;&lt;foreign-keys&gt;&lt;key app="EN" db-id="vtaxda5rxfdxr0ewxpc5955pwt0a9rze0eer" timestamp="0"&gt;834&lt;/key&gt;&lt;/foreign-keys&gt;&lt;ref-type name="Journal Article"&gt;17&lt;/ref-type&gt;&lt;contributors&gt;&lt;authors&gt;&lt;author&gt;Dodds, P. N.&lt;/author&gt;&lt;author&gt;Rathjen, J. P.&lt;/author&gt;&lt;/authors&gt;&lt;/contributors&gt;&lt;auth-address&gt;Commonwealth Scientific and Industrial Research Organisation, Division of Plant Industry, GPO BOX 1600, Canberra, Australian Capital Territory 2601, Australia. peter.dodds@csiro.au&lt;/auth-address&gt;&lt;titles&gt;&lt;title&gt;Plant immunity: towards an integrated view of plant-pathogen interactions&lt;/title&gt;&lt;secondary-title&gt;Nature Reviews Genetics&lt;/secondary-title&gt;&lt;/titles&gt;&lt;pages&gt;539-48&lt;/pages&gt;&lt;volume&gt;11&lt;/volume&gt;&lt;number&gt;8&lt;/number&gt;&lt;edition&gt;2010/06/30&lt;/edition&gt;&lt;keywords&gt;&lt;keyword&gt;Biotechnology&lt;/keyword&gt;&lt;keyword&gt;Breeding&lt;/keyword&gt;&lt;keyword&gt;Crops, Agricultural/*immunology/*microbiology&lt;/keyword&gt;&lt;keyword&gt;Host-Pathogen Interactions/*immunology&lt;/keyword&gt;&lt;keyword&gt;Models, Immunological&lt;/keyword&gt;&lt;keyword&gt;Plant Diseases/immunology/microbiology/prevention &amp;amp; control&lt;/keyword&gt;&lt;keyword&gt;Plant Proteins/immunology&lt;/keyword&gt;&lt;keyword&gt;Receptors, Pattern Recognition/immunology&lt;/keyword&gt;&lt;keyword&gt;Signal Transduction/immunology&lt;/keyword&gt;&lt;/keywords&gt;&lt;dates&gt;&lt;year&gt;2010&lt;/year&gt;&lt;pub-dates&gt;&lt;date&gt;Aug&lt;/date&gt;&lt;/pub-dates&gt;&lt;/dates&gt;&lt;isbn&gt;1471-0064 (Electronic)&amp;#xD;1471-0056 (Linking)&lt;/isbn&gt;&lt;accession-num&gt;20585331&lt;/accession-num&gt;&lt;urls&gt;&lt;related-urls&gt;&lt;url&gt;http://www.ncbi.nlm.nih.gov/pubmed/20585331&lt;/url&gt;&lt;/related-urls&gt;&lt;/urls&gt;&lt;electronic-resource-num&gt;nrg2812 [pii]&amp;#xD;10.1038/nrg2812&lt;/electronic-resource-num&gt;&lt;language&gt;eng&lt;/language&gt;&lt;/record&gt;&lt;/Cite&gt;&lt;/EndNote&gt;</w:instrText>
      </w:r>
      <w:r w:rsidR="00870AC1">
        <w:fldChar w:fldCharType="separate"/>
      </w:r>
      <w:r w:rsidR="006F663C">
        <w:rPr>
          <w:noProof/>
        </w:rPr>
        <w:t>(</w:t>
      </w:r>
      <w:hyperlink w:anchor="_ENREF_24" w:tooltip="Dodds, 2010 #834" w:history="1">
        <w:r w:rsidR="0080517A">
          <w:rPr>
            <w:noProof/>
          </w:rPr>
          <w:t>Dodds and Rathjen, 2010</w:t>
        </w:r>
      </w:hyperlink>
      <w:r w:rsidR="006F663C">
        <w:rPr>
          <w:noProof/>
        </w:rPr>
        <w:t>)</w:t>
      </w:r>
      <w:r w:rsidR="00870AC1">
        <w:fldChar w:fldCharType="end"/>
      </w:r>
      <w:r w:rsidR="00A54838" w:rsidRPr="00331B67">
        <w:t xml:space="preserve">. </w:t>
      </w:r>
      <w:r w:rsidR="00F43BF1">
        <w:t>In addition to</w:t>
      </w:r>
      <w:r w:rsidR="00932063" w:rsidRPr="00331B67">
        <w:t xml:space="preserve"> the primary receptor, other</w:t>
      </w:r>
      <w:r w:rsidR="00A54838" w:rsidRPr="00331B67">
        <w:t xml:space="preserve"> proteins associated with the </w:t>
      </w:r>
      <w:r w:rsidR="00BE6CE6" w:rsidRPr="00331B67">
        <w:t>PM</w:t>
      </w:r>
      <w:r w:rsidR="004B7884" w:rsidRPr="00331B67">
        <w:t>,</w:t>
      </w:r>
      <w:r w:rsidR="00A54838" w:rsidRPr="00331B67">
        <w:t xml:space="preserve"> either integrally or peripherally, function </w:t>
      </w:r>
      <w:r w:rsidR="00BE6CE6" w:rsidRPr="00331B67">
        <w:t xml:space="preserve">in immediate downstream </w:t>
      </w:r>
      <w:r w:rsidR="00A54838" w:rsidRPr="00331B67">
        <w:t>signaling</w:t>
      </w:r>
      <w:r w:rsidR="006F663C">
        <w:t xml:space="preserve"> </w:t>
      </w:r>
      <w:r w:rsidR="00BA5493">
        <w:t xml:space="preserve">and </w:t>
      </w:r>
      <w:r w:rsidR="001F73FD">
        <w:t xml:space="preserve">the </w:t>
      </w:r>
      <w:r w:rsidR="00BA5493">
        <w:t>sustained defenses that limit pathogen</w:t>
      </w:r>
      <w:r w:rsidR="00D1091E">
        <w:t xml:space="preserve"> spread</w:t>
      </w:r>
      <w:r w:rsidR="00BA5493">
        <w:t xml:space="preserve"> </w:t>
      </w:r>
      <w:r w:rsidR="00870AC1">
        <w:fldChar w:fldCharType="begin"/>
      </w:r>
      <w:r w:rsidR="006F663C">
        <w:instrText xml:space="preserve"> ADDIN EN.CITE &lt;EndNote&gt;&lt;Cite&gt;&lt;Author&gt;Dodds&lt;/Author&gt;&lt;Year&gt;2010&lt;/Year&gt;&lt;RecNum&gt;834&lt;/RecNum&gt;&lt;DisplayText&gt;(Dodds and Rathjen, 2010)&lt;/DisplayText&gt;&lt;record&gt;&lt;rec-number&gt;834&lt;/rec-number&gt;&lt;foreign-keys&gt;&lt;key app="EN" db-id="vtaxda5rxfdxr0ewxpc5955pwt0a9rze0eer" timestamp="0"&gt;834&lt;/key&gt;&lt;/foreign-keys&gt;&lt;ref-type name="Journal Article"&gt;17&lt;/ref-type&gt;&lt;contributors&gt;&lt;authors&gt;&lt;author&gt;Dodds, P. N.&lt;/author&gt;&lt;author&gt;Rathjen, J. P.&lt;/author&gt;&lt;/authors&gt;&lt;/contributors&gt;&lt;auth-address&gt;Commonwealth Scientific and Industrial Research Organisation, Division of Plant Industry, GPO BOX 1600, Canberra, Australian Capital Territory 2601, Australia. peter.dodds@csiro.au&lt;/auth-address&gt;&lt;titles&gt;&lt;title&gt;Plant immunity: towards an integrated view of plant-pathogen interactions&lt;/title&gt;&lt;secondary-title&gt;Nature Reviews Genetics&lt;/secondary-title&gt;&lt;/titles&gt;&lt;pages&gt;539-48&lt;/pages&gt;&lt;volume&gt;11&lt;/volume&gt;&lt;number&gt;8&lt;/number&gt;&lt;edition&gt;2010/06/30&lt;/edition&gt;&lt;keywords&gt;&lt;keyword&gt;Biotechnology&lt;/keyword&gt;&lt;keyword&gt;Breeding&lt;/keyword&gt;&lt;keyword&gt;Crops, Agricultural/*immunology/*microbiology&lt;/keyword&gt;&lt;keyword&gt;Host-Pathogen Interactions/*immunology&lt;/keyword&gt;&lt;keyword&gt;Models, Immunological&lt;/keyword&gt;&lt;keyword&gt;Plant Diseases/immunology/microbiology/prevention &amp;amp; control&lt;/keyword&gt;&lt;keyword&gt;Plant Proteins/immunology&lt;/keyword&gt;&lt;keyword&gt;Receptors, Pattern Recognition/immunology&lt;/keyword&gt;&lt;keyword&gt;Signal Transduction/immunology&lt;/keyword&gt;&lt;/keywords&gt;&lt;dates&gt;&lt;year&gt;2010&lt;/year&gt;&lt;pub-dates&gt;&lt;date&gt;Aug&lt;/date&gt;&lt;/pub-dates&gt;&lt;/dates&gt;&lt;isbn&gt;1471-0064 (Electronic)&amp;#xD;1471-0056 (Linking)&lt;/isbn&gt;&lt;accession-num&gt;20585331&lt;/accession-num&gt;&lt;urls&gt;&lt;related-urls&gt;&lt;url&gt;http://www.ncbi.nlm.nih.gov/pubmed/20585331&lt;/url&gt;&lt;/related-urls&gt;&lt;/urls&gt;&lt;electronic-resource-num&gt;nrg2812 [pii]&amp;#xD;10.1038/nrg2812&lt;/electronic-resource-num&gt;&lt;language&gt;eng&lt;/language&gt;&lt;/record&gt;&lt;/Cite&gt;&lt;/EndNote&gt;</w:instrText>
      </w:r>
      <w:r w:rsidR="00870AC1">
        <w:fldChar w:fldCharType="separate"/>
      </w:r>
      <w:r w:rsidR="006F663C">
        <w:rPr>
          <w:noProof/>
        </w:rPr>
        <w:t>(</w:t>
      </w:r>
      <w:hyperlink w:anchor="_ENREF_24" w:tooltip="Dodds, 2010 #834" w:history="1">
        <w:r w:rsidR="0080517A">
          <w:rPr>
            <w:noProof/>
          </w:rPr>
          <w:t>Dodds and Rathjen, 2010</w:t>
        </w:r>
      </w:hyperlink>
      <w:r w:rsidR="006F663C">
        <w:rPr>
          <w:noProof/>
        </w:rPr>
        <w:t>)</w:t>
      </w:r>
      <w:r w:rsidR="00870AC1">
        <w:fldChar w:fldCharType="end"/>
      </w:r>
      <w:r w:rsidR="00375D31">
        <w:t>.</w:t>
      </w:r>
      <w:r w:rsidR="00A54838" w:rsidRPr="00331B67">
        <w:t xml:space="preserve"> </w:t>
      </w:r>
      <w:r w:rsidR="00D55C14" w:rsidRPr="00331B67">
        <w:t>Taken together with the fact that many classes of plant pathogens complete their lifecycle outside the host cell membrane, the PM plays an</w:t>
      </w:r>
      <w:r w:rsidR="00C773A0">
        <w:t xml:space="preserve"> essential role in plant-microbe interactions</w:t>
      </w:r>
      <w:r w:rsidR="00D55C14" w:rsidRPr="00331B67">
        <w:t>.</w:t>
      </w:r>
    </w:p>
    <w:p w:rsidR="009A4640" w:rsidRPr="00331B67" w:rsidRDefault="00932063" w:rsidP="005D26B2">
      <w:pPr>
        <w:spacing w:line="480" w:lineRule="auto"/>
        <w:jc w:val="both"/>
      </w:pPr>
      <w:r w:rsidRPr="00331B67">
        <w:tab/>
      </w:r>
      <w:r w:rsidR="003C5CCF" w:rsidRPr="00331B67">
        <w:t xml:space="preserve">Plants </w:t>
      </w:r>
      <w:r w:rsidR="00852F24" w:rsidRPr="00331B67">
        <w:t>recognize conserved m</w:t>
      </w:r>
      <w:r w:rsidR="005D7152">
        <w:t xml:space="preserve">olecular </w:t>
      </w:r>
      <w:r w:rsidR="00852F24" w:rsidRPr="00331B67">
        <w:t xml:space="preserve">patterns present in the </w:t>
      </w:r>
      <w:proofErr w:type="spellStart"/>
      <w:r w:rsidR="00852F24" w:rsidRPr="00331B67">
        <w:t>apoplast</w:t>
      </w:r>
      <w:proofErr w:type="spellEnd"/>
      <w:r w:rsidR="00852F24" w:rsidRPr="00331B67">
        <w:t xml:space="preserve"> of infected tissue using PM-localized receptors, often with receptor-like</w:t>
      </w:r>
      <w:r w:rsidR="00CF4C25" w:rsidRPr="00331B67">
        <w:t xml:space="preserve"> kinase</w:t>
      </w:r>
      <w:r w:rsidR="00852F24" w:rsidRPr="00331B67">
        <w:t xml:space="preserve"> (RLK) domain architecture</w:t>
      </w:r>
      <w:r w:rsidR="003E0861">
        <w:t xml:space="preserve"> </w:t>
      </w:r>
      <w:r w:rsidR="00870AC1">
        <w:fldChar w:fldCharType="begin"/>
      </w:r>
      <w:r w:rsidR="003E0861">
        <w:instrText xml:space="preserve"> ADDIN EN.CITE &lt;EndNote&gt;&lt;Cite&gt;&lt;Author&gt;Dodds&lt;/Author&gt;&lt;Year&gt;2010&lt;/Year&gt;&lt;RecNum&gt;834&lt;/RecNum&gt;&lt;DisplayText&gt;(Dodds and Rathjen, 2010)&lt;/DisplayText&gt;&lt;record&gt;&lt;rec-number&gt;834&lt;/rec-number&gt;&lt;foreign-keys&gt;&lt;key app="EN" db-id="vtaxda5rxfdxr0ewxpc5955pwt0a9rze0eer" timestamp="0"&gt;834&lt;/key&gt;&lt;/foreign-keys&gt;&lt;ref-type name="Journal Article"&gt;17&lt;/ref-type&gt;&lt;contributors&gt;&lt;authors&gt;&lt;author&gt;Dodds, P. N.&lt;/author&gt;&lt;author&gt;Rathjen, J. P.&lt;/author&gt;&lt;/authors&gt;&lt;/contributors&gt;&lt;auth-address&gt;Commonwealth Scientific and Industrial Research Organisation, Division of Plant Industry, GPO BOX 1600, Canberra, Australian Capital Territory 2601, Australia. peter.dodds@csiro.au&lt;/auth-address&gt;&lt;titles&gt;&lt;title&gt;Plant immunity: towards an integrated view of plant-pathogen interactions&lt;/title&gt;&lt;secondary-title&gt;Nature Reviews Genetics&lt;/secondary-title&gt;&lt;/titles&gt;&lt;pages&gt;539-48&lt;/pages&gt;&lt;volume&gt;11&lt;/volume&gt;&lt;number&gt;8&lt;/number&gt;&lt;edition&gt;2010/06/30&lt;/edition&gt;&lt;keywords&gt;&lt;keyword&gt;Biotechnology&lt;/keyword&gt;&lt;keyword&gt;Breeding&lt;/keyword&gt;&lt;keyword&gt;Crops, Agricultural/*immunology/*microbiology&lt;/keyword&gt;&lt;keyword&gt;Host-Pathogen Interactions/*immunology&lt;/keyword&gt;&lt;keyword&gt;Models, Immunological&lt;/keyword&gt;&lt;keyword&gt;Plant Diseases/immunology/microbiology/prevention &amp;amp; control&lt;/keyword&gt;&lt;keyword&gt;Plant Proteins/immunology&lt;/keyword&gt;&lt;keyword&gt;Receptors, Pattern Recognition/immunology&lt;/keyword&gt;&lt;keyword&gt;Signal Transduction/immunology&lt;/keyword&gt;&lt;/keywords&gt;&lt;dates&gt;&lt;year&gt;2010&lt;/year&gt;&lt;pub-dates&gt;&lt;date&gt;Aug&lt;/date&gt;&lt;/pub-dates&gt;&lt;/dates&gt;&lt;isbn&gt;1471-0064 (Electronic)&amp;#xD;1471-0056 (Linking)&lt;/isbn&gt;&lt;accession-num&gt;20585331&lt;/accession-num&gt;&lt;urls&gt;&lt;related-urls&gt;&lt;url&gt;http://www.ncbi.nlm.nih.gov/pubmed/20585331&lt;/url&gt;&lt;/related-urls&gt;&lt;/urls&gt;&lt;electronic-resource-num&gt;nrg2812 [pii]&amp;#xD;10.1038/nrg2812&lt;/electronic-resource-num&gt;&lt;language&gt;eng&lt;/language&gt;&lt;/record&gt;&lt;/Cite&gt;&lt;/EndNote&gt;</w:instrText>
      </w:r>
      <w:r w:rsidR="00870AC1">
        <w:fldChar w:fldCharType="separate"/>
      </w:r>
      <w:r w:rsidR="003E0861">
        <w:rPr>
          <w:noProof/>
        </w:rPr>
        <w:t>(</w:t>
      </w:r>
      <w:hyperlink w:anchor="_ENREF_24" w:tooltip="Dodds, 2010 #834" w:history="1">
        <w:r w:rsidR="0080517A">
          <w:rPr>
            <w:noProof/>
          </w:rPr>
          <w:t>Dodds and Rathjen, 2010</w:t>
        </w:r>
      </w:hyperlink>
      <w:r w:rsidR="003E0861">
        <w:rPr>
          <w:noProof/>
        </w:rPr>
        <w:t>)</w:t>
      </w:r>
      <w:r w:rsidR="00870AC1">
        <w:fldChar w:fldCharType="end"/>
      </w:r>
      <w:r w:rsidR="00E2196A" w:rsidRPr="00331B67">
        <w:t>. Activation of these</w:t>
      </w:r>
      <w:r w:rsidR="00A43BAC" w:rsidRPr="00331B67">
        <w:t xml:space="preserve"> pattern recognition</w:t>
      </w:r>
      <w:r w:rsidR="00E2196A" w:rsidRPr="00331B67">
        <w:t xml:space="preserve"> receptors</w:t>
      </w:r>
      <w:r w:rsidR="00A43BAC" w:rsidRPr="00331B67">
        <w:t xml:space="preserve"> (PRRs)</w:t>
      </w:r>
      <w:r w:rsidR="00E2196A" w:rsidRPr="00331B67">
        <w:t xml:space="preserve"> leads to rapid</w:t>
      </w:r>
      <w:r w:rsidR="00D1091E">
        <w:t xml:space="preserve"> (&lt;15 min)</w:t>
      </w:r>
      <w:r w:rsidR="00E2196A" w:rsidRPr="00331B67">
        <w:t xml:space="preserve"> induction of</w:t>
      </w:r>
      <w:r w:rsidR="00CF4C25" w:rsidRPr="00331B67">
        <w:t xml:space="preserve"> a</w:t>
      </w:r>
      <w:r w:rsidR="00E2196A" w:rsidRPr="00331B67">
        <w:t xml:space="preserve"> </w:t>
      </w:r>
      <w:r w:rsidR="00993FF9" w:rsidRPr="00331B67">
        <w:t>co</w:t>
      </w:r>
      <w:r w:rsidR="00774F18">
        <w:t>nserved set of immune markers. These</w:t>
      </w:r>
      <w:r w:rsidR="00B46DC7" w:rsidRPr="00331B67">
        <w:t xml:space="preserve"> early </w:t>
      </w:r>
      <w:r w:rsidR="005D7152">
        <w:t>defense outputs</w:t>
      </w:r>
      <w:r w:rsidR="00B46DC7" w:rsidRPr="00331B67">
        <w:t xml:space="preserve"> includ</w:t>
      </w:r>
      <w:r w:rsidR="00993FF9" w:rsidRPr="00331B67">
        <w:t>e</w:t>
      </w:r>
      <w:r w:rsidR="00B46DC7" w:rsidRPr="00331B67">
        <w:t xml:space="preserve"> </w:t>
      </w:r>
      <w:r w:rsidR="00E2196A" w:rsidRPr="00331B67">
        <w:t xml:space="preserve">transient </w:t>
      </w:r>
      <w:r w:rsidR="00B0489B" w:rsidRPr="00331B67">
        <w:t>induction</w:t>
      </w:r>
      <w:r w:rsidR="00E2196A" w:rsidRPr="00331B67">
        <w:t xml:space="preserve"> of mitogen-activated protein kinase (MAPK) </w:t>
      </w:r>
      <w:r w:rsidR="00B34879" w:rsidRPr="00331B67">
        <w:t>cas</w:t>
      </w:r>
      <w:r w:rsidR="00E2196A" w:rsidRPr="00331B67">
        <w:t>c</w:t>
      </w:r>
      <w:r w:rsidR="00B34879" w:rsidRPr="00331B67">
        <w:t>a</w:t>
      </w:r>
      <w:r w:rsidR="00E2196A" w:rsidRPr="00331B67">
        <w:t xml:space="preserve">des, accumulation of reactive oxygen species (ROS), </w:t>
      </w:r>
      <w:r w:rsidR="00C344D4" w:rsidRPr="00331B67">
        <w:t xml:space="preserve">cytosolic </w:t>
      </w:r>
      <w:r w:rsidR="00B529D9" w:rsidRPr="00331B67">
        <w:t>ion fluxes</w:t>
      </w:r>
      <w:r w:rsidR="00DB49A1" w:rsidRPr="00331B67">
        <w:t xml:space="preserve"> (particularly Ca2</w:t>
      </w:r>
      <w:r w:rsidR="00DB49A1" w:rsidRPr="00331B67">
        <w:rPr>
          <w:vertAlign w:val="superscript"/>
        </w:rPr>
        <w:t>+</w:t>
      </w:r>
      <w:r w:rsidR="00DB49A1" w:rsidRPr="00331B67">
        <w:t>)</w:t>
      </w:r>
      <w:r w:rsidR="00993FF9" w:rsidRPr="00331B67">
        <w:t>, and activation of Ca2</w:t>
      </w:r>
      <w:r w:rsidR="00993FF9" w:rsidRPr="00331B67">
        <w:rPr>
          <w:vertAlign w:val="superscript"/>
        </w:rPr>
        <w:t>+</w:t>
      </w:r>
      <w:r w:rsidR="00993FF9" w:rsidRPr="00331B67">
        <w:t>-dependent protein kinases</w:t>
      </w:r>
      <w:r w:rsidR="003E0861">
        <w:t xml:space="preserve"> </w:t>
      </w:r>
      <w:r w:rsidR="00870AC1">
        <w:fldChar w:fldCharType="begin">
          <w:fldData xml:space="preserve">PEVuZE5vdGU+PENpdGU+PEF1dGhvcj5Nb25hZ2hhbjwvQXV0aG9yPjxZZWFyPjIwMTI8L1llYXI+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</w:fldData>
        </w:fldChar>
      </w:r>
      <w:r w:rsidR="00123095">
        <w:instrText xml:space="preserve"> ADDIN EN.CITE </w:instrText>
      </w:r>
      <w:r w:rsidR="00870AC1">
        <w:fldChar w:fldCharType="begin">
          <w:fldData xml:space="preserve">PEVuZE5vdGU+PENpdGU+PEF1dGhvcj5Nb25hZ2hhbjwvQXV0aG9yPjxZZWFyPjIwMTI8L1llYXI+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</w:fldData>
        </w:fldChar>
      </w:r>
      <w:r w:rsidR="00123095">
        <w:instrText xml:space="preserve"> ADDIN EN.CITE.DATA </w:instrText>
      </w:r>
      <w:r w:rsidR="00870AC1">
        <w:fldChar w:fldCharType="end"/>
      </w:r>
      <w:r w:rsidR="00870AC1">
        <w:fldChar w:fldCharType="separate"/>
      </w:r>
      <w:r w:rsidR="00123095">
        <w:rPr>
          <w:noProof/>
        </w:rPr>
        <w:t>(</w:t>
      </w:r>
      <w:hyperlink w:anchor="_ENREF_108" w:tooltip="Tena, 2011 #993" w:history="1">
        <w:r w:rsidR="0080517A">
          <w:rPr>
            <w:noProof/>
          </w:rPr>
          <w:t>Tena et al., 2011</w:t>
        </w:r>
      </w:hyperlink>
      <w:r w:rsidR="00123095">
        <w:rPr>
          <w:noProof/>
        </w:rPr>
        <w:t xml:space="preserve">; </w:t>
      </w:r>
      <w:hyperlink w:anchor="_ENREF_78" w:tooltip="Monaghan, 2012 #1225" w:history="1">
        <w:r w:rsidR="0080517A">
          <w:rPr>
            <w:noProof/>
          </w:rPr>
          <w:t>Monaghan and Zipfel, 2012</w:t>
        </w:r>
      </w:hyperlink>
      <w:r w:rsidR="00123095">
        <w:rPr>
          <w:noProof/>
        </w:rPr>
        <w:t>)</w:t>
      </w:r>
      <w:r w:rsidR="00870AC1">
        <w:fldChar w:fldCharType="end"/>
      </w:r>
      <w:r w:rsidR="00C344D4" w:rsidRPr="00331B67">
        <w:t>.</w:t>
      </w:r>
      <w:r w:rsidR="00B529D9" w:rsidRPr="00331B67">
        <w:t xml:space="preserve"> </w:t>
      </w:r>
      <w:r w:rsidR="00990D5D" w:rsidRPr="00331B67">
        <w:t xml:space="preserve">MAPK signaling cascades converge at the nucleus, where MPK3/6 </w:t>
      </w:r>
      <w:r w:rsidR="001A1A38" w:rsidRPr="00331B67">
        <w:t>p</w:t>
      </w:r>
      <w:r w:rsidR="00990D5D" w:rsidRPr="00331B67">
        <w:t xml:space="preserve">hosphorylate WRKY transcription factors </w:t>
      </w:r>
      <w:r w:rsidR="00331B67" w:rsidRPr="00331B67">
        <w:t>to</w:t>
      </w:r>
      <w:r w:rsidR="00C344D4" w:rsidRPr="00331B67">
        <w:t xml:space="preserve"> </w:t>
      </w:r>
      <w:r w:rsidR="001A1A38" w:rsidRPr="00331B67">
        <w:t>up-regulate</w:t>
      </w:r>
      <w:r w:rsidR="00E2196A" w:rsidRPr="00331B67">
        <w:t xml:space="preserve"> </w:t>
      </w:r>
      <w:r w:rsidR="00F66452" w:rsidRPr="00331B67">
        <w:t>the expression</w:t>
      </w:r>
      <w:r w:rsidR="000D3F00" w:rsidRPr="00331B67">
        <w:t xml:space="preserve"> of</w:t>
      </w:r>
      <w:r w:rsidR="00F66452" w:rsidRPr="00331B67">
        <w:t xml:space="preserve"> </w:t>
      </w:r>
      <w:r w:rsidR="00E2196A" w:rsidRPr="00331B67">
        <w:t>defense-associated genes</w:t>
      </w:r>
      <w:r w:rsidR="00C344D4" w:rsidRPr="00331B67">
        <w:t xml:space="preserve"> </w:t>
      </w:r>
      <w:r w:rsidR="009A4640" w:rsidRPr="00331B67">
        <w:t xml:space="preserve">within </w:t>
      </w:r>
      <w:r w:rsidR="00906715">
        <w:t>30 minutes</w:t>
      </w:r>
      <w:r w:rsidR="009A4640" w:rsidRPr="00331B67">
        <w:t xml:space="preserve"> of pathogen perception</w:t>
      </w:r>
      <w:r w:rsidR="00990D5D" w:rsidRPr="00331B67">
        <w:t xml:space="preserve"> </w:t>
      </w:r>
      <w:r w:rsidR="00870AC1">
        <w:fldChar w:fldCharType="begin">
          <w:fldData xml:space="preserve">PEVuZE5vdGU+PENpdGU+PEF1dGhvcj5Bc2FpPC9BdXRob3I+PFllYXI+MjAwMjwvWWVhcj48UmVj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=
</w:fldData>
        </w:fldChar>
      </w:r>
      <w:r w:rsidR="00687D04">
        <w:instrText xml:space="preserve"> ADDIN EN.CITE </w:instrText>
      </w:r>
      <w:r w:rsidR="00870AC1">
        <w:fldChar w:fldCharType="begin">
          <w:fldData xml:space="preserve">PEVuZE5vdGU+PENpdGU+PEF1dGhvcj5Bc2FpPC9BdXRob3I+PFllYXI+MjAwMjwvWWVhcj48UmVj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=
</w:fldData>
        </w:fldChar>
      </w:r>
      <w:r w:rsidR="00687D04">
        <w:instrText xml:space="preserve"> ADDIN EN.CITE.DATA </w:instrText>
      </w:r>
      <w:r w:rsidR="00870AC1">
        <w:fldChar w:fldCharType="end"/>
      </w:r>
      <w:r w:rsidR="00870AC1">
        <w:fldChar w:fldCharType="separate"/>
      </w:r>
      <w:r w:rsidR="00687D04">
        <w:rPr>
          <w:noProof/>
        </w:rPr>
        <w:t>(</w:t>
      </w:r>
      <w:hyperlink w:anchor="_ENREF_4" w:tooltip="Asai, 2002 #329" w:history="1">
        <w:r w:rsidR="0080517A">
          <w:rPr>
            <w:noProof/>
          </w:rPr>
          <w:t>Asai et al., 2002</w:t>
        </w:r>
      </w:hyperlink>
      <w:r w:rsidR="00687D04">
        <w:rPr>
          <w:noProof/>
        </w:rPr>
        <w:t xml:space="preserve">; </w:t>
      </w:r>
      <w:hyperlink w:anchor="_ENREF_108" w:tooltip="Tena, 2011 #993" w:history="1">
        <w:r w:rsidR="0080517A">
          <w:rPr>
            <w:noProof/>
          </w:rPr>
          <w:t>Tena et al., 2011</w:t>
        </w:r>
      </w:hyperlink>
      <w:r w:rsidR="00687D04">
        <w:rPr>
          <w:noProof/>
        </w:rPr>
        <w:t>)</w:t>
      </w:r>
      <w:r w:rsidR="00870AC1">
        <w:fldChar w:fldCharType="end"/>
      </w:r>
      <w:r w:rsidR="003E0861">
        <w:t>.</w:t>
      </w:r>
      <w:r w:rsidR="009A4640" w:rsidRPr="00331B67">
        <w:t xml:space="preserve"> Later responses include vesicle trafficking</w:t>
      </w:r>
      <w:r w:rsidR="001A1A38" w:rsidRPr="00331B67">
        <w:t xml:space="preserve"> to sites of pathogen perception</w:t>
      </w:r>
      <w:r w:rsidR="009A4640" w:rsidRPr="00331B67">
        <w:t xml:space="preserve">, </w:t>
      </w:r>
      <w:r w:rsidR="001A1A38" w:rsidRPr="00331B67">
        <w:t xml:space="preserve">secretion of antimicrobial compounds, and formation of papillae </w:t>
      </w:r>
      <w:r w:rsidR="00774F18">
        <w:t xml:space="preserve">containing </w:t>
      </w:r>
      <w:proofErr w:type="spellStart"/>
      <w:r w:rsidR="00774F18">
        <w:t>call</w:t>
      </w:r>
      <w:r w:rsidR="00E831A6">
        <w:t>ose</w:t>
      </w:r>
      <w:proofErr w:type="spellEnd"/>
      <w:r w:rsidR="00A573DA">
        <w:t xml:space="preserve"> (</w:t>
      </w:r>
      <w:r w:rsidR="00A573DA" w:rsidRPr="00331B67">
        <w:t>a β-1,3-glucan</w:t>
      </w:r>
      <w:r w:rsidR="00A573DA">
        <w:t>)</w:t>
      </w:r>
      <w:r w:rsidR="00E831A6">
        <w:t xml:space="preserve"> and protein </w:t>
      </w:r>
      <w:r w:rsidR="001A1A38" w:rsidRPr="00331B67">
        <w:t>in the cell wall</w:t>
      </w:r>
      <w:r w:rsidR="00C37DFC">
        <w:t xml:space="preserve"> </w:t>
      </w:r>
      <w:r w:rsidR="00870AC1">
        <w:fldChar w:fldCharType="begin"/>
      </w:r>
      <w:r w:rsidR="00C37DFC">
        <w:instrText xml:space="preserve"> ADDIN EN.CITE &lt;EndNote&gt;&lt;Cite&gt;&lt;Author&gt;Underwood&lt;/Author&gt;&lt;Year&gt;2013&lt;/Year&gt;&lt;RecNum&gt;1328&lt;/RecNum&gt;&lt;DisplayText&gt;(Underwood and Somerville, 2013)&lt;/DisplayText&gt;&lt;record&gt;&lt;rec-number&gt;1328&lt;/rec-number&gt;&lt;foreign-keys&gt;&lt;key app="EN" db-id="vtaxda5rxfdxr0ewxpc5955pwt0a9rze0eer" timestamp="1393710718"&gt;1328&lt;/key&gt;&lt;/foreign-keys&gt;&lt;ref-type name="Journal Article"&gt;17&lt;/ref-type&gt;&lt;contributors&gt;&lt;authors&gt;&lt;author&gt;Underwood, W.&lt;/author&gt;&lt;author&gt;Somerville, S. C.&lt;/author&gt;&lt;/authors&gt;&lt;/contributors&gt;&lt;auth-address&gt;Energy Biosciences Institute and Department of Plant and Microbial Biology, University of California, Berkeley, CA 94720, USA.&lt;/auth-address&gt;&lt;titles&gt;&lt;title&gt;Perception of conserved pathogen elicitors at the plasma membrane leads to relocalization of the Arabidopsis PEN3 transporter&lt;/title&gt;&lt;secondary-title&gt;Proc Natl Acad Sci U S A&lt;/secondary-title&gt;&lt;alt-title&gt;Proceedings of the National Academy of Sciences of the United States of America&lt;/alt-title&gt;&lt;/titles&gt;&lt;periodical&gt;&lt;full-title&gt;Proc Natl Acad Sci U S A&lt;/full-title&gt;&lt;abbr-1&gt;Proceedings of the National Academy of Sciences of the United States of America&lt;/abbr-1&gt;&lt;/periodical&gt;&lt;alt-periodical&gt;&lt;full-title&gt;Proc Natl Acad Sci U S A&lt;/full-title&gt;&lt;abbr-1&gt;Proceedings of the National Academy of Sciences of the United States of America&lt;/abbr-1&gt;&lt;/alt-periodical&gt;&lt;pages&gt;12492-7&lt;/pages&gt;&lt;volume&gt;110&lt;/volume&gt;&lt;number&gt;30&lt;/number&gt;&lt;keywords&gt;&lt;keyword&gt;ATP-Binding Cassette Transporters/*metabolism&lt;/keyword&gt;&lt;keyword&gt;Arabidopsis/*metabolism/microbiology&lt;/keyword&gt;&lt;keyword&gt;Cell Membrane/metabolism&lt;/keyword&gt;&lt;keyword&gt;Protein Transport&lt;/keyword&gt;&lt;/keywords&gt;&lt;dates&gt;&lt;year&gt;2013&lt;/year&gt;&lt;pub-dates&gt;&lt;date&gt;Jul 23&lt;/date&gt;&lt;/pub-dates&gt;&lt;/dates&gt;&lt;isbn&gt;1091-6490 (Electronic)&amp;#xD;0027-8424 (Linking)&lt;/isbn&gt;&lt;accession-num&gt;23836668&lt;/accession-num&gt;&lt;urls&gt;&lt;related-urls&gt;&lt;url&gt;http://www.ncbi.nlm.nih.gov/pubmed/23836668&lt;/url&gt;&lt;/related-urls&gt;&lt;/urls&gt;&lt;custom2&gt;3725069&lt;/custom2&gt;&lt;electronic-resource-num&gt;10.1073/pnas.1218701110&lt;/electronic-resource-num&gt;&lt;/record&gt;&lt;/Cite&gt;&lt;/EndNote&gt;</w:instrText>
      </w:r>
      <w:r w:rsidR="00870AC1">
        <w:fldChar w:fldCharType="separate"/>
      </w:r>
      <w:r w:rsidR="00C37DFC">
        <w:rPr>
          <w:noProof/>
        </w:rPr>
        <w:t>(</w:t>
      </w:r>
      <w:hyperlink w:anchor="_ENREF_109" w:tooltip="Underwood, 2013 #1328" w:history="1">
        <w:r w:rsidR="0080517A">
          <w:rPr>
            <w:noProof/>
          </w:rPr>
          <w:t>Underwood and Somerville, 2013</w:t>
        </w:r>
      </w:hyperlink>
      <w:r w:rsidR="00C37DFC">
        <w:rPr>
          <w:noProof/>
        </w:rPr>
        <w:t>)</w:t>
      </w:r>
      <w:r w:rsidR="00870AC1">
        <w:fldChar w:fldCharType="end"/>
      </w:r>
      <w:r w:rsidR="009A4640" w:rsidRPr="00331B67">
        <w:t xml:space="preserve">. </w:t>
      </w:r>
      <w:r w:rsidR="001A1A38" w:rsidRPr="00331B67">
        <w:t>A</w:t>
      </w:r>
      <w:r w:rsidR="00BC05C9" w:rsidRPr="00331B67">
        <w:t>ll major plant hormones have been implicated in controlling the plant immune response</w:t>
      </w:r>
      <w:r w:rsidR="00574194">
        <w:t xml:space="preserve"> at multiple levels</w:t>
      </w:r>
      <w:r w:rsidR="00BC05C9" w:rsidRPr="00331B67">
        <w:t xml:space="preserve"> </w:t>
      </w:r>
      <w:r w:rsidR="00CB35E2">
        <w:t>and</w:t>
      </w:r>
      <w:r w:rsidR="00BC05C9" w:rsidRPr="00331B67">
        <w:t xml:space="preserve"> </w:t>
      </w:r>
      <w:r w:rsidR="00574194">
        <w:t xml:space="preserve">evidence </w:t>
      </w:r>
      <w:r w:rsidR="00CB35E2">
        <w:t xml:space="preserve">exists </w:t>
      </w:r>
      <w:r w:rsidR="00574194">
        <w:t xml:space="preserve">for </w:t>
      </w:r>
      <w:r w:rsidR="00BC05C9" w:rsidRPr="00331B67">
        <w:t xml:space="preserve">a variety of sophisticated positive and negative feedback </w:t>
      </w:r>
      <w:r w:rsidR="00481080">
        <w:t>networks</w:t>
      </w:r>
      <w:r w:rsidR="00BC05C9" w:rsidRPr="00331B67">
        <w:t xml:space="preserve"> </w:t>
      </w:r>
      <w:r w:rsidR="00870AC1">
        <w:fldChar w:fldCharType="begin">
          <w:fldData xml:space="preserve">PEVuZE5vdGU+PENpdGU+PEF1dGhvcj5QaWV0ZXJzZTwvQXV0aG9yPjxZZWFyPjIwMDk8L1llYXI+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</w:fldData>
        </w:fldChar>
      </w:r>
      <w:r w:rsidR="005A7981">
        <w:instrText xml:space="preserve"> ADDIN EN.CITE </w:instrText>
      </w:r>
      <w:r w:rsidR="00870AC1">
        <w:fldChar w:fldCharType="begin">
          <w:fldData xml:space="preserve">PEVuZE5vdGU+PENpdGU+PEF1dGhvcj5QaWV0ZXJzZTwvQXV0aG9yPjxZZWFyPjIwMDk8L1llYXI+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</w:fldData>
        </w:fldChar>
      </w:r>
      <w:r w:rsidR="005A7981">
        <w:instrText xml:space="preserve"> ADDIN EN.CITE.DATA </w:instrText>
      </w:r>
      <w:r w:rsidR="00870AC1">
        <w:fldChar w:fldCharType="end"/>
      </w:r>
      <w:r w:rsidR="00870AC1">
        <w:fldChar w:fldCharType="separate"/>
      </w:r>
      <w:r w:rsidR="005A7981">
        <w:rPr>
          <w:noProof/>
        </w:rPr>
        <w:t>(</w:t>
      </w:r>
      <w:hyperlink w:anchor="_ENREF_86" w:tooltip="Pieterse, 2009 #1384" w:history="1">
        <w:r w:rsidR="0080517A">
          <w:rPr>
            <w:noProof/>
          </w:rPr>
          <w:t>Pieterse et al., 2009</w:t>
        </w:r>
      </w:hyperlink>
      <w:r w:rsidR="005A7981">
        <w:rPr>
          <w:noProof/>
        </w:rPr>
        <w:t xml:space="preserve">; </w:t>
      </w:r>
      <w:hyperlink w:anchor="_ENREF_51" w:tooltip="Kim, 2014 #1287" w:history="1">
        <w:r w:rsidR="0080517A">
          <w:rPr>
            <w:noProof/>
          </w:rPr>
          <w:t>Kim et al., 2014</w:t>
        </w:r>
      </w:hyperlink>
      <w:r w:rsidR="005A7981">
        <w:rPr>
          <w:noProof/>
        </w:rPr>
        <w:t>)</w:t>
      </w:r>
      <w:r w:rsidR="00870AC1">
        <w:fldChar w:fldCharType="end"/>
      </w:r>
      <w:r w:rsidR="00CE3ED0">
        <w:t xml:space="preserve">. </w:t>
      </w:r>
      <w:r w:rsidR="009A4640" w:rsidRPr="00331B67">
        <w:t>Collectively, this suite of responses</w:t>
      </w:r>
      <w:r w:rsidR="00F66535" w:rsidRPr="00331B67">
        <w:t>, termed</w:t>
      </w:r>
      <w:r w:rsidR="009A4640" w:rsidRPr="00331B67">
        <w:t xml:space="preserve"> </w:t>
      </w:r>
      <w:r w:rsidR="00B529D9" w:rsidRPr="00331B67">
        <w:t xml:space="preserve">pattern-triggered immunity </w:t>
      </w:r>
      <w:r w:rsidR="00C344D4" w:rsidRPr="00331B67">
        <w:t>(</w:t>
      </w:r>
      <w:r w:rsidR="00B529D9" w:rsidRPr="00331B67">
        <w:t>PTI</w:t>
      </w:r>
      <w:r w:rsidR="00C344D4" w:rsidRPr="00331B67">
        <w:t>)</w:t>
      </w:r>
      <w:r w:rsidR="00F66535" w:rsidRPr="00331B67">
        <w:t xml:space="preserve">, </w:t>
      </w:r>
      <w:r w:rsidR="009A4640" w:rsidRPr="00331B67">
        <w:t>suppress</w:t>
      </w:r>
      <w:r w:rsidR="00F66535" w:rsidRPr="00331B67">
        <w:t>es</w:t>
      </w:r>
      <w:r w:rsidR="009A4640" w:rsidRPr="00331B67">
        <w:t xml:space="preserve"> pathogen growth</w:t>
      </w:r>
      <w:r w:rsidR="00F66535" w:rsidRPr="00331B67">
        <w:t xml:space="preserve"> in infected tissue</w:t>
      </w:r>
      <w:r w:rsidR="009A4640" w:rsidRPr="00331B67">
        <w:t>.</w:t>
      </w:r>
    </w:p>
    <w:p w:rsidR="00585ACC" w:rsidRDefault="007D3754" w:rsidP="005D26B2">
      <w:pPr>
        <w:spacing w:line="480" w:lineRule="auto"/>
        <w:jc w:val="both"/>
      </w:pPr>
      <w:r w:rsidRPr="00331B67">
        <w:lastRenderedPageBreak/>
        <w:tab/>
      </w:r>
      <w:r w:rsidR="00AF2DFE" w:rsidRPr="00331B67">
        <w:t xml:space="preserve">The </w:t>
      </w:r>
      <w:r w:rsidR="00AF2DFE" w:rsidRPr="00331B67">
        <w:rPr>
          <w:i/>
        </w:rPr>
        <w:t>Arabi</w:t>
      </w:r>
      <w:r w:rsidRPr="00331B67">
        <w:rPr>
          <w:i/>
        </w:rPr>
        <w:t>dopsis</w:t>
      </w:r>
      <w:r w:rsidRPr="00331B67">
        <w:t xml:space="preserve"> PTI receptor </w:t>
      </w:r>
      <w:proofErr w:type="spellStart"/>
      <w:r w:rsidRPr="00331B67">
        <w:t>Flagellin</w:t>
      </w:r>
      <w:proofErr w:type="spellEnd"/>
      <w:r w:rsidRPr="00331B67">
        <w:t xml:space="preserve">-sensing 2 (FLS2) </w:t>
      </w:r>
      <w:r w:rsidR="00B0489B" w:rsidRPr="00331B67">
        <w:t>is</w:t>
      </w:r>
      <w:r w:rsidR="00AF2DFE" w:rsidRPr="00331B67">
        <w:t xml:space="preserve"> </w:t>
      </w:r>
      <w:r w:rsidR="00B0489B" w:rsidRPr="00331B67">
        <w:t xml:space="preserve">a </w:t>
      </w:r>
      <w:r w:rsidR="00AF2DFE" w:rsidRPr="00331B67">
        <w:t xml:space="preserve">model for studying immune responses activated by plant cell surface receptors. </w:t>
      </w:r>
      <w:r w:rsidR="00D56AC7" w:rsidRPr="00331B67">
        <w:t xml:space="preserve">FLS2 is a </w:t>
      </w:r>
      <w:proofErr w:type="spellStart"/>
      <w:r w:rsidR="00D56AC7" w:rsidRPr="00331B67">
        <w:t>leucine</w:t>
      </w:r>
      <w:proofErr w:type="spellEnd"/>
      <w:r w:rsidR="00D56AC7" w:rsidRPr="00331B67">
        <w:t>-ric</w:t>
      </w:r>
      <w:r w:rsidR="00527079">
        <w:t xml:space="preserve">h repeat RLK (LRR-RLK) that directly binds a conserved </w:t>
      </w:r>
      <w:proofErr w:type="spellStart"/>
      <w:r w:rsidR="00527079">
        <w:t>epitope</w:t>
      </w:r>
      <w:proofErr w:type="spellEnd"/>
      <w:r w:rsidR="00527079">
        <w:t xml:space="preserve"> of bacterial </w:t>
      </w:r>
      <w:proofErr w:type="spellStart"/>
      <w:r w:rsidR="00527079">
        <w:t>flagellin</w:t>
      </w:r>
      <w:proofErr w:type="spellEnd"/>
      <w:r w:rsidR="00527079">
        <w:t xml:space="preserve"> (flg22)</w:t>
      </w:r>
      <w:r w:rsidR="005A7981">
        <w:t xml:space="preserve">. </w:t>
      </w:r>
      <w:r w:rsidR="00774F18">
        <w:t>C</w:t>
      </w:r>
      <w:r w:rsidR="008A1C16" w:rsidRPr="00331B67">
        <w:t xml:space="preserve">o-receptors from the Somatic embryogenesis receptor kinase (SERK) family contribute to </w:t>
      </w:r>
      <w:r w:rsidR="00527079">
        <w:t xml:space="preserve">FLS2 </w:t>
      </w:r>
      <w:r w:rsidR="008A1C16" w:rsidRPr="00331B67">
        <w:t>signaling</w:t>
      </w:r>
      <w:r w:rsidR="00A43BAC" w:rsidRPr="00331B67">
        <w:t xml:space="preserve"> </w:t>
      </w:r>
      <w:r w:rsidR="00870AC1">
        <w:fldChar w:fldCharType="begin"/>
      </w:r>
      <w:r w:rsidR="00A567DE">
        <w:instrText xml:space="preserve"> ADDIN EN.CITE &lt;EndNote&gt;&lt;Cite&gt;&lt;Author&gt;Roux&lt;/Author&gt;&lt;Year&gt;2011&lt;/Year&gt;&lt;RecNum&gt;1182&lt;/RecNum&gt;&lt;DisplayText&gt;(Roux et al., 2011)&lt;/DisplayText&gt;&lt;record&gt;&lt;rec-number&gt;1182&lt;/rec-number&gt;&lt;foreign-keys&gt;&lt;key app="EN" db-id="vtaxda5rxfdxr0ewxpc5955pwt0a9rze0eer" timestamp="0"&gt;1182&lt;/key&gt;&lt;/foreign-keys&gt;&lt;ref-type name="Journal Article"&gt;17&lt;/ref-type&gt;&lt;contributors&gt;&lt;authors&gt;&lt;author&gt;Roux, Milena&lt;/author&gt;&lt;author&gt;Schwessinger, Benjamin&lt;/author&gt;&lt;author&gt;Albrecht, Catherine&lt;/author&gt;&lt;author&gt;Chinchilla, Delphine&lt;/author&gt;&lt;author&gt;Jones, Alexandra&lt;/author&gt;&lt;author&gt;Holton, Nick&lt;/author&gt;&lt;author&gt;Malinovsky, Frederikke Gro&lt;/author&gt;&lt;author&gt;Tör, Mahmut&lt;/author&gt;&lt;author&gt;de Vries, Sacco&lt;/author&gt;&lt;author&gt;Zipfel, Cyril&lt;/author&gt;&lt;/authors&gt;&lt;/contributors&gt;&lt;titles&gt;&lt;title&gt;The Arabidopsis Leucine-Rich Repeat Receptor–Like Kinases BAK1/SERK3 and BKK1/SERK4 Are Required for Innate Immunity to Hemibiotrophic and Biotrophic Pathogens&lt;/title&gt;&lt;secondary-title&gt;The Plant Cell Online&lt;/secondary-title&gt;&lt;/titles&gt;&lt;periodical&gt;&lt;full-title&gt;The Plant Cell Online&lt;/full-title&gt;&lt;/periodical&gt;&lt;pages&gt;2440-2455&lt;/pages&gt;&lt;volume&gt;23&lt;/volume&gt;&lt;number&gt;6&lt;/number&gt;&lt;dates&gt;&lt;year&gt;2011&lt;/year&gt;&lt;pub-dates&gt;&lt;date&gt;June 1, 2011&lt;/date&gt;&lt;/pub-dates&gt;&lt;/dates&gt;&lt;urls&gt;&lt;related-urls&gt;&lt;url&gt;http://www.plantcell.org/content/23/6/2440.abstract&lt;/url&gt;&lt;/related-urls&gt;&lt;/urls&gt;&lt;electronic-resource-num&gt;10.1105/tpc.111.084301&lt;/electronic-resource-num&gt;&lt;/record&gt;&lt;/Cite&gt;&lt;/EndNote&gt;</w:instrText>
      </w:r>
      <w:r w:rsidR="00870AC1">
        <w:fldChar w:fldCharType="separate"/>
      </w:r>
      <w:r w:rsidR="00A567DE">
        <w:rPr>
          <w:noProof/>
        </w:rPr>
        <w:t>(</w:t>
      </w:r>
      <w:hyperlink w:anchor="_ENREF_94" w:tooltip="Roux, 2011 #1182" w:history="1">
        <w:r w:rsidR="0080517A">
          <w:rPr>
            <w:noProof/>
          </w:rPr>
          <w:t>Roux et al., 2011</w:t>
        </w:r>
      </w:hyperlink>
      <w:r w:rsidR="00A567DE">
        <w:rPr>
          <w:noProof/>
        </w:rPr>
        <w:t>)</w:t>
      </w:r>
      <w:r w:rsidR="00870AC1">
        <w:fldChar w:fldCharType="end"/>
      </w:r>
      <w:r w:rsidR="008A1C16" w:rsidRPr="00331B67">
        <w:t xml:space="preserve">, with </w:t>
      </w:r>
      <w:r w:rsidR="00DE1240" w:rsidRPr="00331B67">
        <w:t xml:space="preserve">biochemical and </w:t>
      </w:r>
      <w:r w:rsidR="008A1C16" w:rsidRPr="00331B67">
        <w:t xml:space="preserve">structural studies </w:t>
      </w:r>
      <w:r w:rsidR="001A1A38" w:rsidRPr="00331B67">
        <w:t>demonstrating</w:t>
      </w:r>
      <w:r w:rsidR="008A1C16" w:rsidRPr="00331B67">
        <w:t xml:space="preserve"> that </w:t>
      </w:r>
      <w:proofErr w:type="spellStart"/>
      <w:r w:rsidR="00774F18">
        <w:t>Brassinolide</w:t>
      </w:r>
      <w:proofErr w:type="spellEnd"/>
      <w:r w:rsidR="00774F18">
        <w:t>-insensitive 1</w:t>
      </w:r>
      <w:r w:rsidR="004B7884" w:rsidRPr="00331B67">
        <w:t xml:space="preserve">-associated </w:t>
      </w:r>
      <w:proofErr w:type="spellStart"/>
      <w:r w:rsidR="004B7884" w:rsidRPr="00331B67">
        <w:t>kinase</w:t>
      </w:r>
      <w:proofErr w:type="spellEnd"/>
      <w:r w:rsidR="004B7884" w:rsidRPr="00331B67">
        <w:t xml:space="preserve"> 1</w:t>
      </w:r>
      <w:r w:rsidR="00EF1541" w:rsidRPr="00331B67">
        <w:t xml:space="preserve"> </w:t>
      </w:r>
      <w:r w:rsidR="004B7884" w:rsidRPr="00331B67">
        <w:t>(</w:t>
      </w:r>
      <w:r w:rsidR="008A1C16" w:rsidRPr="00331B67">
        <w:t>BAK1/SERK3</w:t>
      </w:r>
      <w:r w:rsidR="004B7884" w:rsidRPr="00331B67">
        <w:t>)</w:t>
      </w:r>
      <w:r w:rsidR="008A1C16" w:rsidRPr="00331B67">
        <w:t xml:space="preserve"> </w:t>
      </w:r>
      <w:r w:rsidR="00DE1240" w:rsidRPr="00331B67">
        <w:t xml:space="preserve">rapidly </w:t>
      </w:r>
      <w:proofErr w:type="spellStart"/>
      <w:r w:rsidR="00DE1240" w:rsidRPr="00331B67">
        <w:t>heteromizes</w:t>
      </w:r>
      <w:proofErr w:type="spellEnd"/>
      <w:r w:rsidR="00DE1240" w:rsidRPr="00331B67">
        <w:t xml:space="preserve"> with the flg22-</w:t>
      </w:r>
      <w:r w:rsidR="00C344D4" w:rsidRPr="00331B67">
        <w:t xml:space="preserve">bound </w:t>
      </w:r>
      <w:r w:rsidR="00DE1240" w:rsidRPr="00331B67">
        <w:t>FLS2</w:t>
      </w:r>
      <w:r w:rsidR="00C344D4" w:rsidRPr="00331B67">
        <w:t xml:space="preserve"> </w:t>
      </w:r>
      <w:r w:rsidR="00870AC1">
        <w:fldChar w:fldCharType="begin">
          <w:fldData xml:space="preserve">PEVuZE5vdGU+PENpdGU+PEF1dGhvcj5DaGluY2hpbGxhPC9BdXRob3I+PFllYXI+MjAwNzwvWWVh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</w:fldData>
        </w:fldChar>
      </w:r>
      <w:r w:rsidR="00A567DE">
        <w:instrText xml:space="preserve"> ADDIN EN.CITE </w:instrText>
      </w:r>
      <w:r w:rsidR="00870AC1">
        <w:fldChar w:fldCharType="begin">
          <w:fldData xml:space="preserve">PEVuZE5vdGU+PENpdGU+PEF1dGhvcj5DaGluY2hpbGxhPC9BdXRob3I+PFllYXI+MjAwNzwvWWVh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</w:fldData>
        </w:fldChar>
      </w:r>
      <w:r w:rsidR="00A567DE">
        <w:instrText xml:space="preserve"> ADDIN EN.CITE.DATA </w:instrText>
      </w:r>
      <w:r w:rsidR="00870AC1">
        <w:fldChar w:fldCharType="end"/>
      </w:r>
      <w:r w:rsidR="00870AC1">
        <w:fldChar w:fldCharType="separate"/>
      </w:r>
      <w:r w:rsidR="00A567DE">
        <w:rPr>
          <w:noProof/>
        </w:rPr>
        <w:t>(</w:t>
      </w:r>
      <w:hyperlink w:anchor="_ENREF_15" w:tooltip="Chinchilla, 2007 #756" w:history="1">
        <w:r w:rsidR="0080517A">
          <w:rPr>
            <w:noProof/>
          </w:rPr>
          <w:t>Chinchilla et al., 2007</w:t>
        </w:r>
      </w:hyperlink>
      <w:r w:rsidR="00A567DE">
        <w:rPr>
          <w:noProof/>
        </w:rPr>
        <w:t xml:space="preserve">; </w:t>
      </w:r>
      <w:hyperlink w:anchor="_ENREF_36" w:tooltip="Heese, 2007 #17" w:history="1">
        <w:r w:rsidR="0080517A">
          <w:rPr>
            <w:noProof/>
          </w:rPr>
          <w:t>Heese et al., 2007</w:t>
        </w:r>
      </w:hyperlink>
      <w:r w:rsidR="00A567DE">
        <w:rPr>
          <w:noProof/>
        </w:rPr>
        <w:t xml:space="preserve">; </w:t>
      </w:r>
      <w:hyperlink w:anchor="_ENREF_102" w:tooltip="Sun, 2013 #1281" w:history="1">
        <w:r w:rsidR="0080517A">
          <w:rPr>
            <w:noProof/>
          </w:rPr>
          <w:t>Sun et al., 2013</w:t>
        </w:r>
      </w:hyperlink>
      <w:r w:rsidR="00A567DE">
        <w:rPr>
          <w:noProof/>
        </w:rPr>
        <w:t>)</w:t>
      </w:r>
      <w:r w:rsidR="00870AC1">
        <w:fldChar w:fldCharType="end"/>
      </w:r>
      <w:r w:rsidR="008A1C16" w:rsidRPr="00331B67">
        <w:t xml:space="preserve">. </w:t>
      </w:r>
      <w:r w:rsidR="00527079">
        <w:t>T</w:t>
      </w:r>
      <w:r w:rsidR="002C0526" w:rsidRPr="00331B67">
        <w:t xml:space="preserve">he </w:t>
      </w:r>
      <w:r w:rsidR="00DE1240" w:rsidRPr="00331B67">
        <w:t>FLS2</w:t>
      </w:r>
      <w:r w:rsidR="002C0526" w:rsidRPr="00331B67">
        <w:t>-</w:t>
      </w:r>
      <w:r w:rsidR="00DE1240" w:rsidRPr="00331B67">
        <w:t xml:space="preserve">BAK1 </w:t>
      </w:r>
      <w:r w:rsidR="002C0526" w:rsidRPr="00331B67">
        <w:t xml:space="preserve">complex </w:t>
      </w:r>
      <w:r w:rsidR="00975D50" w:rsidRPr="00331B67">
        <w:t>phosphorylates the receptor-like cytoplasmic kinase</w:t>
      </w:r>
      <w:r w:rsidR="00940907" w:rsidRPr="00331B67">
        <w:t xml:space="preserve"> (RLCK) </w:t>
      </w:r>
      <w:r w:rsidR="00DE1240" w:rsidRPr="00331B67">
        <w:t>Bot</w:t>
      </w:r>
      <w:r w:rsidR="00C13DE8" w:rsidRPr="00331B67">
        <w:t>r</w:t>
      </w:r>
      <w:r w:rsidR="00DF643E">
        <w:t>ytis-induced kinase 1 (BIK1)</w:t>
      </w:r>
      <w:r w:rsidR="00527079">
        <w:t xml:space="preserve"> to initiate intracellular signaling </w:t>
      </w:r>
      <w:r w:rsidR="00870AC1">
        <w:fldChar w:fldCharType="begin">
          <w:fldData xml:space="preserve">PEVuZE5vdGU+PENpdGU+PEF1dGhvcj5MdTwvQXV0aG9yPjxZZWFyPjIwMTA8L1llYXI+PFJlY051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</w:fldData>
        </w:fldChar>
      </w:r>
      <w:r w:rsidR="00A567DE">
        <w:instrText xml:space="preserve"> ADDIN EN.CITE </w:instrText>
      </w:r>
      <w:r w:rsidR="00870AC1">
        <w:fldChar w:fldCharType="begin">
          <w:fldData xml:space="preserve">PEVuZE5vdGU+PENpdGU+PEF1dGhvcj5MdTwvQXV0aG9yPjxZZWFyPjIwMTA8L1llYXI+PFJlY051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</w:fldData>
        </w:fldChar>
      </w:r>
      <w:r w:rsidR="00A567DE">
        <w:instrText xml:space="preserve"> ADDIN EN.CITE.DATA </w:instrText>
      </w:r>
      <w:r w:rsidR="00870AC1">
        <w:fldChar w:fldCharType="end"/>
      </w:r>
      <w:r w:rsidR="00870AC1">
        <w:fldChar w:fldCharType="separate"/>
      </w:r>
      <w:r w:rsidR="00A567DE">
        <w:rPr>
          <w:noProof/>
        </w:rPr>
        <w:t>(</w:t>
      </w:r>
      <w:hyperlink w:anchor="_ENREF_69" w:tooltip="Lu, 2010 #1286" w:history="1">
        <w:r w:rsidR="0080517A">
          <w:rPr>
            <w:noProof/>
          </w:rPr>
          <w:t>Lu et al., 2010</w:t>
        </w:r>
      </w:hyperlink>
      <w:r w:rsidR="00A567DE">
        <w:rPr>
          <w:noProof/>
        </w:rPr>
        <w:t xml:space="preserve">; </w:t>
      </w:r>
      <w:hyperlink w:anchor="_ENREF_67" w:tooltip="Lin, 2014 #1278" w:history="1">
        <w:r w:rsidR="0080517A">
          <w:rPr>
            <w:noProof/>
          </w:rPr>
          <w:t>Lin et al., 2014</w:t>
        </w:r>
      </w:hyperlink>
      <w:r w:rsidR="00A567DE">
        <w:rPr>
          <w:noProof/>
        </w:rPr>
        <w:t>)</w:t>
      </w:r>
      <w:r w:rsidR="00870AC1">
        <w:fldChar w:fldCharType="end"/>
      </w:r>
      <w:r w:rsidR="00DE1240" w:rsidRPr="00331B67">
        <w:t>.</w:t>
      </w:r>
      <w:r w:rsidR="004F4DEE" w:rsidRPr="00331B67">
        <w:t xml:space="preserve"> </w:t>
      </w:r>
      <w:r w:rsidR="00585ACC" w:rsidRPr="00331B67">
        <w:t xml:space="preserve">BAK1 and BIK1 are required for immune signaling activated by </w:t>
      </w:r>
      <w:r w:rsidR="00993FF9" w:rsidRPr="00331B67">
        <w:t>multiple PRRs</w:t>
      </w:r>
      <w:r w:rsidR="001A1A38" w:rsidRPr="00331B67">
        <w:t xml:space="preserve"> </w:t>
      </w:r>
      <w:r w:rsidR="00870AC1">
        <w:fldChar w:fldCharType="begin">
          <w:fldData xml:space="preserve">PEVuZE5vdGU+PENpdGU+PEF1dGhvcj5Nb25hZ2hhbjwvQXV0aG9yPjxZZWFyPjIwMTI8L1llYXI+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</w:fldData>
        </w:fldChar>
      </w:r>
      <w:r w:rsidR="00A567DE">
        <w:instrText xml:space="preserve"> ADDIN EN.CITE </w:instrText>
      </w:r>
      <w:r w:rsidR="00870AC1">
        <w:fldChar w:fldCharType="begin">
          <w:fldData xml:space="preserve">PEVuZE5vdGU+PENpdGU+PEF1dGhvcj5Nb25hZ2hhbjwvQXV0aG9yPjxZZWFyPjIwMTI8L1llYXI+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</w:fldData>
        </w:fldChar>
      </w:r>
      <w:r w:rsidR="00A567DE">
        <w:instrText xml:space="preserve"> ADDIN EN.CITE.DATA </w:instrText>
      </w:r>
      <w:r w:rsidR="00870AC1">
        <w:fldChar w:fldCharType="end"/>
      </w:r>
      <w:r w:rsidR="00870AC1">
        <w:fldChar w:fldCharType="separate"/>
      </w:r>
      <w:r w:rsidR="00A567DE">
        <w:rPr>
          <w:noProof/>
        </w:rPr>
        <w:t>(</w:t>
      </w:r>
      <w:hyperlink w:anchor="_ENREF_78" w:tooltip="Monaghan, 2012 #1225" w:history="1">
        <w:r w:rsidR="0080517A">
          <w:rPr>
            <w:noProof/>
          </w:rPr>
          <w:t>Monaghan and Zipfel, 2012</w:t>
        </w:r>
      </w:hyperlink>
      <w:r w:rsidR="00A567DE">
        <w:rPr>
          <w:noProof/>
        </w:rPr>
        <w:t xml:space="preserve">; </w:t>
      </w:r>
      <w:hyperlink w:anchor="_ENREF_68" w:tooltip="Liu, 2013 #1275" w:history="1">
        <w:r w:rsidR="0080517A">
          <w:rPr>
            <w:noProof/>
          </w:rPr>
          <w:t>Liu et al., 2013</w:t>
        </w:r>
      </w:hyperlink>
      <w:r w:rsidR="00A567DE">
        <w:rPr>
          <w:noProof/>
        </w:rPr>
        <w:t>)</w:t>
      </w:r>
      <w:r w:rsidR="00870AC1">
        <w:fldChar w:fldCharType="end"/>
      </w:r>
      <w:r w:rsidR="00F364CC" w:rsidRPr="00331B67">
        <w:t xml:space="preserve">. </w:t>
      </w:r>
      <w:r w:rsidR="00DB61E5" w:rsidRPr="00331B67">
        <w:t>The requirement of BAK1/BIK1</w:t>
      </w:r>
      <w:r w:rsidR="00CF4C25" w:rsidRPr="00331B67">
        <w:t>,</w:t>
      </w:r>
      <w:r w:rsidR="00DB61E5" w:rsidRPr="00331B67">
        <w:t xml:space="preserve"> </w:t>
      </w:r>
      <w:r w:rsidR="009C4AB4" w:rsidRPr="00331B67">
        <w:t xml:space="preserve">the </w:t>
      </w:r>
      <w:r w:rsidR="00DB61E5" w:rsidRPr="00331B67">
        <w:t>l</w:t>
      </w:r>
      <w:r w:rsidR="007056D7" w:rsidRPr="00331B67">
        <w:t xml:space="preserve">arge overlap in </w:t>
      </w:r>
      <w:r w:rsidR="00CF4C25" w:rsidRPr="00331B67">
        <w:t xml:space="preserve">immediate </w:t>
      </w:r>
      <w:r w:rsidR="007056D7" w:rsidRPr="00331B67">
        <w:t>downstream signaling events</w:t>
      </w:r>
      <w:r w:rsidR="00CF4C25" w:rsidRPr="00331B67">
        <w:t>,</w:t>
      </w:r>
      <w:r w:rsidR="007056D7" w:rsidRPr="00331B67">
        <w:t xml:space="preserve"> and </w:t>
      </w:r>
      <w:r w:rsidR="00993FF9" w:rsidRPr="00331B67">
        <w:t xml:space="preserve">similar </w:t>
      </w:r>
      <w:r w:rsidR="007056D7" w:rsidRPr="00331B67">
        <w:t>defense gene expression</w:t>
      </w:r>
      <w:r w:rsidR="00DB61E5" w:rsidRPr="00331B67">
        <w:t xml:space="preserve"> </w:t>
      </w:r>
      <w:r w:rsidR="00C344D4" w:rsidRPr="00331B67">
        <w:t>activated by different receptors in response to diverse ligands</w:t>
      </w:r>
      <w:r w:rsidR="00A567DE">
        <w:t xml:space="preserve"> </w:t>
      </w:r>
      <w:r w:rsidR="00C344D4" w:rsidRPr="00331B67">
        <w:t xml:space="preserve"> </w:t>
      </w:r>
      <w:r w:rsidR="00DB61E5" w:rsidRPr="00331B67">
        <w:t>suggest</w:t>
      </w:r>
      <w:r w:rsidR="00C344D4" w:rsidRPr="00331B67">
        <w:t>s</w:t>
      </w:r>
      <w:r w:rsidR="00DB61E5" w:rsidRPr="00331B67">
        <w:t xml:space="preserve"> that </w:t>
      </w:r>
      <w:r w:rsidR="009C4AB4" w:rsidRPr="00331B67">
        <w:t>1) the plant immune system rapidly converges on a common set of responses and 2)</w:t>
      </w:r>
      <w:r w:rsidR="004F4DEE" w:rsidRPr="00331B67">
        <w:t xml:space="preserve"> </w:t>
      </w:r>
      <w:r w:rsidR="00C344D4" w:rsidRPr="00331B67">
        <w:t>several as</w:t>
      </w:r>
      <w:r w:rsidR="004F4DEE" w:rsidRPr="00331B67">
        <w:t>pects of FLS2 function</w:t>
      </w:r>
      <w:r w:rsidR="00DB61E5" w:rsidRPr="00331B67">
        <w:t xml:space="preserve"> may be generalized to signaling activated by </w:t>
      </w:r>
      <w:r w:rsidR="004F4DEE" w:rsidRPr="00331B67">
        <w:t xml:space="preserve">other </w:t>
      </w:r>
      <w:r w:rsidR="00F364CC" w:rsidRPr="00331B67">
        <w:t>PRR</w:t>
      </w:r>
      <w:r w:rsidR="00DB61E5" w:rsidRPr="00331B67">
        <w:t xml:space="preserve"> RLKs.</w:t>
      </w:r>
      <w:r w:rsidR="00975D50" w:rsidRPr="00331B67">
        <w:t xml:space="preserve"> </w:t>
      </w:r>
      <w:r w:rsidR="00993FF9" w:rsidRPr="00331B67">
        <w:t xml:space="preserve">Although recent work has revealed a detailed mechanism </w:t>
      </w:r>
      <w:r w:rsidR="00CF4C25" w:rsidRPr="00331B67">
        <w:t>of</w:t>
      </w:r>
      <w:r w:rsidR="00993FF9" w:rsidRPr="00331B67">
        <w:t xml:space="preserve"> FLS2 activation at the PM, how </w:t>
      </w:r>
      <w:r w:rsidR="00DA44C7" w:rsidRPr="00331B67">
        <w:t xml:space="preserve">downstream </w:t>
      </w:r>
      <w:r w:rsidR="00455F31" w:rsidRPr="00331B67">
        <w:t xml:space="preserve">signaling proteins interface with early immune </w:t>
      </w:r>
      <w:r w:rsidR="00CF4C25" w:rsidRPr="00331B67">
        <w:t>outputs</w:t>
      </w:r>
      <w:r w:rsidR="00455F31" w:rsidRPr="00331B67">
        <w:t xml:space="preserve"> has remained elusive. </w:t>
      </w:r>
    </w:p>
    <w:p w:rsidR="003B6BF6" w:rsidRPr="001B4D0A" w:rsidRDefault="001B4D0A" w:rsidP="005D26B2">
      <w:pPr>
        <w:spacing w:line="480" w:lineRule="auto"/>
        <w:jc w:val="both"/>
      </w:pPr>
      <w:r>
        <w:rPr>
          <w:b/>
        </w:rPr>
        <w:tab/>
      </w:r>
      <w:r w:rsidR="00527079">
        <w:t>Mass spectrometry(MS)</w:t>
      </w:r>
      <w:r w:rsidR="00274B93">
        <w:t>-based</w:t>
      </w:r>
      <w:r w:rsidR="00027F3C">
        <w:t xml:space="preserve"> approaches have</w:t>
      </w:r>
      <w:r w:rsidR="004C34D0">
        <w:t xml:space="preserve"> </w:t>
      </w:r>
      <w:r w:rsidR="00274B93">
        <w:t xml:space="preserve">been instrumental in </w:t>
      </w:r>
      <w:r w:rsidR="004C34D0">
        <w:t>identif</w:t>
      </w:r>
      <w:r w:rsidR="00274B93">
        <w:t xml:space="preserve">ying </w:t>
      </w:r>
      <w:r w:rsidR="00027F3C">
        <w:t>protein complex</w:t>
      </w:r>
      <w:r w:rsidR="00216ABC">
        <w:t xml:space="preserve"> constituents</w:t>
      </w:r>
      <w:r w:rsidR="00CB1928">
        <w:t xml:space="preserve"> and</w:t>
      </w:r>
      <w:r w:rsidR="00216ABC">
        <w:t xml:space="preserve"> </w:t>
      </w:r>
      <w:r w:rsidR="004C34D0">
        <w:t xml:space="preserve">phosphorylation dynamics </w:t>
      </w:r>
      <w:r w:rsidR="00027F3C">
        <w:t xml:space="preserve">and of the hormone receptor BRI1 </w:t>
      </w:r>
      <w:r w:rsidR="00870AC1">
        <w:fldChar w:fldCharType="begin">
          <w:fldData xml:space="preserve">PEVuZE5vdGU+PENpdGU+PEF1dGhvcj5UYW5nPC9BdXRob3I+PFllYXI+MjAxMDwvWWVhcj48UmVj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</w:fldData>
        </w:fldChar>
      </w:r>
      <w:r w:rsidR="00A567DE">
        <w:instrText xml:space="preserve"> ADDIN EN.CITE </w:instrText>
      </w:r>
      <w:r w:rsidR="00870AC1">
        <w:fldChar w:fldCharType="begin">
          <w:fldData xml:space="preserve">PEVuZE5vdGU+PENpdGU+PEF1dGhvcj5UYW5nPC9BdXRob3I+PFllYXI+MjAxMDwvWWVhcj48UmVj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</w:fldData>
        </w:fldChar>
      </w:r>
      <w:r w:rsidR="00A567DE">
        <w:instrText xml:space="preserve"> ADDIN EN.CITE.DATA </w:instrText>
      </w:r>
      <w:r w:rsidR="00870AC1">
        <w:fldChar w:fldCharType="end"/>
      </w:r>
      <w:r w:rsidR="00870AC1">
        <w:fldChar w:fldCharType="separate"/>
      </w:r>
      <w:r w:rsidR="00A567DE">
        <w:rPr>
          <w:noProof/>
        </w:rPr>
        <w:t>(</w:t>
      </w:r>
      <w:hyperlink w:anchor="_ENREF_105" w:tooltip="Tang, 2010 #1195" w:history="1">
        <w:r w:rsidR="0080517A">
          <w:rPr>
            <w:noProof/>
          </w:rPr>
          <w:t>Tang et al., 2010</w:t>
        </w:r>
      </w:hyperlink>
      <w:r w:rsidR="00A567DE">
        <w:rPr>
          <w:noProof/>
        </w:rPr>
        <w:t xml:space="preserve">; </w:t>
      </w:r>
      <w:hyperlink w:anchor="_ENREF_19" w:tooltip="Clouse, 2011 #1196" w:history="1">
        <w:r w:rsidR="0080517A">
          <w:rPr>
            <w:noProof/>
          </w:rPr>
          <w:t>Clouse, 2011</w:t>
        </w:r>
      </w:hyperlink>
      <w:r w:rsidR="00A567DE">
        <w:rPr>
          <w:noProof/>
        </w:rPr>
        <w:t>)</w:t>
      </w:r>
      <w:r w:rsidR="00870AC1">
        <w:fldChar w:fldCharType="end"/>
      </w:r>
      <w:r w:rsidR="00216ABC">
        <w:t xml:space="preserve"> and the immune receptors FLS2 and EFR </w:t>
      </w:r>
      <w:r w:rsidR="00870AC1">
        <w:fldChar w:fldCharType="begin">
          <w:fldData xml:space="preserve">PEVuZE5vdGU+PENpdGU+PEF1dGhvcj5Sb3V4PC9BdXRob3I+PFllYXI+MjAxMTwvWWVhcj48UmVj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</w:fldData>
        </w:fldChar>
      </w:r>
      <w:r w:rsidR="00A567DE">
        <w:instrText xml:space="preserve"> ADDIN EN.CITE </w:instrText>
      </w:r>
      <w:r w:rsidR="00870AC1">
        <w:fldChar w:fldCharType="begin">
          <w:fldData xml:space="preserve">PEVuZE5vdGU+PENpdGU+PEF1dGhvcj5Sb3V4PC9BdXRob3I+PFllYXI+MjAxMTwvWWVhcj48UmVj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</w:fldData>
        </w:fldChar>
      </w:r>
      <w:r w:rsidR="00A567DE">
        <w:instrText xml:space="preserve"> ADDIN EN.CITE.DATA </w:instrText>
      </w:r>
      <w:r w:rsidR="00870AC1">
        <w:fldChar w:fldCharType="end"/>
      </w:r>
      <w:r w:rsidR="00870AC1">
        <w:fldChar w:fldCharType="separate"/>
      </w:r>
      <w:r w:rsidR="00A567DE">
        <w:rPr>
          <w:noProof/>
        </w:rPr>
        <w:t>(</w:t>
      </w:r>
      <w:hyperlink w:anchor="_ENREF_94" w:tooltip="Roux, 2011 #1182" w:history="1">
        <w:r w:rsidR="0080517A">
          <w:rPr>
            <w:noProof/>
          </w:rPr>
          <w:t>Roux et al., 2011</w:t>
        </w:r>
      </w:hyperlink>
      <w:r w:rsidR="00A567DE">
        <w:rPr>
          <w:noProof/>
        </w:rPr>
        <w:t xml:space="preserve">; </w:t>
      </w:r>
      <w:hyperlink w:anchor="_ENREF_44" w:tooltip="Kadota, 2014 #1396" w:history="1">
        <w:r w:rsidR="0080517A">
          <w:rPr>
            <w:noProof/>
          </w:rPr>
          <w:t>Kadota et al., 2014</w:t>
        </w:r>
      </w:hyperlink>
      <w:r w:rsidR="00A567DE">
        <w:rPr>
          <w:noProof/>
        </w:rPr>
        <w:t xml:space="preserve">; </w:t>
      </w:r>
      <w:hyperlink w:anchor="_ENREF_63" w:tooltip="Li, 2014 #1395" w:history="1">
        <w:r w:rsidR="0080517A">
          <w:rPr>
            <w:noProof/>
          </w:rPr>
          <w:t>Li et al., 2014</w:t>
        </w:r>
      </w:hyperlink>
      <w:r w:rsidR="00A567DE">
        <w:rPr>
          <w:noProof/>
        </w:rPr>
        <w:t xml:space="preserve">; </w:t>
      </w:r>
      <w:hyperlink w:anchor="_ENREF_67" w:tooltip="Lin, 2014 #1278" w:history="1">
        <w:r w:rsidR="0080517A">
          <w:rPr>
            <w:noProof/>
          </w:rPr>
          <w:t>Lin et al., 2014</w:t>
        </w:r>
      </w:hyperlink>
      <w:r w:rsidR="00A567DE">
        <w:rPr>
          <w:noProof/>
        </w:rPr>
        <w:t>)</w:t>
      </w:r>
      <w:r w:rsidR="00870AC1">
        <w:fldChar w:fldCharType="end"/>
      </w:r>
      <w:r w:rsidR="004C34D0">
        <w:t xml:space="preserve">. </w:t>
      </w:r>
      <w:proofErr w:type="spellStart"/>
      <w:r w:rsidR="00274B93">
        <w:t>P</w:t>
      </w:r>
      <w:r w:rsidR="00752F53">
        <w:t>hosphoproteomics</w:t>
      </w:r>
      <w:proofErr w:type="spellEnd"/>
      <w:r w:rsidR="00752F53">
        <w:t xml:space="preserve"> profiling </w:t>
      </w:r>
      <w:r w:rsidR="00274B93">
        <w:t xml:space="preserve">of PM fractions </w:t>
      </w:r>
      <w:r w:rsidR="00752F53">
        <w:t xml:space="preserve">after FLS2 activation </w:t>
      </w:r>
      <w:r w:rsidR="00274B93">
        <w:t xml:space="preserve">identified global </w:t>
      </w:r>
      <w:r w:rsidR="00774F18">
        <w:t>important modified</w:t>
      </w:r>
      <w:r w:rsidR="00274B93">
        <w:t xml:space="preserve"> residues on proteins that control </w:t>
      </w:r>
      <w:r w:rsidR="00CB4E46">
        <w:t xml:space="preserve">cell </w:t>
      </w:r>
      <w:r w:rsidR="00274B93">
        <w:t xml:space="preserve">membrane potential and the </w:t>
      </w:r>
      <w:proofErr w:type="spellStart"/>
      <w:r w:rsidR="00274B93">
        <w:t>apoplastic</w:t>
      </w:r>
      <w:proofErr w:type="spellEnd"/>
      <w:r w:rsidR="00274B93">
        <w:t xml:space="preserve"> ROS burst </w:t>
      </w:r>
      <w:r w:rsidR="00870AC1">
        <w:fldChar w:fldCharType="begin">
          <w:fldData xml:space="preserve">PEVuZE5vdGU+PENpdGU+PEF1dGhvcj5CZW5zY2hvcDwvQXV0aG9yPjxZZWFyPjIwMDc8L1llYXI+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</w:fldData>
        </w:fldChar>
      </w:r>
      <w:r w:rsidR="00A567DE">
        <w:instrText xml:space="preserve"> ADDIN EN.CITE </w:instrText>
      </w:r>
      <w:r w:rsidR="00870AC1">
        <w:fldChar w:fldCharType="begin">
          <w:fldData xml:space="preserve">PEVuZE5vdGU+PENpdGU+PEF1dGhvcj5CZW5zY2hvcDwvQXV0aG9yPjxZZWFyPjIwMDc8L1llYXI+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</w:fldData>
        </w:fldChar>
      </w:r>
      <w:r w:rsidR="00A567DE">
        <w:instrText xml:space="preserve"> ADDIN EN.CITE.DATA </w:instrText>
      </w:r>
      <w:r w:rsidR="00870AC1">
        <w:fldChar w:fldCharType="end"/>
      </w:r>
      <w:r w:rsidR="00870AC1">
        <w:fldChar w:fldCharType="separate"/>
      </w:r>
      <w:r w:rsidR="00A567DE">
        <w:rPr>
          <w:noProof/>
        </w:rPr>
        <w:t>(</w:t>
      </w:r>
      <w:hyperlink w:anchor="_ENREF_8" w:tooltip="Benschop, 2007 #703" w:history="1">
        <w:r w:rsidR="0080517A">
          <w:rPr>
            <w:noProof/>
          </w:rPr>
          <w:t>Benschop et al., 2007</w:t>
        </w:r>
      </w:hyperlink>
      <w:r w:rsidR="00A567DE">
        <w:rPr>
          <w:noProof/>
        </w:rPr>
        <w:t xml:space="preserve">; </w:t>
      </w:r>
      <w:hyperlink w:anchor="_ENREF_84" w:tooltip="Nuhse, 2007 #671" w:history="1">
        <w:r w:rsidR="0080517A">
          <w:rPr>
            <w:noProof/>
          </w:rPr>
          <w:t>Nuhse et al., 2007</w:t>
        </w:r>
      </w:hyperlink>
      <w:r w:rsidR="00A567DE">
        <w:rPr>
          <w:noProof/>
        </w:rPr>
        <w:t>)</w:t>
      </w:r>
      <w:r w:rsidR="00870AC1">
        <w:fldChar w:fldCharType="end"/>
      </w:r>
      <w:r w:rsidR="00274B93">
        <w:t xml:space="preserve">. </w:t>
      </w:r>
      <w:r w:rsidR="00027F3C">
        <w:t>In addition, a</w:t>
      </w:r>
      <w:r w:rsidR="00474F8D">
        <w:t xml:space="preserve">nalysis of detergent-resistant </w:t>
      </w:r>
      <w:r w:rsidR="00D83BFD">
        <w:t xml:space="preserve">PM </w:t>
      </w:r>
      <w:r w:rsidR="00474F8D">
        <w:t>membrane (DRM) fractions</w:t>
      </w:r>
      <w:r w:rsidR="004B0AC0">
        <w:t xml:space="preserve"> after flg22 treatment demonstrated</w:t>
      </w:r>
      <w:r w:rsidR="00474F8D">
        <w:t xml:space="preserve"> that several RLKs including FLS2</w:t>
      </w:r>
      <w:r w:rsidR="00D83BFD">
        <w:t xml:space="preserve"> </w:t>
      </w:r>
      <w:r w:rsidR="00474F8D">
        <w:t>rapidly (&lt;15 min)</w:t>
      </w:r>
      <w:r w:rsidR="00D83BFD">
        <w:t xml:space="preserve"> </w:t>
      </w:r>
      <w:r w:rsidR="004B0AC0">
        <w:t>associate with</w:t>
      </w:r>
      <w:r w:rsidR="00D83BFD">
        <w:t xml:space="preserve"> DRM preparations, suggesting dynamic </w:t>
      </w:r>
      <w:r w:rsidR="00CB4E46">
        <w:t>changes in</w:t>
      </w:r>
      <w:r w:rsidR="00D83BFD">
        <w:t xml:space="preserve"> membrane </w:t>
      </w:r>
      <w:r w:rsidR="00CB4E46">
        <w:t xml:space="preserve">protein </w:t>
      </w:r>
      <w:r w:rsidR="00D83BFD">
        <w:t xml:space="preserve">compartmentalization contribute to early immune signaling </w:t>
      </w:r>
      <w:r w:rsidR="00870AC1">
        <w:fldChar w:fldCharType="begin"/>
      </w:r>
      <w:r w:rsidR="00A567DE">
        <w:instrText xml:space="preserve"> ADDIN EN.CITE &lt;EndNote&gt;&lt;Cite&gt;&lt;Author&gt;Keinath&lt;/Author&gt;&lt;Year&gt;2010&lt;/Year&gt;&lt;RecNum&gt;817&lt;/RecNum&gt;&lt;DisplayText&gt;(Keinath et al., 2010)&lt;/DisplayText&gt;&lt;record&gt;&lt;rec-number&gt;817&lt;/rec-number&gt;&lt;foreign-keys&gt;&lt;key app="EN" db-id="vtaxda5rxfdxr0ewxpc5955pwt0a9rze0eer" timestamp="0"&gt;817&lt;/key&gt;&lt;/foreign-keys&gt;&lt;ref-type name="Journal Article"&gt;17&lt;/ref-type&gt;&lt;contributors&gt;&lt;authors&gt;&lt;author&gt;Keinath, N. F.&lt;/author&gt;&lt;author&gt;Kierszniowska, S.&lt;/author&gt;&lt;author&gt;Lorek, J.&lt;/author&gt;&lt;author&gt;Bourdais, G.&lt;/author&gt;&lt;author&gt;Kessler, S. A.&lt;/author&gt;&lt;author&gt;Asano, H.&lt;/author&gt;&lt;author&gt;Grossniklaus, U.&lt;/author&gt;&lt;author&gt;Schulze, W.&lt;/author&gt;&lt;author&gt;Robatzek, S.&lt;/author&gt;&lt;author&gt;Panstruga, R.&lt;/author&gt;&lt;/authors&gt;&lt;/contributors&gt;&lt;auth-address&gt;University of Heidelberg, Germany;&lt;/auth-address&gt;&lt;titles&gt;&lt;title&gt;PAMP (Pathogen-associated Molecular Pattern)-induced Changes in Plasma Membrane Compartmentalization Reveal Novel Components of Plant Immunity&lt;/title&gt;&lt;secondary-title&gt;Journal of Biological Chemistry&lt;/secondary-title&gt;&lt;/titles&gt;&lt;periodical&gt;&lt;full-title&gt;Journal of Biological Chemistry&lt;/full-title&gt;&lt;abbr-1&gt;J. Biol. Chem.&lt;/abbr-1&gt;&lt;abbr-2&gt;J Biol Chem&lt;/abbr-2&gt;&lt;/periodical&gt;&lt;pages&gt;39140-9&lt;/pages&gt;&lt;volume&gt;285&lt;/volume&gt;&lt;number&gt;50&lt;/number&gt;&lt;edition&gt;2010/09/17&lt;/edition&gt;&lt;dates&gt;&lt;year&gt;2010&lt;/year&gt;&lt;pub-dates&gt;&lt;date&gt;Dec 10&lt;/date&gt;&lt;/pub-dates&gt;&lt;/dates&gt;&lt;isbn&gt;1083-351X (Electronic)&amp;#xD;0021-9258 (Linking)&lt;/isbn&gt;&lt;accession-num&gt;20843791&lt;/accession-num&gt;&lt;urls&gt;&lt;related-urls&gt;&lt;url&gt;http://www.ncbi.nlm.nih.gov/pubmed/20843791&lt;/url&gt;&lt;/related-urls&gt;&lt;/urls&gt;&lt;electronic-resource-num&gt;M110.160531 [pii]&amp;#xD;10.1074/jbc.M110.160531&lt;/electronic-resource-num&gt;&lt;language&gt;Eng&lt;/language&gt;&lt;/record&gt;&lt;/Cite&gt;&lt;/EndNote&gt;</w:instrText>
      </w:r>
      <w:r w:rsidR="00870AC1">
        <w:fldChar w:fldCharType="separate"/>
      </w:r>
      <w:r w:rsidR="00A567DE">
        <w:rPr>
          <w:noProof/>
        </w:rPr>
        <w:t>(</w:t>
      </w:r>
      <w:hyperlink w:anchor="_ENREF_50" w:tooltip="Keinath, 2010 #817" w:history="1">
        <w:r w:rsidR="0080517A">
          <w:rPr>
            <w:noProof/>
          </w:rPr>
          <w:t>Keinath et al., 2010</w:t>
        </w:r>
      </w:hyperlink>
      <w:r w:rsidR="00A567DE">
        <w:rPr>
          <w:noProof/>
        </w:rPr>
        <w:t>)</w:t>
      </w:r>
      <w:r w:rsidR="00870AC1">
        <w:fldChar w:fldCharType="end"/>
      </w:r>
      <w:r w:rsidR="00D83BFD">
        <w:t xml:space="preserve">. </w:t>
      </w:r>
      <w:r w:rsidR="00216ABC">
        <w:t xml:space="preserve">While these studies </w:t>
      </w:r>
      <w:r w:rsidR="00216ABC">
        <w:lastRenderedPageBreak/>
        <w:t xml:space="preserve">have been instrumental in </w:t>
      </w:r>
      <w:r w:rsidR="00CE55E1">
        <w:t>deciphering</w:t>
      </w:r>
      <w:r w:rsidR="008B7099">
        <w:t xml:space="preserve"> specific PM</w:t>
      </w:r>
      <w:r w:rsidR="00CE55E1">
        <w:t xml:space="preserve"> protein regulatory events in response to pathogen perception</w:t>
      </w:r>
      <w:r w:rsidR="008B7099">
        <w:t>,</w:t>
      </w:r>
      <w:r w:rsidR="00CE55E1">
        <w:t xml:space="preserve"> </w:t>
      </w:r>
      <w:r w:rsidR="008B7099">
        <w:t>t</w:t>
      </w:r>
      <w:r w:rsidR="00A94867">
        <w:t>o date there has bee</w:t>
      </w:r>
      <w:r w:rsidR="008B7099">
        <w:t xml:space="preserve">n no </w:t>
      </w:r>
      <w:r w:rsidR="00EA73CD">
        <w:t xml:space="preserve">global </w:t>
      </w:r>
      <w:r w:rsidR="006309CB">
        <w:t>investigation</w:t>
      </w:r>
      <w:r w:rsidR="008B7099">
        <w:t xml:space="preserve"> into how PM protein signaling unfolds over time in response to activation of </w:t>
      </w:r>
      <w:r w:rsidR="00A94867">
        <w:t>PTI.</w:t>
      </w:r>
    </w:p>
    <w:p w:rsidR="00AF2DFE" w:rsidRPr="00331B67" w:rsidRDefault="003E3AC8" w:rsidP="002069CA">
      <w:pPr>
        <w:spacing w:after="120" w:line="480" w:lineRule="auto"/>
        <w:jc w:val="both"/>
      </w:pPr>
      <w:r w:rsidRPr="00331B67">
        <w:tab/>
        <w:t xml:space="preserve">Here we present the results of temporal profiling of gene </w:t>
      </w:r>
      <w:r w:rsidR="008D22B4" w:rsidRPr="00331B67">
        <w:t>expression using RNA-</w:t>
      </w:r>
      <w:proofErr w:type="spellStart"/>
      <w:r w:rsidR="008D22B4" w:rsidRPr="00331B67">
        <w:t>seq</w:t>
      </w:r>
      <w:proofErr w:type="spellEnd"/>
      <w:r w:rsidR="008D22B4" w:rsidRPr="00331B67">
        <w:t xml:space="preserve"> </w:t>
      </w:r>
      <w:r w:rsidRPr="00331B67">
        <w:t>and PM-</w:t>
      </w:r>
      <w:r w:rsidR="002A6DE1" w:rsidRPr="00331B67">
        <w:t>associated</w:t>
      </w:r>
      <w:r w:rsidR="008D22B4" w:rsidRPr="00331B67">
        <w:t xml:space="preserve"> protein abundance using </w:t>
      </w:r>
      <w:r w:rsidR="009C4AB4" w:rsidRPr="00331B67">
        <w:t xml:space="preserve">high resolution </w:t>
      </w:r>
      <w:r w:rsidR="008D22B4" w:rsidRPr="00331B67">
        <w:t>LC-MS/MS</w:t>
      </w:r>
      <w:r w:rsidR="007B025E" w:rsidRPr="00331B67">
        <w:t xml:space="preserve"> </w:t>
      </w:r>
      <w:r w:rsidR="00E831A6">
        <w:t xml:space="preserve">over a twelve hour window </w:t>
      </w:r>
      <w:r w:rsidR="007B025E" w:rsidRPr="00331B67">
        <w:t>following activation of FLS2-PTI</w:t>
      </w:r>
      <w:r w:rsidR="008D22B4" w:rsidRPr="00331B67">
        <w:t xml:space="preserve">. </w:t>
      </w:r>
      <w:r w:rsidR="00B35654">
        <w:t>Our deep p</w:t>
      </w:r>
      <w:r w:rsidR="00CB1928">
        <w:t>rofiling of PM fractions identified</w:t>
      </w:r>
      <w:r w:rsidR="00B35654">
        <w:t xml:space="preserve"> o</w:t>
      </w:r>
      <w:r w:rsidR="00E831A6">
        <w:t>ver 4</w:t>
      </w:r>
      <w:r w:rsidR="00CB1928">
        <w:t>9</w:t>
      </w:r>
      <w:r w:rsidR="00E831A6">
        <w:t xml:space="preserve">00 proteins, representing the largest inventory of PM-associated proteins for any plant. </w:t>
      </w:r>
      <w:r w:rsidR="000B3CA1" w:rsidRPr="00331B67">
        <w:t>We provide evidence for transcription-dependent and -independent protein regulation</w:t>
      </w:r>
      <w:r w:rsidR="00C344D4" w:rsidRPr="00331B67">
        <w:t xml:space="preserve"> at the PM</w:t>
      </w:r>
      <w:r w:rsidR="000B3CA1" w:rsidRPr="00331B67">
        <w:t xml:space="preserve">. </w:t>
      </w:r>
      <w:r w:rsidR="0058200A">
        <w:t>T</w:t>
      </w:r>
      <w:r w:rsidR="002C0526" w:rsidRPr="00331B67">
        <w:t>wo-third</w:t>
      </w:r>
      <w:r w:rsidR="0058200A">
        <w:t xml:space="preserve">s (over </w:t>
      </w:r>
      <w:r w:rsidR="00C13DE8" w:rsidRPr="00331B67">
        <w:t>400</w:t>
      </w:r>
      <w:r w:rsidR="0058200A">
        <w:t xml:space="preserve"> members</w:t>
      </w:r>
      <w:r w:rsidR="00C13DE8" w:rsidRPr="00331B67">
        <w:t>) of the RLK superfamily</w:t>
      </w:r>
      <w:r w:rsidR="000B3CA1" w:rsidRPr="00331B67">
        <w:t xml:space="preserve"> in </w:t>
      </w:r>
      <w:r w:rsidR="000B3CA1" w:rsidRPr="00331B67">
        <w:rPr>
          <w:i/>
        </w:rPr>
        <w:t>A. thaliana</w:t>
      </w:r>
      <w:r w:rsidR="000B3CA1" w:rsidRPr="00331B67">
        <w:t xml:space="preserve"> </w:t>
      </w:r>
      <w:r w:rsidR="00774F18">
        <w:t>were</w:t>
      </w:r>
      <w:r w:rsidR="0058200A">
        <w:t xml:space="preserve"> identified </w:t>
      </w:r>
      <w:r w:rsidR="009C4AB4" w:rsidRPr="00331B67">
        <w:t xml:space="preserve">by MS/MS </w:t>
      </w:r>
      <w:r w:rsidR="000B3CA1" w:rsidRPr="00331B67">
        <w:t xml:space="preserve">with most of the differentially expressed </w:t>
      </w:r>
      <w:r w:rsidR="0058200A">
        <w:t>RLKs</w:t>
      </w:r>
      <w:r w:rsidR="00C344D4" w:rsidRPr="00331B67">
        <w:t xml:space="preserve"> </w:t>
      </w:r>
      <w:r w:rsidR="00CF4C25" w:rsidRPr="00331B67">
        <w:t xml:space="preserve">belonging to </w:t>
      </w:r>
      <w:r w:rsidR="008E594B">
        <w:t>certain</w:t>
      </w:r>
      <w:r w:rsidR="0058200A">
        <w:t xml:space="preserve"> </w:t>
      </w:r>
      <w:r w:rsidR="000B3CA1" w:rsidRPr="00331B67">
        <w:t>subfamil</w:t>
      </w:r>
      <w:r w:rsidR="00C344D4" w:rsidRPr="00331B67">
        <w:t>ies</w:t>
      </w:r>
      <w:r w:rsidR="000B3CA1" w:rsidRPr="00331B67">
        <w:t xml:space="preserve">. </w:t>
      </w:r>
      <w:r w:rsidR="00C344D4" w:rsidRPr="00331B67">
        <w:t>In addition</w:t>
      </w:r>
      <w:r w:rsidR="009C4AB4" w:rsidRPr="00331B67">
        <w:t xml:space="preserve"> to RLKs</w:t>
      </w:r>
      <w:r w:rsidR="00C344D4" w:rsidRPr="00331B67">
        <w:t xml:space="preserve">, </w:t>
      </w:r>
      <w:r w:rsidR="0058200A">
        <w:t xml:space="preserve">many </w:t>
      </w:r>
      <w:r w:rsidR="000B3CA1" w:rsidRPr="00331B67">
        <w:t>membrane transporters are differentially e</w:t>
      </w:r>
      <w:r w:rsidR="0058200A">
        <w:t>xpressed during FLS2-PTI. Expression-based p</w:t>
      </w:r>
      <w:r w:rsidR="00286782">
        <w:t>rotein-prote</w:t>
      </w:r>
      <w:r w:rsidR="0058200A">
        <w:t xml:space="preserve">in interaction network analysis </w:t>
      </w:r>
      <w:r w:rsidR="00286782">
        <w:t>identifie</w:t>
      </w:r>
      <w:r w:rsidR="0058200A">
        <w:t>d</w:t>
      </w:r>
      <w:r w:rsidR="00286782">
        <w:t xml:space="preserve"> known modulator</w:t>
      </w:r>
      <w:r w:rsidR="00774F18">
        <w:t xml:space="preserve">s of FLS2 signaling in addition to </w:t>
      </w:r>
      <w:r w:rsidR="00286782">
        <w:t xml:space="preserve">novel </w:t>
      </w:r>
      <w:r w:rsidR="0058200A">
        <w:t xml:space="preserve">expression-activated </w:t>
      </w:r>
      <w:r w:rsidR="00286782">
        <w:t xml:space="preserve">RLK </w:t>
      </w:r>
      <w:r w:rsidR="0058200A">
        <w:t>complexes</w:t>
      </w:r>
      <w:r w:rsidR="00286782">
        <w:t xml:space="preserve">. </w:t>
      </w:r>
      <w:r w:rsidR="000B3CA1" w:rsidRPr="00331B67">
        <w:t xml:space="preserve">Finally we report preliminary functional characterization of </w:t>
      </w:r>
      <w:r w:rsidR="001A1A38" w:rsidRPr="00331B67">
        <w:t>two</w:t>
      </w:r>
      <w:r w:rsidR="000B3CA1" w:rsidRPr="00331B67">
        <w:t xml:space="preserve"> </w:t>
      </w:r>
      <w:r w:rsidR="009C4AB4" w:rsidRPr="00331B67">
        <w:t>proteins</w:t>
      </w:r>
      <w:r w:rsidR="00CB6540">
        <w:t xml:space="preserve">, Cysteine-rich receptor kinase 14 and a </w:t>
      </w:r>
      <w:proofErr w:type="spellStart"/>
      <w:r w:rsidR="00CB6540">
        <w:t>Calmodulin</w:t>
      </w:r>
      <w:proofErr w:type="spellEnd"/>
      <w:r w:rsidR="00CB6540">
        <w:t>-like protein 12,</w:t>
      </w:r>
      <w:r w:rsidR="009C4AB4" w:rsidRPr="00331B67">
        <w:t xml:space="preserve"> with previously </w:t>
      </w:r>
      <w:r w:rsidR="00CF4C25" w:rsidRPr="00331B67">
        <w:t>unknown</w:t>
      </w:r>
      <w:r w:rsidR="000B3CA1" w:rsidRPr="00331B67">
        <w:t xml:space="preserve"> roles in plant immunity. </w:t>
      </w:r>
    </w:p>
    <w:p w:rsidR="00851C2F" w:rsidRPr="00331B67" w:rsidRDefault="00851C2F" w:rsidP="002069CA">
      <w:pPr>
        <w:spacing w:after="0" w:line="480" w:lineRule="auto"/>
        <w:jc w:val="both"/>
        <w:rPr>
          <w:b/>
          <w:sz w:val="28"/>
          <w:szCs w:val="28"/>
        </w:rPr>
      </w:pPr>
      <w:r w:rsidRPr="00331B67">
        <w:rPr>
          <w:b/>
          <w:sz w:val="28"/>
          <w:szCs w:val="28"/>
        </w:rPr>
        <w:t>Results</w:t>
      </w:r>
    </w:p>
    <w:p w:rsidR="00851C2F" w:rsidRPr="00331B67" w:rsidRDefault="00FC002D" w:rsidP="000D1833">
      <w:pPr>
        <w:spacing w:after="0" w:line="480" w:lineRule="auto"/>
        <w:jc w:val="both"/>
        <w:rPr>
          <w:b/>
        </w:rPr>
      </w:pPr>
      <w:r w:rsidRPr="00331B67">
        <w:rPr>
          <w:b/>
        </w:rPr>
        <w:t>Time course to determine appropriate temporal sampling after flg22 application</w:t>
      </w:r>
    </w:p>
    <w:p w:rsidR="00AB0BBC" w:rsidRPr="00331B67" w:rsidRDefault="00EB2F21" w:rsidP="00AB0BBC">
      <w:pPr>
        <w:spacing w:after="0" w:line="480" w:lineRule="auto"/>
        <w:jc w:val="both"/>
      </w:pPr>
      <w:r w:rsidRPr="00331B67">
        <w:tab/>
      </w:r>
      <w:r w:rsidR="00E02242" w:rsidRPr="00331B67">
        <w:t>FLS2-</w:t>
      </w:r>
      <w:r w:rsidR="00A573DA">
        <w:t>PTI</w:t>
      </w:r>
      <w:r w:rsidR="00E02242" w:rsidRPr="00331B67">
        <w:t xml:space="preserve"> responses </w:t>
      </w:r>
      <w:r w:rsidR="00713F11">
        <w:t xml:space="preserve">were investigated </w:t>
      </w:r>
      <w:r w:rsidR="00E02242" w:rsidRPr="00331B67">
        <w:t>in</w:t>
      </w:r>
      <w:r w:rsidR="00331B67" w:rsidRPr="00426ACD">
        <w:rPr>
          <w:b/>
          <w:color w:val="FF0000"/>
        </w:rPr>
        <w:t xml:space="preserve"> leaf tissue of</w:t>
      </w:r>
      <w:r w:rsidR="00E02242" w:rsidRPr="00426ACD">
        <w:rPr>
          <w:b/>
          <w:color w:val="FF0000"/>
        </w:rPr>
        <w:t xml:space="preserve"> f</w:t>
      </w:r>
      <w:r w:rsidR="002A6DE1" w:rsidRPr="00426ACD">
        <w:rPr>
          <w:b/>
          <w:color w:val="FF0000"/>
        </w:rPr>
        <w:t xml:space="preserve">our week-old </w:t>
      </w:r>
      <w:r w:rsidR="002A6DE1" w:rsidRPr="00426ACD">
        <w:rPr>
          <w:b/>
          <w:i/>
          <w:color w:val="FF0000"/>
        </w:rPr>
        <w:t>Arabidopsis</w:t>
      </w:r>
      <w:r w:rsidR="00E02242" w:rsidRPr="00426ACD">
        <w:rPr>
          <w:b/>
          <w:i/>
          <w:color w:val="FF0000"/>
        </w:rPr>
        <w:t xml:space="preserve"> thaliana</w:t>
      </w:r>
      <w:r w:rsidR="00E02242" w:rsidRPr="00426ACD">
        <w:rPr>
          <w:b/>
          <w:color w:val="FF0000"/>
        </w:rPr>
        <w:t xml:space="preserve"> plant</w:t>
      </w:r>
      <w:r w:rsidR="009C4AB4" w:rsidRPr="00426ACD">
        <w:rPr>
          <w:b/>
          <w:color w:val="FF0000"/>
        </w:rPr>
        <w:t>s</w:t>
      </w:r>
      <w:r w:rsidR="00E02242" w:rsidRPr="00331B67">
        <w:t xml:space="preserve">. </w:t>
      </w:r>
      <w:r w:rsidR="005D27A9" w:rsidRPr="00331B67">
        <w:t xml:space="preserve">In order to determine timing of early, middle and late PTI markers in this experimental setup, </w:t>
      </w:r>
      <w:r w:rsidR="005D27A9" w:rsidRPr="00426ACD">
        <w:rPr>
          <w:b/>
          <w:color w:val="FF0000"/>
        </w:rPr>
        <w:t>leaves were sprayed with 10μM flg22 peptide or water</w:t>
      </w:r>
      <w:r w:rsidR="005D27A9" w:rsidRPr="00331B67">
        <w:t xml:space="preserve"> containing the surfactant </w:t>
      </w:r>
      <w:proofErr w:type="spellStart"/>
      <w:r w:rsidR="005D27A9" w:rsidRPr="00331B67">
        <w:t>Silwett</w:t>
      </w:r>
      <w:proofErr w:type="spellEnd"/>
      <w:r w:rsidR="005D27A9" w:rsidRPr="00331B67">
        <w:t xml:space="preserve"> L-77. </w:t>
      </w:r>
      <w:r w:rsidR="00B63094" w:rsidRPr="00331B67">
        <w:t>M</w:t>
      </w:r>
      <w:r w:rsidR="00AB0BBC" w:rsidRPr="00331B67">
        <w:t>A</w:t>
      </w:r>
      <w:r w:rsidR="00B63094" w:rsidRPr="00331B67">
        <w:t xml:space="preserve">PK </w:t>
      </w:r>
      <w:r w:rsidR="009C4AB4" w:rsidRPr="00331B67">
        <w:t>activation</w:t>
      </w:r>
      <w:r w:rsidR="00B63094" w:rsidRPr="00331B67">
        <w:t xml:space="preserve"> </w:t>
      </w:r>
      <w:r w:rsidR="005D27A9" w:rsidRPr="00331B67">
        <w:t>was</w:t>
      </w:r>
      <w:r w:rsidR="00C452B6" w:rsidRPr="00331B67">
        <w:t xml:space="preserve"> </w:t>
      </w:r>
      <w:r w:rsidR="00331B67">
        <w:t xml:space="preserve">observed within 5 minutes of flg22-treatment, </w:t>
      </w:r>
      <w:r w:rsidR="00B63094" w:rsidRPr="00331B67">
        <w:t xml:space="preserve">strongly sustained </w:t>
      </w:r>
      <w:r w:rsidR="002671AB" w:rsidRPr="00331B67">
        <w:t>f</w:t>
      </w:r>
      <w:r w:rsidR="00AB0BBC" w:rsidRPr="00331B67">
        <w:t>r</w:t>
      </w:r>
      <w:r w:rsidR="002671AB" w:rsidRPr="00331B67">
        <w:t>om</w:t>
      </w:r>
      <w:r w:rsidR="00B63094" w:rsidRPr="00331B67">
        <w:t xml:space="preserve"> 10 to 30 minutes and </w:t>
      </w:r>
      <w:r w:rsidR="005D27A9" w:rsidRPr="00331B67">
        <w:t xml:space="preserve">returned </w:t>
      </w:r>
      <w:r w:rsidR="00B63094" w:rsidRPr="00331B67">
        <w:t>to basal levels within 90 minutes</w:t>
      </w:r>
      <w:r w:rsidR="00331B67">
        <w:t xml:space="preserve"> </w:t>
      </w:r>
      <w:r w:rsidR="005D27A9" w:rsidRPr="00331B67">
        <w:t>(Fig 1B</w:t>
      </w:r>
      <w:r w:rsidR="00A573DA">
        <w:t xml:space="preserve">). </w:t>
      </w:r>
      <w:r w:rsidR="00FC002D" w:rsidRPr="00331B67">
        <w:t xml:space="preserve">To monitor </w:t>
      </w:r>
      <w:r w:rsidR="009C4AB4" w:rsidRPr="00331B67">
        <w:t xml:space="preserve">changes in gene transcription we </w:t>
      </w:r>
      <w:r w:rsidR="00C74CBE" w:rsidRPr="00331B67">
        <w:t xml:space="preserve">analyzed </w:t>
      </w:r>
      <w:r w:rsidR="009C4AB4" w:rsidRPr="00331B67">
        <w:t>e</w:t>
      </w:r>
      <w:r w:rsidR="00B63094" w:rsidRPr="00331B67">
        <w:t>xpression of the flg22-induced receptor kinase (FRK1)</w:t>
      </w:r>
      <w:r w:rsidR="009C4AB4" w:rsidRPr="00331B67">
        <w:t xml:space="preserve"> </w:t>
      </w:r>
      <w:r w:rsidR="008D26C0" w:rsidRPr="00331B67">
        <w:t>(Figure 1A)</w:t>
      </w:r>
      <w:r w:rsidR="00060857">
        <w:t xml:space="preserve"> </w:t>
      </w:r>
      <w:r w:rsidR="00870AC1">
        <w:fldChar w:fldCharType="begin">
          <w:fldData xml:space="preserve">PEVuZE5vdGU+PENpdGU+PEF1dGhvcj5Bc2FpPC9BdXRob3I+PFllYXI+MjAwMjwvWWVhcj48UmVj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</w:fldData>
        </w:fldChar>
      </w:r>
      <w:r w:rsidR="00060857">
        <w:instrText xml:space="preserve"> ADDIN EN.CITE </w:instrText>
      </w:r>
      <w:r w:rsidR="00870AC1">
        <w:fldChar w:fldCharType="begin">
          <w:fldData xml:space="preserve">PEVuZE5vdGU+PENpdGU+PEF1dGhvcj5Bc2FpPC9BdXRob3I+PFllYXI+MjAwMjwvWWVhcj48UmVj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</w:fldData>
        </w:fldChar>
      </w:r>
      <w:r w:rsidR="00060857">
        <w:instrText xml:space="preserve"> ADDIN EN.CITE.DATA </w:instrText>
      </w:r>
      <w:r w:rsidR="00870AC1">
        <w:fldChar w:fldCharType="end"/>
      </w:r>
      <w:r w:rsidR="00870AC1">
        <w:fldChar w:fldCharType="separate"/>
      </w:r>
      <w:r w:rsidR="00060857">
        <w:rPr>
          <w:noProof/>
        </w:rPr>
        <w:t>(</w:t>
      </w:r>
      <w:hyperlink w:anchor="_ENREF_4" w:tooltip="Asai, 2002 #329" w:history="1">
        <w:r w:rsidR="0080517A">
          <w:rPr>
            <w:noProof/>
          </w:rPr>
          <w:t>Asai et al., 2002</w:t>
        </w:r>
      </w:hyperlink>
      <w:r w:rsidR="00060857">
        <w:rPr>
          <w:noProof/>
        </w:rPr>
        <w:t>)</w:t>
      </w:r>
      <w:r w:rsidR="00870AC1">
        <w:fldChar w:fldCharType="end"/>
      </w:r>
      <w:r w:rsidR="008D26C0" w:rsidRPr="00331B67">
        <w:t>. FRK1 expression increase</w:t>
      </w:r>
      <w:r w:rsidR="0074459B">
        <w:t>d</w:t>
      </w:r>
      <w:r w:rsidR="008D26C0" w:rsidRPr="00331B67">
        <w:t xml:space="preserve"> dramatically within 60 minutes of flg22 application, and continue</w:t>
      </w:r>
      <w:r w:rsidR="00A573DA">
        <w:t>d</w:t>
      </w:r>
      <w:r w:rsidR="008D26C0" w:rsidRPr="00331B67">
        <w:t xml:space="preserve"> to be up-</w:t>
      </w:r>
      <w:r w:rsidR="008D26C0" w:rsidRPr="00331B67">
        <w:lastRenderedPageBreak/>
        <w:t xml:space="preserve">regulated relative to </w:t>
      </w:r>
      <w:r w:rsidR="00AB0BBC" w:rsidRPr="00331B67">
        <w:t>water treatment through 720 mi</w:t>
      </w:r>
      <w:r w:rsidR="0074459B">
        <w:t>nutes (12 hours) of sampling. To monitor later phases of the defense response</w:t>
      </w:r>
      <w:r w:rsidR="00AB0BBC" w:rsidRPr="00331B67">
        <w:t xml:space="preserve">, </w:t>
      </w:r>
      <w:r w:rsidR="000D7077" w:rsidRPr="00331B67">
        <w:t>leaf tissue</w:t>
      </w:r>
      <w:r w:rsidR="00AB0BBC" w:rsidRPr="00331B67">
        <w:t xml:space="preserve"> </w:t>
      </w:r>
      <w:r w:rsidR="000D7077" w:rsidRPr="00331B67">
        <w:t xml:space="preserve">was </w:t>
      </w:r>
      <w:r w:rsidR="00AB0BBC" w:rsidRPr="00331B67">
        <w:t xml:space="preserve">assayed for </w:t>
      </w:r>
      <w:proofErr w:type="spellStart"/>
      <w:r w:rsidR="00AB0BBC" w:rsidRPr="00331B67">
        <w:t>callose</w:t>
      </w:r>
      <w:proofErr w:type="spellEnd"/>
      <w:r w:rsidR="00AB0BBC" w:rsidRPr="00331B67">
        <w:t xml:space="preserve"> deposit</w:t>
      </w:r>
      <w:r w:rsidR="00A573DA">
        <w:t>ion.</w:t>
      </w:r>
      <w:r w:rsidR="00AB0BBC" w:rsidRPr="00331B67">
        <w:t xml:space="preserve"> </w:t>
      </w:r>
      <w:r w:rsidR="00870AC1">
        <w:fldChar w:fldCharType="begin"/>
      </w:r>
      <w:r w:rsidR="00A573DA">
        <w:instrText xml:space="preserve"> ADDIN EN.CITE &lt;EndNote&gt;&lt;Cite&gt;&lt;Author&gt;Adam&lt;/Author&gt;&lt;Year&gt;1996&lt;/Year&gt;&lt;RecNum&gt;357&lt;/RecNum&gt;&lt;DisplayText&gt;(Adam and Somerville, 1996)&lt;/DisplayText&gt;&lt;record&gt;&lt;rec-number&gt;357&lt;/rec-number&gt;&lt;foreign-keys&gt;&lt;key app="EN" db-id="vtaxda5rxfdxr0ewxpc5955pwt0a9rze0eer" timestamp="0"&gt;357&lt;/key&gt;&lt;/foreign-keys&gt;&lt;ref-type name="Journal Article"&gt;17&lt;/ref-type&gt;&lt;contributors&gt;&lt;authors&gt;&lt;author&gt;Adam, L.&lt;/author&gt;&lt;author&gt;Somerville, S. C.&lt;/author&gt;&lt;/authors&gt;&lt;/contributors&gt;&lt;auth-address&gt;Department of Plant Biology, Carnegie Institution of Washington, Stanford, CA 94305, USA.&lt;/auth-address&gt;&lt;titles&gt;&lt;title&gt;Genetic characterization of five powdery mildew disease resistance loci in Arabidopsis thaliana&lt;/title&gt;&lt;secondary-title&gt;Plant J&lt;/secondary-title&gt;&lt;/titles&gt;&lt;periodical&gt;&lt;full-title&gt;Plant Journal&lt;/full-title&gt;&lt;abbr-1&gt;Plant J.&lt;/abbr-1&gt;&lt;abbr-2&gt;Plant J&lt;/abbr-2&gt;&lt;/periodical&gt;&lt;pages&gt;341-56&lt;/pages&gt;&lt;volume&gt;9&lt;/volume&gt;&lt;number&gt;3&lt;/number&gt;&lt;keywords&gt;&lt;keyword&gt;Arabidopsis/*genetics/*microbiology/ultrastructure&lt;/keyword&gt;&lt;keyword&gt;Ascomycota/growth &amp;amp; development/*pathogenicity/ultrastructure&lt;/keyword&gt;&lt;keyword&gt;Chromosome Mapping&lt;/keyword&gt;&lt;keyword&gt;Crosses, Genetic&lt;/keyword&gt;&lt;keyword&gt;Genes, Plant&lt;/keyword&gt;&lt;keyword&gt;Linkage (Genetics)&lt;/keyword&gt;&lt;keyword&gt;Microscopy, Electron, Scanning&lt;/keyword&gt;&lt;keyword&gt;Phenotype&lt;/keyword&gt;&lt;keyword&gt;Plant Diseases/*genetics/*microbiology&lt;/keyword&gt;&lt;/keywords&gt;&lt;dates&gt;&lt;year&gt;1996&lt;/year&gt;&lt;pub-dates&gt;&lt;date&gt;Mar&lt;/date&gt;&lt;/pub-dates&gt;&lt;/dates&gt;&lt;isbn&gt;0960-7412 (Print)&lt;/isbn&gt;&lt;accession-num&gt;8919911&lt;/accession-num&gt;&lt;urls&gt;&lt;related-urls&gt;&lt;url&gt;http://www.ncbi.nlm.nih.gov/entrez/query.fcgi?cmd=Retrieve&amp;amp;db=PubMed&amp;amp;dopt=Citation&amp;amp;list_uids=8919911 &lt;/url&gt;&lt;/related-urls&gt;&lt;/urls&gt;&lt;language&gt;eng&lt;/language&gt;&lt;/record&gt;&lt;/Cite&gt;&lt;/EndNote&gt;</w:instrText>
      </w:r>
      <w:r w:rsidR="00870AC1">
        <w:fldChar w:fldCharType="separate"/>
      </w:r>
      <w:r w:rsidR="00A573DA">
        <w:rPr>
          <w:noProof/>
        </w:rPr>
        <w:t>(</w:t>
      </w:r>
      <w:hyperlink w:anchor="_ENREF_2" w:tooltip="Adam, 1996 #357" w:history="1">
        <w:r w:rsidR="0080517A">
          <w:rPr>
            <w:noProof/>
          </w:rPr>
          <w:t>Adam and Somerville, 1996</w:t>
        </w:r>
      </w:hyperlink>
      <w:r w:rsidR="00A573DA">
        <w:rPr>
          <w:noProof/>
        </w:rPr>
        <w:t>)</w:t>
      </w:r>
      <w:r w:rsidR="00870AC1">
        <w:fldChar w:fldCharType="end"/>
      </w:r>
      <w:r w:rsidR="00AB0BBC" w:rsidRPr="00331B67">
        <w:t xml:space="preserve">. We could reliably observe </w:t>
      </w:r>
      <w:proofErr w:type="spellStart"/>
      <w:r w:rsidR="00AB0BBC" w:rsidRPr="00331B67">
        <w:t>callose</w:t>
      </w:r>
      <w:proofErr w:type="spellEnd"/>
      <w:r w:rsidR="00AB0BBC" w:rsidRPr="00331B67">
        <w:t xml:space="preserve"> deposition via aniline blue staining and fluorescence microscopy </w:t>
      </w:r>
      <w:r w:rsidR="00FC002D" w:rsidRPr="00331B67">
        <w:t xml:space="preserve">by </w:t>
      </w:r>
      <w:r w:rsidR="00AB0BBC" w:rsidRPr="00331B67">
        <w:t xml:space="preserve">720 minutes (Figure 1C). </w:t>
      </w:r>
    </w:p>
    <w:p w:rsidR="009516A8" w:rsidRPr="00331B67" w:rsidRDefault="00AB0BBC" w:rsidP="000D1833">
      <w:pPr>
        <w:spacing w:after="0" w:line="480" w:lineRule="auto"/>
        <w:jc w:val="both"/>
      </w:pPr>
      <w:r w:rsidRPr="00331B67">
        <w:t xml:space="preserve"> </w:t>
      </w:r>
      <w:r w:rsidR="00D85216">
        <w:tab/>
        <w:t>Based on the above analyse</w:t>
      </w:r>
      <w:r w:rsidR="00EB2F21" w:rsidRPr="00331B67">
        <w:t xml:space="preserve">s, </w:t>
      </w:r>
      <w:r w:rsidR="00C452B6" w:rsidRPr="00331B67">
        <w:t xml:space="preserve">time points </w:t>
      </w:r>
      <w:r w:rsidR="00EB2F21" w:rsidRPr="00331B67">
        <w:t>we</w:t>
      </w:r>
      <w:r w:rsidR="00C452B6" w:rsidRPr="00331B67">
        <w:t>re</w:t>
      </w:r>
      <w:r w:rsidR="00FC002D" w:rsidRPr="00331B67">
        <w:t xml:space="preserve"> </w:t>
      </w:r>
      <w:r w:rsidR="00EB2F21" w:rsidRPr="00331B67">
        <w:t xml:space="preserve">selected to study flg22-induced cellular changes. </w:t>
      </w:r>
      <w:r w:rsidR="00E02242" w:rsidRPr="00331B67">
        <w:t xml:space="preserve">For </w:t>
      </w:r>
      <w:proofErr w:type="spellStart"/>
      <w:r w:rsidR="00D85216">
        <w:t>RNAseq</w:t>
      </w:r>
      <w:proofErr w:type="spellEnd"/>
      <w:r w:rsidR="00E02242" w:rsidRPr="00331B67">
        <w:t>, leaves were collected at 10, 60, 180, 360, and 720 minutes after flg22 application (Figure 1A).</w:t>
      </w:r>
      <w:r w:rsidR="00326050" w:rsidRPr="00331B67">
        <w:t xml:space="preserve"> </w:t>
      </w:r>
      <w:r w:rsidR="00A573DA">
        <w:t>C</w:t>
      </w:r>
      <w:r w:rsidR="00C24036" w:rsidRPr="00331B67">
        <w:t xml:space="preserve">urrent </w:t>
      </w:r>
      <w:r w:rsidR="00090AA8" w:rsidRPr="00331B67">
        <w:t>proteomic approaches cannot quantify all proteins in a cell at a given time</w:t>
      </w:r>
      <w:r w:rsidR="0084123B">
        <w:t xml:space="preserve"> and therefore subcellular fractionation is often required to profile low-abundance proteins</w:t>
      </w:r>
      <w:r w:rsidR="00090AA8" w:rsidRPr="00331B67">
        <w:t xml:space="preserve">. </w:t>
      </w:r>
      <w:r w:rsidR="00A573DA">
        <w:t>W</w:t>
      </w:r>
      <w:r w:rsidR="00090AA8" w:rsidRPr="00331B67">
        <w:t xml:space="preserve">e focused on analyzing </w:t>
      </w:r>
      <w:r w:rsidR="0084123B">
        <w:t xml:space="preserve">the plant plasma membrane (PM) </w:t>
      </w:r>
      <w:r w:rsidR="00090AA8" w:rsidRPr="00331B67">
        <w:t xml:space="preserve">with significant depth. </w:t>
      </w:r>
      <w:r w:rsidR="00E02242" w:rsidRPr="00331B67">
        <w:t>For PM-associated protein sampling, leaf tissue was collected at 10, 180, and 720 minutes after flg22 application</w:t>
      </w:r>
      <w:r w:rsidR="00FC002D" w:rsidRPr="00331B67">
        <w:t>, corresponding to peaks in the activation of early (MAPK activation), middle (transcriptional reprogramming), and late</w:t>
      </w:r>
      <w:r w:rsidR="00D85216">
        <w:t>r</w:t>
      </w:r>
      <w:r w:rsidR="00FC002D" w:rsidRPr="00331B67">
        <w:t xml:space="preserve"> (</w:t>
      </w:r>
      <w:proofErr w:type="spellStart"/>
      <w:r w:rsidR="00FC002D" w:rsidRPr="00331B67">
        <w:t>callose</w:t>
      </w:r>
      <w:proofErr w:type="spellEnd"/>
      <w:r w:rsidR="00FC002D" w:rsidRPr="00331B67">
        <w:t xml:space="preserve"> deposition) PTI markers</w:t>
      </w:r>
      <w:r w:rsidR="00DF18EF" w:rsidRPr="00331B67">
        <w:t xml:space="preserve"> (Figure 1A)</w:t>
      </w:r>
      <w:r w:rsidR="009516A8" w:rsidRPr="00331B67">
        <w:t>.</w:t>
      </w:r>
      <w:r w:rsidR="009516A8" w:rsidRPr="00426ACD">
        <w:rPr>
          <w:b/>
          <w:color w:val="FF0000"/>
        </w:rPr>
        <w:t xml:space="preserve"> </w:t>
      </w:r>
      <w:r w:rsidR="007651CB" w:rsidRPr="00426ACD">
        <w:rPr>
          <w:b/>
          <w:color w:val="FF0000"/>
        </w:rPr>
        <w:t xml:space="preserve">For every time point, three biological replicates of flg22-treated and control tissue were harvested </w:t>
      </w:r>
      <w:r w:rsidR="0084123B" w:rsidRPr="00426ACD">
        <w:rPr>
          <w:b/>
          <w:color w:val="FF0000"/>
        </w:rPr>
        <w:t xml:space="preserve">and </w:t>
      </w:r>
      <w:r w:rsidR="007651CB" w:rsidRPr="00426ACD">
        <w:rPr>
          <w:b/>
          <w:color w:val="FF0000"/>
        </w:rPr>
        <w:t>analyzed.</w:t>
      </w:r>
      <w:r w:rsidR="007651CB" w:rsidRPr="00331B67">
        <w:t xml:space="preserve"> </w:t>
      </w:r>
      <w:r w:rsidR="0084123B">
        <w:t>This sampling strategy facilitates a detailed temporal analysis of plant PTI responses over a 12 hour window following FLS2 activation.</w:t>
      </w:r>
    </w:p>
    <w:p w:rsidR="00A30B76" w:rsidRPr="00331B67" w:rsidRDefault="00D94802" w:rsidP="00A30B76">
      <w:pPr>
        <w:spacing w:after="0" w:line="480" w:lineRule="auto"/>
        <w:jc w:val="both"/>
      </w:pPr>
      <w:r>
        <w:rPr>
          <w:b/>
        </w:rPr>
        <w:t xml:space="preserve">Experimental </w:t>
      </w:r>
      <w:r w:rsidR="00FE4280">
        <w:rPr>
          <w:b/>
        </w:rPr>
        <w:t>overview</w:t>
      </w:r>
    </w:p>
    <w:p w:rsidR="00A30B76" w:rsidRDefault="009516A8" w:rsidP="00C10C4B">
      <w:pPr>
        <w:spacing w:after="0" w:line="480" w:lineRule="auto"/>
        <w:jc w:val="both"/>
      </w:pPr>
      <w:r w:rsidRPr="00331B67">
        <w:tab/>
        <w:t>For PM protein enrichment, tissue</w:t>
      </w:r>
      <w:r w:rsidR="00E02242" w:rsidRPr="00331B67">
        <w:t xml:space="preserve"> </w:t>
      </w:r>
      <w:r w:rsidRPr="00331B67">
        <w:t xml:space="preserve">was immediately processed </w:t>
      </w:r>
      <w:r w:rsidR="003D1A55" w:rsidRPr="00331B67">
        <w:t xml:space="preserve">after harvesting and PM vesicles </w:t>
      </w:r>
      <w:r w:rsidR="00591C28">
        <w:t xml:space="preserve">were </w:t>
      </w:r>
      <w:r w:rsidR="003D1A55" w:rsidRPr="00331B67">
        <w:t xml:space="preserve">purified by </w:t>
      </w:r>
      <w:r w:rsidR="00E02242" w:rsidRPr="00331B67">
        <w:t>aqueous two-phase partitioning</w:t>
      </w:r>
      <w:r w:rsidR="003D1A55" w:rsidRPr="00331B67">
        <w:t xml:space="preserve"> </w:t>
      </w:r>
      <w:r w:rsidR="00870AC1">
        <w:fldChar w:fldCharType="begin"/>
      </w:r>
      <w:r w:rsidR="003E3541">
        <w:instrText xml:space="preserve"> ADDIN EN.CITE &lt;EndNote&gt;&lt;Cite&gt;&lt;Author&gt;Larsson&lt;/Author&gt;&lt;Year&gt;1994&lt;/Year&gt;&lt;RecNum&gt;564&lt;/RecNum&gt;&lt;DisplayText&gt;(Larsson et al., 1994)&lt;/DisplayText&gt;&lt;record&gt;&lt;rec-number&gt;564&lt;/rec-number&gt;&lt;foreign-keys&gt;&lt;key app="EN" db-id="vtaxda5rxfdxr0ewxpc5955pwt0a9rze0eer" timestamp="0"&gt;564&lt;/key&gt;&lt;/foreign-keys&gt;&lt;ref-type name="Book Section"&gt;5&lt;/ref-type&gt;&lt;contributors&gt;&lt;authors&gt;&lt;author&gt;Larsson, Christer&lt;/author&gt;&lt;author&gt;Sommarin, Marianne&lt;/author&gt;&lt;author&gt;Widell, Susanne&lt;/author&gt;&lt;author&gt;Harry Walter and Gote, Johansson&lt;/author&gt;&lt;/authors&gt;&lt;/contributors&gt;&lt;titles&gt;&lt;title&gt;Isolation of highly purified plant plasma membranes and separation of inside-out and right-side-out vesicles&lt;/title&gt;&lt;secondary-title&gt;Methods in Enzymology&lt;/secondary-title&gt;&lt;/titles&gt;&lt;periodical&gt;&lt;full-title&gt;Methods in Enzymology&lt;/full-title&gt;&lt;abbr-1&gt;Methods Enzymol.&lt;/abbr-1&gt;&lt;abbr-2&gt;Methods Enzymol&lt;/abbr-2&gt;&lt;/periodical&gt;&lt;pages&gt;451-469&lt;/pages&gt;&lt;volume&gt;Volume 228&lt;/volume&gt;&lt;dates&gt;&lt;year&gt;1994&lt;/year&gt;&lt;/dates&gt;&lt;publisher&gt;Academic Press&lt;/publisher&gt;&lt;urls&gt;&lt;related-urls&gt;&lt;url&gt;http://www.sciencedirect.com/science/article/B7CV2-4B5JPCH-1F1/2/1a7fbb2a58c889a2a5048c88523e7316 &lt;/url&gt;&lt;/related-urls&gt;&lt;/urls&gt;&lt;/record&gt;&lt;/Cite&gt;&lt;/EndNote&gt;</w:instrText>
      </w:r>
      <w:r w:rsidR="00870AC1">
        <w:fldChar w:fldCharType="separate"/>
      </w:r>
      <w:r w:rsidR="003E3541">
        <w:rPr>
          <w:noProof/>
        </w:rPr>
        <w:t>(</w:t>
      </w:r>
      <w:hyperlink w:anchor="_ENREF_58" w:tooltip="Larsson, 1994 #564" w:history="1">
        <w:r w:rsidR="0080517A">
          <w:rPr>
            <w:noProof/>
          </w:rPr>
          <w:t>Larsson et al., 1994</w:t>
        </w:r>
      </w:hyperlink>
      <w:r w:rsidR="003E3541">
        <w:rPr>
          <w:noProof/>
        </w:rPr>
        <w:t>)</w:t>
      </w:r>
      <w:r w:rsidR="00870AC1">
        <w:fldChar w:fldCharType="end"/>
      </w:r>
      <w:r w:rsidR="003D1A55" w:rsidRPr="00331B67">
        <w:t>.</w:t>
      </w:r>
      <w:r w:rsidR="00E02242" w:rsidRPr="00331B67">
        <w:t xml:space="preserve"> </w:t>
      </w:r>
      <w:r w:rsidR="007B676F">
        <w:t xml:space="preserve">PM vesicles were treated with the </w:t>
      </w:r>
      <w:r w:rsidR="007B676F" w:rsidRPr="00331B67">
        <w:t>Brij</w:t>
      </w:r>
      <w:r w:rsidR="007B676F">
        <w:t>-</w:t>
      </w:r>
      <w:r w:rsidR="007B676F" w:rsidRPr="00331B67">
        <w:t xml:space="preserve">58 </w:t>
      </w:r>
      <w:r w:rsidR="007B676F">
        <w:t xml:space="preserve">detergent to </w:t>
      </w:r>
      <w:r w:rsidR="007B676F" w:rsidRPr="00331B67">
        <w:t>release trapped cytosolic contaminants</w:t>
      </w:r>
      <w:r w:rsidR="007B676F">
        <w:t xml:space="preserve"> </w:t>
      </w:r>
      <w:r w:rsidR="00870AC1">
        <w:fldChar w:fldCharType="begin"/>
      </w:r>
      <w:r w:rsidR="003E3541">
        <w:instrText xml:space="preserve"> ADDIN EN.CITE &lt;EndNote&gt;&lt;Cite&gt;&lt;Author&gt;Larsson&lt;/Author&gt;&lt;Year&gt;1994&lt;/Year&gt;&lt;RecNum&gt;564&lt;/RecNum&gt;&lt;DisplayText&gt;(Larsson et al., 1994)&lt;/DisplayText&gt;&lt;record&gt;&lt;rec-number&gt;564&lt;/rec-number&gt;&lt;foreign-keys&gt;&lt;key app="EN" db-id="vtaxda5rxfdxr0ewxpc5955pwt0a9rze0eer" timestamp="0"&gt;564&lt;/key&gt;&lt;/foreign-keys&gt;&lt;ref-type name="Book Section"&gt;5&lt;/ref-type&gt;&lt;contributors&gt;&lt;authors&gt;&lt;author&gt;Larsson, Christer&lt;/author&gt;&lt;author&gt;Sommarin, Marianne&lt;/author&gt;&lt;author&gt;Widell, Susanne&lt;/author&gt;&lt;author&gt;Harry Walter and Gote, Johansson&lt;/author&gt;&lt;/authors&gt;&lt;/contributors&gt;&lt;titles&gt;&lt;title&gt;Isolation of highly purified plant plasma membranes and separation of inside-out and right-side-out vesicles&lt;/title&gt;&lt;secondary-title&gt;Methods in Enzymology&lt;/secondary-title&gt;&lt;/titles&gt;&lt;periodical&gt;&lt;full-title&gt;Methods in Enzymology&lt;/full-title&gt;&lt;abbr-1&gt;Methods Enzymol.&lt;/abbr-1&gt;&lt;abbr-2&gt;Methods Enzymol&lt;/abbr-2&gt;&lt;/periodical&gt;&lt;pages&gt;451-469&lt;/pages&gt;&lt;volume&gt;Volume 228&lt;/volume&gt;&lt;dates&gt;&lt;year&gt;1994&lt;/year&gt;&lt;/dates&gt;&lt;publisher&gt;Academic Press&lt;/publisher&gt;&lt;urls&gt;&lt;related-urls&gt;&lt;url&gt;http://www.sciencedirect.com/science/article/B7CV2-4B5JPCH-1F1/2/1a7fbb2a58c889a2a5048c88523e7316 &lt;/url&gt;&lt;/related-urls&gt;&lt;/urls&gt;&lt;/record&gt;&lt;/Cite&gt;&lt;/EndNote&gt;</w:instrText>
      </w:r>
      <w:r w:rsidR="00870AC1">
        <w:fldChar w:fldCharType="separate"/>
      </w:r>
      <w:r w:rsidR="003E3541">
        <w:rPr>
          <w:noProof/>
        </w:rPr>
        <w:t>(</w:t>
      </w:r>
      <w:hyperlink w:anchor="_ENREF_58" w:tooltip="Larsson, 1994 #564" w:history="1">
        <w:r w:rsidR="0080517A">
          <w:rPr>
            <w:noProof/>
          </w:rPr>
          <w:t>Larsson et al., 1994</w:t>
        </w:r>
      </w:hyperlink>
      <w:r w:rsidR="003E3541">
        <w:rPr>
          <w:noProof/>
        </w:rPr>
        <w:t>)</w:t>
      </w:r>
      <w:r w:rsidR="00870AC1">
        <w:fldChar w:fldCharType="end"/>
      </w:r>
      <w:r w:rsidR="007B676F">
        <w:t xml:space="preserve">. </w:t>
      </w:r>
      <w:r w:rsidR="003426F9">
        <w:t>A</w:t>
      </w:r>
      <w:r w:rsidR="003D1A55" w:rsidRPr="00331B67">
        <w:t xml:space="preserve"> previous analyses demonstrated that this approach results in the isolation of relatively pure PM preparations </w:t>
      </w:r>
      <w:r w:rsidR="00870AC1">
        <w:fldChar w:fldCharType="begin"/>
      </w:r>
      <w:r w:rsidR="003E3541">
        <w:instrText xml:space="preserve"> ADDIN EN.CITE &lt;EndNote&gt;&lt;Cite&gt;&lt;Author&gt;Elmore&lt;/Author&gt;&lt;Year&gt;2012&lt;/Year&gt;&lt;RecNum&gt;1094&lt;/RecNum&gt;&lt;DisplayText&gt;(Elmore et al., 2012)&lt;/DisplayText&gt;&lt;record&gt;&lt;rec-number&gt;1094&lt;/rec-number&gt;&lt;foreign-keys&gt;&lt;key app="EN" db-id="vtaxda5rxfdxr0ewxpc5955pwt0a9rze0eer" timestamp="0"&gt;1094&lt;/key&gt;&lt;/foreign-keys&gt;&lt;ref-type name="Journal Article"&gt;17&lt;/ref-type&gt;&lt;contributors&gt;&lt;authors&gt;&lt;author&gt;Elmore, James Mitch&lt;/author&gt;&lt;author&gt;Liu, Jun&lt;/author&gt;&lt;author&gt;Smith, Barrett&lt;/author&gt;&lt;author&gt;Phinney, Brett&lt;/author&gt;&lt;author&gt;Coaker, Gitta&lt;/author&gt;&lt;/authors&gt;&lt;/contributors&gt;&lt;titles&gt;&lt;title&gt;Quantitative Proteomics Reveals Dynamic Changes in the Plasma Membrane During Arabidopsis Immune Signaling&lt;/title&gt;&lt;secondary-title&gt;Molecular &amp;amp; Cellular Proteomics&lt;/secondary-title&gt;&lt;/titles&gt;&lt;periodical&gt;&lt;full-title&gt;Molecular &amp;amp; Cellular Proteomics&lt;/full-title&gt;&lt;/periodical&gt;&lt;volume&gt;11&lt;/volume&gt;&lt;number&gt;4&lt;/number&gt;&lt;dates&gt;&lt;year&gt;2012&lt;/year&gt;&lt;/dates&gt;&lt;urls&gt;&lt;related-urls&gt;&lt;url&gt;http://www.mcponline.org/content/11/4/M111.014555.abstract&lt;/url&gt;&lt;/related-urls&gt;&lt;/urls&gt;&lt;/record&gt;&lt;/Cite&gt;&lt;/EndNote&gt;</w:instrText>
      </w:r>
      <w:r w:rsidR="00870AC1">
        <w:fldChar w:fldCharType="separate"/>
      </w:r>
      <w:r w:rsidR="003E3541">
        <w:rPr>
          <w:noProof/>
        </w:rPr>
        <w:t>(</w:t>
      </w:r>
      <w:hyperlink w:anchor="_ENREF_27" w:tooltip="Elmore, 2012 #1094" w:history="1">
        <w:r w:rsidR="0080517A">
          <w:rPr>
            <w:noProof/>
          </w:rPr>
          <w:t>Elmore et al., 2012</w:t>
        </w:r>
      </w:hyperlink>
      <w:r w:rsidR="003E3541">
        <w:rPr>
          <w:noProof/>
        </w:rPr>
        <w:t>)</w:t>
      </w:r>
      <w:r w:rsidR="00870AC1">
        <w:fldChar w:fldCharType="end"/>
      </w:r>
      <w:r w:rsidR="003D1A55" w:rsidRPr="00331B67">
        <w:t xml:space="preserve">. </w:t>
      </w:r>
      <w:r w:rsidR="00C10C4B">
        <w:t>P</w:t>
      </w:r>
      <w:r w:rsidR="00A30B76" w:rsidRPr="00331B67">
        <w:t xml:space="preserve">M </w:t>
      </w:r>
      <w:r w:rsidR="00C10C4B">
        <w:t>samples</w:t>
      </w:r>
      <w:r w:rsidR="00A30B76" w:rsidRPr="00331B67">
        <w:t xml:space="preserve"> were solubilized and subjected to 1D SDS-PAG</w:t>
      </w:r>
      <w:r w:rsidR="00C10C4B">
        <w:t xml:space="preserve">E to </w:t>
      </w:r>
      <w:r w:rsidR="00A30B76" w:rsidRPr="00331B67">
        <w:t>enhance protein identification</w:t>
      </w:r>
      <w:r w:rsidR="00C10C4B">
        <w:t>s</w:t>
      </w:r>
      <w:r w:rsidR="00A30B76" w:rsidRPr="00331B67">
        <w:t xml:space="preserve"> </w:t>
      </w:r>
      <w:r w:rsidR="00C10C4B">
        <w:t xml:space="preserve">by dividing each sample into 15 fractions for LC-MS/MS analysis </w:t>
      </w:r>
      <w:r w:rsidR="00A30B76" w:rsidRPr="00331B67">
        <w:t>(Supplemental Figure 1B). Raw spectra were matched to the complete TAIR10 proteome</w:t>
      </w:r>
      <w:r w:rsidR="0084123B">
        <w:t xml:space="preserve"> </w:t>
      </w:r>
      <w:r w:rsidR="00A30B76" w:rsidRPr="00331B67">
        <w:t xml:space="preserve">using the </w:t>
      </w:r>
      <w:proofErr w:type="spellStart"/>
      <w:r w:rsidR="00A30B76" w:rsidRPr="00331B67">
        <w:t>X!Tandem</w:t>
      </w:r>
      <w:proofErr w:type="spellEnd"/>
      <w:r w:rsidR="00A30B76" w:rsidRPr="00331B67">
        <w:t xml:space="preserve"> spectrum-to-sequence modeler </w:t>
      </w:r>
      <w:r w:rsidR="00870AC1">
        <w:fldChar w:fldCharType="begin"/>
      </w:r>
      <w:r w:rsidR="00160F82">
        <w:instrText xml:space="preserve"> ADDIN EN.CITE &lt;EndNote&gt;&lt;Cite&gt;&lt;Author&gt;Craig&lt;/Author&gt;&lt;Year&gt;2004&lt;/Year&gt;&lt;RecNum&gt;767&lt;/RecNum&gt;&lt;DisplayText&gt;(Craig and Beavis, 2004)&lt;/DisplayText&gt;&lt;record&gt;&lt;rec-number&gt;767&lt;/rec-number&gt;&lt;foreign-keys&gt;&lt;key app="EN" db-id="vtaxda5rxfdxr0ewxpc5955pwt0a9rze0eer" timestamp="0"&gt;767&lt;/key&gt;&lt;/foreign-keys&gt;&lt;ref-type name="Journal Article"&gt;17&lt;/ref-type&gt;&lt;contributors&gt;&lt;authors&gt;&lt;author&gt;Craig, R.&lt;/author&gt;&lt;author&gt;Beavis, R. C.&lt;/author&gt;&lt;/authors&gt;&lt;/contributors&gt;&lt;auth-address&gt;Manitoba Centre for Proteomics, University of Manitoba, Winnipeg, MB, Canada R3T 2N2.&lt;/auth-address&gt;&lt;titles&gt;&lt;title&gt;TANDEM: matching proteins with tandem mass spectra&lt;/title&gt;&lt;secondary-title&gt;Bioinformatics&lt;/secondary-title&gt;&lt;/titles&gt;&lt;periodical&gt;&lt;full-title&gt;Bioinformatics&lt;/full-title&gt;&lt;abbr-1&gt;Bioinformatics&lt;/abbr-1&gt;&lt;abbr-2&gt;Bioinformatics&lt;/abbr-2&gt;&lt;/periodical&gt;&lt;pages&gt;1466-7&lt;/pages&gt;&lt;volume&gt;20&lt;/volume&gt;&lt;number&gt;9&lt;/number&gt;&lt;edition&gt;2004/02/21&lt;/edition&gt;&lt;keywords&gt;&lt;keyword&gt;*Algorithms&lt;/keyword&gt;&lt;keyword&gt;Databases, Protein&lt;/keyword&gt;&lt;keyword&gt;Information Storage and Retrieval/*methods&lt;/keyword&gt;&lt;keyword&gt;Mass Spectrometry/*methods&lt;/keyword&gt;&lt;keyword&gt;Proteins/*analysis/*chemistry&lt;/keyword&gt;&lt;keyword&gt;Sequence Alignment/methods&lt;/keyword&gt;&lt;keyword&gt;Sequence Analysis, Protein/*methods&lt;/keyword&gt;&lt;keyword&gt;Sequence Homology, Amino Acid&lt;/keyword&gt;&lt;keyword&gt;*Software&lt;/keyword&gt;&lt;/keywords&gt;&lt;dates&gt;&lt;year&gt;2004&lt;/year&gt;&lt;pub-dates&gt;&lt;date&gt;Jun 12&lt;/date&gt;&lt;/pub-dates&gt;&lt;/dates&gt;&lt;isbn&gt;1367-4803 (Print)&amp;#xD;1367-4803 (Linking)&lt;/isbn&gt;&lt;accession-num&gt;14976030&lt;/accession-num&gt;&lt;urls&gt;&lt;related-urls&gt;&lt;url&gt;http://www.ncbi.nlm.nih.gov/pubmed/14976030&lt;/url&gt;&lt;/related-urls&gt;&lt;/urls&gt;&lt;electronic-resource-num&gt;10.1093/bioinformatics/bth092&amp;#xD;bth092 [pii]&lt;/electronic-resource-num&gt;&lt;language&gt;eng&lt;/language&gt;&lt;/record&gt;&lt;/Cite&gt;&lt;/EndNote&gt;</w:instrText>
      </w:r>
      <w:r w:rsidR="00870AC1">
        <w:fldChar w:fldCharType="separate"/>
      </w:r>
      <w:r w:rsidR="00160F82">
        <w:rPr>
          <w:noProof/>
        </w:rPr>
        <w:t>(</w:t>
      </w:r>
      <w:hyperlink w:anchor="_ENREF_21" w:tooltip="Craig, 2004 #767" w:history="1">
        <w:r w:rsidR="0080517A">
          <w:rPr>
            <w:noProof/>
          </w:rPr>
          <w:t>Craig and Beavis, 2004</w:t>
        </w:r>
      </w:hyperlink>
      <w:r w:rsidR="00160F82">
        <w:rPr>
          <w:noProof/>
        </w:rPr>
        <w:t>)</w:t>
      </w:r>
      <w:r w:rsidR="00870AC1">
        <w:fldChar w:fldCharType="end"/>
      </w:r>
      <w:r w:rsidR="00C10C4B">
        <w:t xml:space="preserve"> and</w:t>
      </w:r>
      <w:r w:rsidR="00A30B76" w:rsidRPr="00331B67">
        <w:t xml:space="preserve"> </w:t>
      </w:r>
      <w:r w:rsidR="00C10C4B">
        <w:t>p</w:t>
      </w:r>
      <w:r w:rsidR="00A30B76" w:rsidRPr="00331B67">
        <w:t>eptide and protein identifications were modeled in S</w:t>
      </w:r>
      <w:r w:rsidR="00B829BF">
        <w:t xml:space="preserve">caffold 4 </w:t>
      </w:r>
      <w:r w:rsidR="00C10C4B">
        <w:t>(Proteome Software)</w:t>
      </w:r>
      <w:r w:rsidR="006060C0">
        <w:t xml:space="preserve"> (Supplemental Tables 1-2)</w:t>
      </w:r>
      <w:r w:rsidR="00A30B76" w:rsidRPr="00331B67">
        <w:t xml:space="preserve">. </w:t>
      </w:r>
      <w:r w:rsidR="00C10C4B">
        <w:t>With a</w:t>
      </w:r>
      <w:r w:rsidR="0041352B">
        <w:t xml:space="preserve"> minimum of two unique peptides, </w:t>
      </w:r>
      <w:r w:rsidR="00C10C4B">
        <w:lastRenderedPageBreak/>
        <w:t>4932</w:t>
      </w:r>
      <w:r w:rsidR="00A30B76" w:rsidRPr="00331B67">
        <w:t xml:space="preserve"> proteins were identified in total </w:t>
      </w:r>
      <w:r w:rsidR="00C773A0">
        <w:t>(Figure 2A, Table 1</w:t>
      </w:r>
      <w:r w:rsidR="00A30B76" w:rsidRPr="00331B67">
        <w:t>). Spectral counting was used to assess</w:t>
      </w:r>
      <w:r w:rsidR="00C773A0">
        <w:t xml:space="preserve"> differential</w:t>
      </w:r>
      <w:r w:rsidR="00A30B76" w:rsidRPr="00331B67">
        <w:t xml:space="preserve"> protein abundance as previously </w:t>
      </w:r>
      <w:r w:rsidR="008B2D89" w:rsidRPr="00331B67">
        <w:t>described</w:t>
      </w:r>
      <w:r w:rsidR="006060C0">
        <w:t xml:space="preserve"> (Supplemental Table 3)</w:t>
      </w:r>
      <w:r w:rsidR="00A30B76" w:rsidRPr="00331B67">
        <w:t xml:space="preserve"> </w:t>
      </w:r>
      <w:r w:rsidR="00870AC1">
        <w:fldChar w:fldCharType="begin">
          <w:fldData xml:space="preserve">PEVuZE5vdGU+PENpdGU+PEF1dGhvcj5DaG9pPC9BdXRob3I+PFllYXI+MjAwODwvWWVhcj48UmVj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=
</w:fldData>
        </w:fldChar>
      </w:r>
      <w:r w:rsidR="00E2565E">
        <w:instrText xml:space="preserve"> ADDIN EN.CITE </w:instrText>
      </w:r>
      <w:r w:rsidR="00870AC1">
        <w:fldChar w:fldCharType="begin">
          <w:fldData xml:space="preserve">PEVuZE5vdGU+PENpdGU+PEF1dGhvcj5DaG9pPC9BdXRob3I+PFllYXI+MjAwODwvWWVhcj48UmVj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=
</w:fldData>
        </w:fldChar>
      </w:r>
      <w:r w:rsidR="00E2565E">
        <w:instrText xml:space="preserve"> ADDIN EN.CITE.DATA </w:instrText>
      </w:r>
      <w:r w:rsidR="00870AC1">
        <w:fldChar w:fldCharType="end"/>
      </w:r>
      <w:r w:rsidR="00870AC1">
        <w:fldChar w:fldCharType="separate"/>
      </w:r>
      <w:r w:rsidR="00E2565E">
        <w:rPr>
          <w:noProof/>
        </w:rPr>
        <w:t>(</w:t>
      </w:r>
      <w:hyperlink w:anchor="_ENREF_17" w:tooltip="Choi, 2008 #702" w:history="1">
        <w:r w:rsidR="0080517A">
          <w:rPr>
            <w:noProof/>
          </w:rPr>
          <w:t>Choi et al., 2008</w:t>
        </w:r>
      </w:hyperlink>
      <w:r w:rsidR="00E2565E">
        <w:rPr>
          <w:noProof/>
        </w:rPr>
        <w:t xml:space="preserve">; </w:t>
      </w:r>
      <w:hyperlink w:anchor="_ENREF_27" w:tooltip="Elmore, 2012 #1094" w:history="1">
        <w:r w:rsidR="0080517A">
          <w:rPr>
            <w:noProof/>
          </w:rPr>
          <w:t>Elmore et al., 2012</w:t>
        </w:r>
      </w:hyperlink>
      <w:r w:rsidR="00E2565E">
        <w:rPr>
          <w:noProof/>
        </w:rPr>
        <w:t>)</w:t>
      </w:r>
      <w:r w:rsidR="00870AC1">
        <w:fldChar w:fldCharType="end"/>
      </w:r>
      <w:r w:rsidR="00C773A0">
        <w:t xml:space="preserve">. </w:t>
      </w:r>
      <w:r w:rsidR="00A30B76" w:rsidRPr="00331B67">
        <w:t>To our knowledge, this dataset represents one of the largest inventories of PM-associated proteins described to date for any organism</w:t>
      </w:r>
      <w:r w:rsidR="00784178">
        <w:t>.</w:t>
      </w:r>
    </w:p>
    <w:p w:rsidR="00AE5950" w:rsidRPr="00331B67" w:rsidRDefault="00437332" w:rsidP="000D1833">
      <w:pPr>
        <w:spacing w:after="0" w:line="480" w:lineRule="auto"/>
        <w:jc w:val="both"/>
      </w:pPr>
      <w:r w:rsidRPr="00331B67">
        <w:rPr>
          <w:b/>
        </w:rPr>
        <w:tab/>
      </w:r>
      <w:r w:rsidR="00133FA1" w:rsidRPr="00331B67">
        <w:t>RNA-</w:t>
      </w:r>
      <w:proofErr w:type="spellStart"/>
      <w:r w:rsidR="00133FA1" w:rsidRPr="00331B67">
        <w:t>seq</w:t>
      </w:r>
      <w:proofErr w:type="spellEnd"/>
      <w:r w:rsidR="00133FA1" w:rsidRPr="00331B67">
        <w:t xml:space="preserve"> was performed on cDNA generated</w:t>
      </w:r>
      <w:r w:rsidR="008E5ADB" w:rsidRPr="00331B67">
        <w:t xml:space="preserve"> from total leaf RNA using the </w:t>
      </w:r>
      <w:proofErr w:type="spellStart"/>
      <w:r w:rsidR="008E5ADB" w:rsidRPr="00331B67">
        <w:t>I</w:t>
      </w:r>
      <w:r w:rsidR="00133FA1" w:rsidRPr="00331B67">
        <w:t>llumina</w:t>
      </w:r>
      <w:proofErr w:type="spellEnd"/>
      <w:r w:rsidR="00133FA1" w:rsidRPr="00331B67">
        <w:t xml:space="preserve"> Hi</w:t>
      </w:r>
      <w:r w:rsidR="002C1161" w:rsidRPr="00331B67">
        <w:t>-</w:t>
      </w:r>
      <w:proofErr w:type="spellStart"/>
      <w:r w:rsidR="0000583D" w:rsidRPr="00331B67">
        <w:t>S</w:t>
      </w:r>
      <w:r w:rsidR="00133FA1" w:rsidRPr="00331B67">
        <w:t>eq</w:t>
      </w:r>
      <w:proofErr w:type="spellEnd"/>
      <w:r w:rsidR="00133FA1" w:rsidRPr="00331B67">
        <w:t xml:space="preserve"> </w:t>
      </w:r>
      <w:r w:rsidR="0000583D" w:rsidRPr="00331B67">
        <w:t xml:space="preserve">2000 </w:t>
      </w:r>
      <w:r w:rsidR="00133FA1" w:rsidRPr="00331B67">
        <w:t>platform</w:t>
      </w:r>
      <w:r w:rsidR="002B7EF6" w:rsidRPr="00331B67">
        <w:t xml:space="preserve"> </w:t>
      </w:r>
      <w:r w:rsidR="0041352B">
        <w:t xml:space="preserve">with paired-end reads and 100 cycles </w:t>
      </w:r>
      <w:r w:rsidR="002B7EF6" w:rsidRPr="00331B67">
        <w:t>(Supplemental Figure 1A)</w:t>
      </w:r>
      <w:r w:rsidR="00133FA1" w:rsidRPr="00331B67">
        <w:t xml:space="preserve">. </w:t>
      </w:r>
      <w:r w:rsidR="00F35A2D">
        <w:t xml:space="preserve">After read processing and alignment using GENE-counter </w:t>
      </w:r>
      <w:r w:rsidR="00870AC1">
        <w:fldChar w:fldCharType="begin"/>
      </w:r>
      <w:r w:rsidR="00F35A2D">
        <w:instrText xml:space="preserve"> ADDIN EN.CITE &lt;EndNote&gt;&lt;Cite&gt;&lt;Author&gt;Cumbie&lt;/Author&gt;&lt;Year&gt;2011&lt;/Year&gt;&lt;RecNum&gt;1346&lt;/RecNum&gt;&lt;DisplayText&gt;(Cumbie et al., 2011)&lt;/DisplayText&gt;&lt;record&gt;&lt;rec-number&gt;1346&lt;/rec-number&gt;&lt;foreign-keys&gt;&lt;key app="EN" db-id="vtaxda5rxfdxr0ewxpc5955pwt0a9rze0eer" timestamp="1394217802"&gt;1346&lt;/key&gt;&lt;/foreign-keys&gt;&lt;ref-type name="Journal Article"&gt;17&lt;/ref-type&gt;&lt;contributors&gt;&lt;authors&gt;&lt;author&gt;Cumbie, J. S.&lt;/author&gt;&lt;author&gt;Kimbrel, J. A.&lt;/author&gt;&lt;author&gt;Di, Y.&lt;/author&gt;&lt;author&gt;Schafer, D. W.&lt;/author&gt;&lt;author&gt;Wilhelm, L. J.&lt;/author&gt;&lt;author&gt;Fox, S. E.&lt;/author&gt;&lt;author&gt;Sullivan, C. M.&lt;/author&gt;&lt;author&gt;Curzon, A. D.&lt;/author&gt;&lt;author&gt;Carrington, J. C.&lt;/author&gt;&lt;author&gt;Mockler, T. C.&lt;/author&gt;&lt;author&gt;Chang, J. H.&lt;/author&gt;&lt;/authors&gt;&lt;/contributors&gt;&lt;auth-address&gt;Department of Botany and Plant Pathology, Oregon State University, Corvallis, Oregon, United States of America.&lt;/auth-address&gt;&lt;titles&gt;&lt;title&gt;GENE-counter: a computational pipeline for the analysis of RNA-Seq data for gene expression differences&lt;/title&gt;&lt;secondary-title&gt;PLoS One&lt;/secondary-title&gt;&lt;alt-title&gt;PloS one&lt;/alt-title&gt;&lt;/titles&gt;&lt;pages&gt;e25279&lt;/pages&gt;&lt;volume&gt;6&lt;/volume&gt;&lt;number&gt;10&lt;/number&gt;&lt;keywords&gt;&lt;keyword&gt;Arabidopsis/genetics/immunology&lt;/keyword&gt;&lt;keyword&gt;Benchmarking&lt;/keyword&gt;&lt;keyword&gt;Computational Biology/*methods&lt;/keyword&gt;&lt;keyword&gt;Conserved Sequence&lt;/keyword&gt;&lt;keyword&gt;Data Interpretation, Statistical&lt;/keyword&gt;&lt;keyword&gt;Databases, Genetic&lt;/keyword&gt;&lt;keyword&gt;Gene Expression Profiling/*methods&lt;/keyword&gt;&lt;keyword&gt;Genomics&lt;/keyword&gt;&lt;keyword&gt;Oligonucleotide Array Sequence Analysis&lt;/keyword&gt;&lt;keyword&gt;*Sequence Analysis, RNA&lt;/keyword&gt;&lt;/keywords&gt;&lt;dates&gt;&lt;year&gt;2011&lt;/year&gt;&lt;/dates&gt;&lt;isbn&gt;1932-6203 (Electronic)&amp;#xD;1932-6203 (Linking)&lt;/isbn&gt;&lt;accession-num&gt;21998647&lt;/accession-num&gt;&lt;urls&gt;&lt;related-urls&gt;&lt;url&gt;http://www.ncbi.nlm.nih.gov/pubmed/21998647&lt;/url&gt;&lt;/related-urls&gt;&lt;/urls&gt;&lt;custom2&gt;3188579&lt;/custom2&gt;&lt;electronic-resource-num&gt;10.1371/journal.pone.0025279&lt;/electronic-resource-num&gt;&lt;/record&gt;&lt;/Cite&gt;&lt;/EndNote&gt;</w:instrText>
      </w:r>
      <w:r w:rsidR="00870AC1">
        <w:fldChar w:fldCharType="separate"/>
      </w:r>
      <w:r w:rsidR="00F35A2D">
        <w:rPr>
          <w:noProof/>
        </w:rPr>
        <w:t>(</w:t>
      </w:r>
      <w:hyperlink w:anchor="_ENREF_22" w:tooltip="Cumbie, 2011 #1346" w:history="1">
        <w:r w:rsidR="0080517A">
          <w:rPr>
            <w:noProof/>
          </w:rPr>
          <w:t>Cumbie et al., 2011</w:t>
        </w:r>
      </w:hyperlink>
      <w:r w:rsidR="00F35A2D">
        <w:rPr>
          <w:noProof/>
        </w:rPr>
        <w:t>)</w:t>
      </w:r>
      <w:r w:rsidR="00870AC1">
        <w:fldChar w:fldCharType="end"/>
      </w:r>
      <w:r w:rsidR="00F35A2D">
        <w:t xml:space="preserve">, </w:t>
      </w:r>
      <w:r w:rsidR="004108A8">
        <w:t xml:space="preserve">an average of 19000 genes </w:t>
      </w:r>
      <w:r w:rsidR="00F35A2D">
        <w:t xml:space="preserve">were </w:t>
      </w:r>
      <w:r w:rsidR="004108A8">
        <w:t>identified per sample (Table 2</w:t>
      </w:r>
      <w:r w:rsidR="000E353B">
        <w:t>, Supplemental Table 4</w:t>
      </w:r>
      <w:r w:rsidR="00F35A2D">
        <w:t>).</w:t>
      </w:r>
      <w:r w:rsidR="00F35A2D" w:rsidRPr="00331B67">
        <w:t xml:space="preserve"> RNA-</w:t>
      </w:r>
      <w:proofErr w:type="spellStart"/>
      <w:r w:rsidR="00F35A2D" w:rsidRPr="00331B67">
        <w:t>seq</w:t>
      </w:r>
      <w:proofErr w:type="spellEnd"/>
      <w:r w:rsidR="00F35A2D" w:rsidRPr="00331B67">
        <w:t xml:space="preserve"> data were filtered to remove genes with a low number of counts (&lt;10 reads) (</w:t>
      </w:r>
      <w:r w:rsidR="00F35A2D">
        <w:t xml:space="preserve">Table 2, </w:t>
      </w:r>
      <w:r w:rsidR="00F35A2D" w:rsidRPr="00331B67">
        <w:t>Figure 2A</w:t>
      </w:r>
      <w:r w:rsidR="000E353B">
        <w:t>, Supplemental Table</w:t>
      </w:r>
      <w:r w:rsidR="00C825F0">
        <w:t xml:space="preserve"> 5</w:t>
      </w:r>
      <w:r w:rsidR="00F35A2D" w:rsidRPr="00331B67">
        <w:t>). After filtering, tr</w:t>
      </w:r>
      <w:r w:rsidR="00F35A2D">
        <w:t>anscripts corresponding to 16,35</w:t>
      </w:r>
      <w:r w:rsidR="00F35A2D" w:rsidRPr="00331B67">
        <w:t xml:space="preserve">5 </w:t>
      </w:r>
      <w:r w:rsidR="00F35A2D">
        <w:t xml:space="preserve">(16091 protein-coding) </w:t>
      </w:r>
      <w:r w:rsidR="00F35A2D" w:rsidRPr="00331B67">
        <w:t xml:space="preserve">genes were identified </w:t>
      </w:r>
      <w:r w:rsidR="00F35A2D">
        <w:t>at least one sampling time across the experiment</w:t>
      </w:r>
      <w:r w:rsidR="00F35A2D" w:rsidRPr="00331B67">
        <w:t>.</w:t>
      </w:r>
      <w:r w:rsidR="00F35A2D">
        <w:t xml:space="preserve"> </w:t>
      </w:r>
      <w:r w:rsidR="004108A8">
        <w:t>T</w:t>
      </w:r>
      <w:r w:rsidR="0041352B">
        <w:t>he</w:t>
      </w:r>
      <w:r w:rsidR="00AE5950" w:rsidRPr="00331B67">
        <w:t xml:space="preserve"> </w:t>
      </w:r>
      <w:r w:rsidR="0041352B">
        <w:t>NBP-</w:t>
      </w:r>
      <w:proofErr w:type="spellStart"/>
      <w:r w:rsidR="0041352B">
        <w:t>S</w:t>
      </w:r>
      <w:r w:rsidR="008E5ADB" w:rsidRPr="00331B67">
        <w:t>eq</w:t>
      </w:r>
      <w:proofErr w:type="spellEnd"/>
      <w:r w:rsidR="0041352B">
        <w:t xml:space="preserve"> package </w:t>
      </w:r>
      <w:r w:rsidR="00135E7A" w:rsidRPr="00331B67">
        <w:t>was used for differential expression analysis</w:t>
      </w:r>
      <w:r w:rsidR="006A518A">
        <w:t xml:space="preserve"> of the filtered gene identifications</w:t>
      </w:r>
      <w:r w:rsidR="00C76781">
        <w:t xml:space="preserve"> </w:t>
      </w:r>
      <w:r w:rsidR="00870AC1">
        <w:fldChar w:fldCharType="begin"/>
      </w:r>
      <w:r w:rsidR="00FC636F">
        <w:instrText xml:space="preserve"> ADDIN EN.CITE &lt;EndNote&gt;&lt;Cite&gt;&lt;Author&gt;Di&lt;/Author&gt;&lt;Year&gt;2011&lt;/Year&gt;&lt;RecNum&gt;1468&lt;/RecNum&gt;&lt;DisplayText&gt;(Di et al., 2011)&lt;/DisplayText&gt;&lt;record&gt;&lt;rec-number&gt;1468&lt;/rec-number&gt;&lt;foreign-keys&gt;&lt;key app="EN" db-id="vtaxda5rxfdxr0ewxpc5955pwt0a9rze0eer" timestamp="1394996076"&gt;1468&lt;/key&gt;&lt;/foreign-keys&gt;&lt;ref-type name="Journal Article"&gt;17&lt;/ref-type&gt;&lt;contributors&gt;&lt;authors&gt;&lt;author&gt;Di, Yanming&lt;/author&gt;&lt;author&gt;Schafer, Daniel W&lt;/author&gt;&lt;author&gt;Cumbie, Jason S&lt;/author&gt;&lt;author&gt;Chang, Jeff H&lt;/author&gt;&lt;/authors&gt;&lt;/contributors&gt;&lt;titles&gt;&lt;title&gt;The NBP negative binomial model for assessing differential gene expression from RNA-Seq&lt;/title&gt;&lt;secondary-title&gt;Statistical Applications in Genetics and Molecular Biology&lt;/secondary-title&gt;&lt;/titles&gt;&lt;periodical&gt;&lt;full-title&gt;Stat Appl Genet Mol Biol&lt;/full-title&gt;&lt;abbr-1&gt;Statistical applications in genetics and molecular biology&lt;/abbr-1&gt;&lt;/periodical&gt;&lt;pages&gt;1-28&lt;/pages&gt;&lt;volume&gt;10&lt;/volume&gt;&lt;number&gt;1&lt;/number&gt;&lt;dates&gt;&lt;year&gt;2011&lt;/year&gt;&lt;/dates&gt;&lt;isbn&gt;1544-6115&lt;/isbn&gt;&lt;urls&gt;&lt;/urls&gt;&lt;/record&gt;&lt;/Cite&gt;&lt;/EndNote&gt;</w:instrText>
      </w:r>
      <w:r w:rsidR="00870AC1">
        <w:fldChar w:fldCharType="separate"/>
      </w:r>
      <w:r w:rsidR="00FC636F">
        <w:rPr>
          <w:noProof/>
        </w:rPr>
        <w:t>(</w:t>
      </w:r>
      <w:hyperlink w:anchor="_ENREF_23" w:tooltip="Di, 2011 #1468" w:history="1">
        <w:r w:rsidR="0080517A">
          <w:rPr>
            <w:noProof/>
          </w:rPr>
          <w:t>Di et al., 2011</w:t>
        </w:r>
      </w:hyperlink>
      <w:r w:rsidR="00FC636F">
        <w:rPr>
          <w:noProof/>
        </w:rPr>
        <w:t>)</w:t>
      </w:r>
      <w:r w:rsidR="00870AC1">
        <w:fldChar w:fldCharType="end"/>
      </w:r>
      <w:r w:rsidR="0041352B">
        <w:t xml:space="preserve"> (T</w:t>
      </w:r>
      <w:r w:rsidR="00FE4280">
        <w:t>able 1</w:t>
      </w:r>
      <w:r w:rsidR="004446AE">
        <w:t>,</w:t>
      </w:r>
      <w:r w:rsidR="00FE4280">
        <w:t xml:space="preserve"> Supplemental </w:t>
      </w:r>
      <w:r w:rsidR="004446AE">
        <w:t>Tables 6-10</w:t>
      </w:r>
      <w:r w:rsidR="0041352B">
        <w:t>)</w:t>
      </w:r>
      <w:r w:rsidR="00C825F0">
        <w:t>.</w:t>
      </w:r>
    </w:p>
    <w:p w:rsidR="003E3AC8" w:rsidRPr="00331B67" w:rsidRDefault="000D3222" w:rsidP="000D1833">
      <w:pPr>
        <w:spacing w:after="0" w:line="480" w:lineRule="auto"/>
        <w:jc w:val="both"/>
        <w:rPr>
          <w:b/>
        </w:rPr>
      </w:pPr>
      <w:r>
        <w:rPr>
          <w:b/>
        </w:rPr>
        <w:t xml:space="preserve">Complement of gene and protein identifications highlights </w:t>
      </w:r>
      <w:r w:rsidR="00C773A0">
        <w:rPr>
          <w:b/>
        </w:rPr>
        <w:t>functional specialization of the plant PM</w:t>
      </w:r>
    </w:p>
    <w:p w:rsidR="00673AEC" w:rsidRDefault="00A30B76" w:rsidP="000D1833">
      <w:pPr>
        <w:spacing w:after="0" w:line="480" w:lineRule="auto"/>
        <w:jc w:val="both"/>
      </w:pPr>
      <w:r w:rsidRPr="00331B67">
        <w:tab/>
      </w:r>
      <w:r w:rsidR="00673AEC">
        <w:t>A substantial overlap in total RNA-</w:t>
      </w:r>
      <w:proofErr w:type="spellStart"/>
      <w:r w:rsidR="00673AEC">
        <w:t>seq</w:t>
      </w:r>
      <w:proofErr w:type="spellEnd"/>
      <w:r w:rsidR="00673AEC">
        <w:t xml:space="preserve"> gene identifications and total MS/MS protein identifications was observed, with only 2% of detected proteins having no corresponding mRNA </w:t>
      </w:r>
      <w:r w:rsidR="00ED1BD8">
        <w:t>(</w:t>
      </w:r>
      <w:r w:rsidR="00773585" w:rsidRPr="00ED1BD8">
        <w:t>Figure 2A</w:t>
      </w:r>
      <w:r w:rsidR="00673AEC">
        <w:t>, left)</w:t>
      </w:r>
      <w:r w:rsidR="00673AEC" w:rsidRPr="00673AEC">
        <w:t>.</w:t>
      </w:r>
      <w:r w:rsidR="00773585" w:rsidRPr="00673AEC">
        <w:t xml:space="preserve"> </w:t>
      </w:r>
      <w:r w:rsidR="00673AEC" w:rsidRPr="00673AEC">
        <w:t xml:space="preserve">Somewhat unexpectedly, </w:t>
      </w:r>
      <w:r w:rsidR="00742986">
        <w:t>almost</w:t>
      </w:r>
      <w:r w:rsidR="00773585" w:rsidRPr="00673AEC">
        <w:t xml:space="preserve"> 10% of </w:t>
      </w:r>
      <w:r w:rsidR="00673AEC" w:rsidRPr="00673AEC">
        <w:t>filtered</w:t>
      </w:r>
      <w:r w:rsidR="00773585" w:rsidRPr="00673AEC">
        <w:t xml:space="preserve"> protein</w:t>
      </w:r>
      <w:r w:rsidR="00673AEC" w:rsidRPr="00673AEC">
        <w:t xml:space="preserve"> identifications (i.e. proteins consistently identified in PM fractions) </w:t>
      </w:r>
      <w:r w:rsidR="00773585" w:rsidRPr="00673AEC">
        <w:t>had very low mRNA detected</w:t>
      </w:r>
      <w:r w:rsidR="00673AEC" w:rsidRPr="00673AEC">
        <w:t xml:space="preserve"> </w:t>
      </w:r>
      <w:r w:rsidR="00C825F0">
        <w:t xml:space="preserve">(not present in mRNA filtered identifications) </w:t>
      </w:r>
      <w:r w:rsidR="00673AEC" w:rsidRPr="00673AEC">
        <w:t>(Figure 2A</w:t>
      </w:r>
      <w:r w:rsidR="00C825F0">
        <w:t>, right</w:t>
      </w:r>
      <w:r w:rsidR="00673AEC" w:rsidRPr="00673AEC">
        <w:t>)</w:t>
      </w:r>
      <w:r w:rsidR="00773585" w:rsidRPr="00673AEC">
        <w:t xml:space="preserve">. </w:t>
      </w:r>
      <w:r w:rsidR="002750E2">
        <w:t xml:space="preserve">Similar to </w:t>
      </w:r>
      <w:r w:rsidR="006A518A">
        <w:t>observations</w:t>
      </w:r>
      <w:r w:rsidR="002750E2">
        <w:t xml:space="preserve"> in </w:t>
      </w:r>
      <w:r w:rsidR="00FC636F">
        <w:t>other species</w:t>
      </w:r>
      <w:r w:rsidR="002750E2">
        <w:t xml:space="preserve">, rank abundance plots of normalized </w:t>
      </w:r>
      <w:r w:rsidR="00FC636F">
        <w:t xml:space="preserve">relative </w:t>
      </w:r>
      <w:r w:rsidR="002750E2">
        <w:t xml:space="preserve">RNA and PM protein abundance </w:t>
      </w:r>
      <w:r w:rsidR="0042338B">
        <w:t xml:space="preserve">values </w:t>
      </w:r>
      <w:r w:rsidR="002750E2">
        <w:t>demonstrate a</w:t>
      </w:r>
      <w:r w:rsidR="00C825F0">
        <w:t>n overall</w:t>
      </w:r>
      <w:r w:rsidR="002750E2">
        <w:t xml:space="preserve"> </w:t>
      </w:r>
      <w:r w:rsidR="0042338B">
        <w:t>low</w:t>
      </w:r>
      <w:r w:rsidR="002750E2">
        <w:t xml:space="preserve"> correlation of RNA and protein levels in the dataset (Supplemental </w:t>
      </w:r>
      <w:r w:rsidR="00C825F0">
        <w:t xml:space="preserve"> Figure 2</w:t>
      </w:r>
      <w:r w:rsidR="002750E2">
        <w:t xml:space="preserve">) </w:t>
      </w:r>
      <w:r w:rsidR="00870AC1">
        <w:fldChar w:fldCharType="begin">
          <w:fldData xml:space="preserve">PEVuZE5vdGU+PENpdGU+PEF1dGhvcj5XYWxsZXk8L0F1dGhvcj48WWVhcj4yMDEzPC9ZZWFyPjxS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</w:fldData>
        </w:fldChar>
      </w:r>
      <w:r w:rsidR="008C3FF6">
        <w:instrText xml:space="preserve"> ADDIN EN.CITE </w:instrText>
      </w:r>
      <w:r w:rsidR="00870AC1">
        <w:fldChar w:fldCharType="begin">
          <w:fldData xml:space="preserve">PEVuZE5vdGU+PENpdGU+PEF1dGhvcj5XYWxsZXk8L0F1dGhvcj48WWVhcj4yMDEzPC9ZZWFyPjxS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</w:fldData>
        </w:fldChar>
      </w:r>
      <w:r w:rsidR="008C3FF6">
        <w:instrText xml:space="preserve"> ADDIN EN.CITE.DATA </w:instrText>
      </w:r>
      <w:r w:rsidR="00870AC1">
        <w:fldChar w:fldCharType="end"/>
      </w:r>
      <w:r w:rsidR="00870AC1">
        <w:fldChar w:fldCharType="separate"/>
      </w:r>
      <w:r w:rsidR="008C3FF6">
        <w:rPr>
          <w:noProof/>
        </w:rPr>
        <w:t>(</w:t>
      </w:r>
      <w:hyperlink w:anchor="_ENREF_110" w:tooltip="Vogel, 2012 #1318" w:history="1">
        <w:r w:rsidR="0080517A">
          <w:rPr>
            <w:noProof/>
          </w:rPr>
          <w:t>Vogel and Marcotte, 2012</w:t>
        </w:r>
      </w:hyperlink>
      <w:r w:rsidR="008C3FF6">
        <w:rPr>
          <w:noProof/>
        </w:rPr>
        <w:t xml:space="preserve">; </w:t>
      </w:r>
      <w:hyperlink w:anchor="_ENREF_111" w:tooltip="Walley, 2013 #1394" w:history="1">
        <w:r w:rsidR="0080517A">
          <w:rPr>
            <w:noProof/>
          </w:rPr>
          <w:t>Walley et al., 2013</w:t>
        </w:r>
      </w:hyperlink>
      <w:r w:rsidR="008C3FF6">
        <w:rPr>
          <w:noProof/>
        </w:rPr>
        <w:t>)</w:t>
      </w:r>
      <w:r w:rsidR="00870AC1">
        <w:fldChar w:fldCharType="end"/>
      </w:r>
      <w:r w:rsidR="002750E2">
        <w:t xml:space="preserve">. </w:t>
      </w:r>
      <w:r w:rsidR="00F43BF1">
        <w:t>The</w:t>
      </w:r>
      <w:r w:rsidR="00A14565">
        <w:t xml:space="preserve"> </w:t>
      </w:r>
      <w:r w:rsidR="00ED1BD8">
        <w:t xml:space="preserve">proteins </w:t>
      </w:r>
      <w:r w:rsidR="00F43BF1">
        <w:t xml:space="preserve">with no </w:t>
      </w:r>
      <w:r w:rsidR="00C76781">
        <w:t xml:space="preserve">corresponding </w:t>
      </w:r>
      <w:r w:rsidR="00F43BF1">
        <w:t xml:space="preserve">mRNA detected </w:t>
      </w:r>
      <w:r w:rsidR="00ED1BD8">
        <w:t xml:space="preserve">in our dataset belong to a range of classes including RLKs, membrane transporters, and </w:t>
      </w:r>
      <w:r w:rsidR="00A14565">
        <w:t>ribosomal</w:t>
      </w:r>
      <w:r w:rsidR="00C825F0">
        <w:t xml:space="preserve"> proteins (Supplemental Table 11</w:t>
      </w:r>
      <w:r w:rsidR="00A14565">
        <w:t xml:space="preserve">). Manual inspection </w:t>
      </w:r>
      <w:r w:rsidR="0062620A">
        <w:t xml:space="preserve">of a subset of these proteins </w:t>
      </w:r>
      <w:r w:rsidR="00A14565">
        <w:t>confirmed that confidently-assigned unique peptides were identifie</w:t>
      </w:r>
      <w:r w:rsidR="0062620A">
        <w:t>d</w:t>
      </w:r>
      <w:r w:rsidR="00A14565">
        <w:t xml:space="preserve">, indicating that inappropriate MS/MS spectrum matching did not occur (data not shown). </w:t>
      </w:r>
      <w:r w:rsidR="0062620A">
        <w:t>It</w:t>
      </w:r>
      <w:r w:rsidR="00ED1BD8">
        <w:t xml:space="preserve"> is </w:t>
      </w:r>
      <w:r w:rsidR="00ED1BD8">
        <w:lastRenderedPageBreak/>
        <w:t xml:space="preserve">likely that </w:t>
      </w:r>
      <w:r w:rsidR="00A14565">
        <w:t xml:space="preserve">mRNA expression of some PM proteins cycles temporally and/or the proteins persist at the PM while </w:t>
      </w:r>
      <w:r w:rsidR="00597D2F">
        <w:t xml:space="preserve">the </w:t>
      </w:r>
      <w:r w:rsidR="00A14565">
        <w:t>corresponding mRNA is turned over more rapidly</w:t>
      </w:r>
      <w:r w:rsidR="0062620A">
        <w:t xml:space="preserve"> </w:t>
      </w:r>
      <w:r w:rsidR="00870AC1">
        <w:fldChar w:fldCharType="begin">
          <w:fldData xml:space="preserve">PEVuZE5vdGU+PENpdGU+PEF1dGhvcj5TY2h3YW5oYXVzc2VyPC9BdXRob3I+PFllYXI+MjAxMTwv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</w:fldData>
        </w:fldChar>
      </w:r>
      <w:r w:rsidR="0062620A">
        <w:instrText xml:space="preserve"> ADDIN EN.CITE </w:instrText>
      </w:r>
      <w:r w:rsidR="00870AC1">
        <w:fldChar w:fldCharType="begin">
          <w:fldData xml:space="preserve">PEVuZE5vdGU+PENpdGU+PEF1dGhvcj5TY2h3YW5oYXVzc2VyPC9BdXRob3I+PFllYXI+MjAxMTwv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</w:fldData>
        </w:fldChar>
      </w:r>
      <w:r w:rsidR="0062620A">
        <w:instrText xml:space="preserve"> ADDIN EN.CITE.DATA </w:instrText>
      </w:r>
      <w:r w:rsidR="00870AC1">
        <w:fldChar w:fldCharType="end"/>
      </w:r>
      <w:r w:rsidR="00870AC1">
        <w:fldChar w:fldCharType="separate"/>
      </w:r>
      <w:r w:rsidR="0062620A">
        <w:rPr>
          <w:noProof/>
        </w:rPr>
        <w:t>(</w:t>
      </w:r>
      <w:hyperlink w:anchor="_ENREF_96" w:tooltip="Schwanhausser, 2011 #1316" w:history="1">
        <w:r w:rsidR="0080517A">
          <w:rPr>
            <w:noProof/>
          </w:rPr>
          <w:t>Schwanhausser et al., 2011</w:t>
        </w:r>
      </w:hyperlink>
      <w:r w:rsidR="0062620A">
        <w:rPr>
          <w:noProof/>
        </w:rPr>
        <w:t xml:space="preserve">; </w:t>
      </w:r>
      <w:hyperlink w:anchor="_ENREF_110" w:tooltip="Vogel, 2012 #1318" w:history="1">
        <w:r w:rsidR="0080517A">
          <w:rPr>
            <w:noProof/>
          </w:rPr>
          <w:t>Vogel and Marcotte, 2012</w:t>
        </w:r>
      </w:hyperlink>
      <w:r w:rsidR="0062620A">
        <w:rPr>
          <w:noProof/>
        </w:rPr>
        <w:t xml:space="preserve">; </w:t>
      </w:r>
      <w:hyperlink w:anchor="_ENREF_111" w:tooltip="Walley, 2013 #1394" w:history="1">
        <w:r w:rsidR="0080517A">
          <w:rPr>
            <w:noProof/>
          </w:rPr>
          <w:t>Walley et al., 2013</w:t>
        </w:r>
      </w:hyperlink>
      <w:r w:rsidR="0062620A">
        <w:rPr>
          <w:noProof/>
        </w:rPr>
        <w:t>)</w:t>
      </w:r>
      <w:r w:rsidR="00870AC1">
        <w:fldChar w:fldCharType="end"/>
      </w:r>
      <w:r w:rsidR="00597D2F">
        <w:t>.</w:t>
      </w:r>
    </w:p>
    <w:p w:rsidR="0011709F" w:rsidRPr="00331B67" w:rsidRDefault="00673AEC" w:rsidP="000D1833">
      <w:pPr>
        <w:spacing w:after="0" w:line="480" w:lineRule="auto"/>
        <w:jc w:val="both"/>
      </w:pPr>
      <w:r>
        <w:tab/>
      </w:r>
      <w:r w:rsidRPr="00331B67">
        <w:t xml:space="preserve">We </w:t>
      </w:r>
      <w:r>
        <w:t xml:space="preserve">next </w:t>
      </w:r>
      <w:r w:rsidRPr="00331B67">
        <w:t xml:space="preserve">sought to characterize the biological processes </w:t>
      </w:r>
      <w:r w:rsidR="00C76781">
        <w:t xml:space="preserve">performed </w:t>
      </w:r>
      <w:r w:rsidRPr="00331B67">
        <w:t>by RNA-</w:t>
      </w:r>
      <w:proofErr w:type="spellStart"/>
      <w:r w:rsidRPr="00331B67">
        <w:t>seq</w:t>
      </w:r>
      <w:proofErr w:type="spellEnd"/>
      <w:r w:rsidRPr="00331B67">
        <w:t xml:space="preserve"> identified genes and MS/MS identified PM-associated proteins relative to the entire </w:t>
      </w:r>
      <w:r w:rsidRPr="00331B67">
        <w:rPr>
          <w:i/>
        </w:rPr>
        <w:t>Arabidopsis thaliana</w:t>
      </w:r>
      <w:r w:rsidRPr="00331B67">
        <w:t xml:space="preserve"> genome. </w:t>
      </w:r>
      <w:proofErr w:type="spellStart"/>
      <w:r w:rsidR="00BD3D94" w:rsidRPr="00331B67">
        <w:t>BioMart</w:t>
      </w:r>
      <w:proofErr w:type="spellEnd"/>
      <w:r w:rsidR="00BD3D94" w:rsidRPr="00331B67">
        <w:t xml:space="preserve">-retrieved Gene Ontology </w:t>
      </w:r>
      <w:r w:rsidR="008643AE" w:rsidRPr="00331B67">
        <w:t>(</w:t>
      </w:r>
      <w:r w:rsidR="00BD3D94" w:rsidRPr="00331B67">
        <w:t>GO</w:t>
      </w:r>
      <w:r w:rsidR="008643AE" w:rsidRPr="00331B67">
        <w:t xml:space="preserve">) </w:t>
      </w:r>
      <w:r w:rsidR="00BD3D94" w:rsidRPr="00331B67">
        <w:t xml:space="preserve">slim terms </w:t>
      </w:r>
      <w:r w:rsidR="00870AC1">
        <w:fldChar w:fldCharType="begin">
          <w:fldData xml:space="preserve">PEVuZE5vdGU+PENpdGU+PEF1dGhvcj5Bc2hidXJuZXI8L0F1dGhvcj48WWVhcj4yMDAwPC9ZZWFy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</w:fldData>
        </w:fldChar>
      </w:r>
      <w:r w:rsidR="00C76781">
        <w:instrText xml:space="preserve"> ADDIN EN.CITE </w:instrText>
      </w:r>
      <w:r w:rsidR="00870AC1">
        <w:fldChar w:fldCharType="begin">
          <w:fldData xml:space="preserve">PEVuZE5vdGU+PENpdGU+PEF1dGhvcj5Bc2hidXJuZXI8L0F1dGhvcj48WWVhcj4yMDAwPC9ZZWFy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</w:fldData>
        </w:fldChar>
      </w:r>
      <w:r w:rsidR="00C76781">
        <w:instrText xml:space="preserve"> ADDIN EN.CITE.DATA </w:instrText>
      </w:r>
      <w:r w:rsidR="00870AC1">
        <w:fldChar w:fldCharType="end"/>
      </w:r>
      <w:r w:rsidR="00870AC1">
        <w:fldChar w:fldCharType="separate"/>
      </w:r>
      <w:r w:rsidR="00C76781">
        <w:rPr>
          <w:noProof/>
        </w:rPr>
        <w:t>(</w:t>
      </w:r>
      <w:hyperlink w:anchor="_ENREF_5" w:tooltip="Ashburner, 2000 #1385" w:history="1">
        <w:r w:rsidR="0080517A">
          <w:rPr>
            <w:noProof/>
          </w:rPr>
          <w:t>Ashburner et al., 2000</w:t>
        </w:r>
      </w:hyperlink>
      <w:r w:rsidR="00C76781">
        <w:rPr>
          <w:noProof/>
        </w:rPr>
        <w:t xml:space="preserve">; </w:t>
      </w:r>
      <w:hyperlink w:anchor="_ENREF_25" w:tooltip="Durinck, 2009 #1378" w:history="1">
        <w:r w:rsidR="0080517A">
          <w:rPr>
            <w:noProof/>
          </w:rPr>
          <w:t>Durinck et al., 2009</w:t>
        </w:r>
      </w:hyperlink>
      <w:r w:rsidR="00C76781">
        <w:rPr>
          <w:noProof/>
        </w:rPr>
        <w:t xml:space="preserve">; </w:t>
      </w:r>
      <w:hyperlink w:anchor="_ENREF_52" w:tooltip="Kinsella, 2011 #1380" w:history="1">
        <w:r w:rsidR="0080517A">
          <w:rPr>
            <w:noProof/>
          </w:rPr>
          <w:t>Kinsella et al., 2011</w:t>
        </w:r>
      </w:hyperlink>
      <w:r w:rsidR="00C76781">
        <w:rPr>
          <w:noProof/>
        </w:rPr>
        <w:t>)</w:t>
      </w:r>
      <w:r w:rsidR="00870AC1">
        <w:fldChar w:fldCharType="end"/>
      </w:r>
      <w:r w:rsidR="00C76781">
        <w:t xml:space="preserve"> </w:t>
      </w:r>
      <w:r w:rsidR="00BD3D94" w:rsidRPr="00331B67">
        <w:t xml:space="preserve">associated with the filtered identifications revealed </w:t>
      </w:r>
      <w:r w:rsidR="00791CEB">
        <w:t xml:space="preserve">significant </w:t>
      </w:r>
      <w:r w:rsidR="00BD3D94" w:rsidRPr="00331B67">
        <w:t xml:space="preserve">differences </w:t>
      </w:r>
      <w:r w:rsidR="00556490">
        <w:t>between RNA-</w:t>
      </w:r>
      <w:proofErr w:type="spellStart"/>
      <w:r w:rsidR="00556490">
        <w:t>seq</w:t>
      </w:r>
      <w:proofErr w:type="spellEnd"/>
      <w:r w:rsidR="00556490">
        <w:t xml:space="preserve"> and MS/MS </w:t>
      </w:r>
      <w:r w:rsidR="00BD3D94" w:rsidRPr="00331B67">
        <w:t>for m</w:t>
      </w:r>
      <w:r w:rsidR="0051057D" w:rsidRPr="00331B67">
        <w:t>ost</w:t>
      </w:r>
      <w:r w:rsidR="00BD3D94" w:rsidRPr="00331B67">
        <w:t xml:space="preserve"> </w:t>
      </w:r>
      <w:proofErr w:type="spellStart"/>
      <w:r w:rsidR="00BD3D94" w:rsidRPr="00331B67">
        <w:t>GOslim</w:t>
      </w:r>
      <w:proofErr w:type="spellEnd"/>
      <w:r w:rsidR="00BD3D94" w:rsidRPr="00331B67">
        <w:t xml:space="preserve"> </w:t>
      </w:r>
      <w:r w:rsidR="0051057D" w:rsidRPr="00331B67">
        <w:t xml:space="preserve">biological process and molecular function </w:t>
      </w:r>
      <w:r w:rsidR="00BD3D94" w:rsidRPr="00331B67">
        <w:t>terms in the annotation database</w:t>
      </w:r>
      <w:r w:rsidR="0051057D" w:rsidRPr="00331B67">
        <w:t xml:space="preserve"> (</w:t>
      </w:r>
      <w:r w:rsidR="00791CEB">
        <w:t xml:space="preserve">Figure 2B, Figure 2C, </w:t>
      </w:r>
      <w:r w:rsidR="00C825F0">
        <w:t>Supplemental Table 12</w:t>
      </w:r>
      <w:r w:rsidR="0051057D" w:rsidRPr="00331B67">
        <w:t>)</w:t>
      </w:r>
      <w:r w:rsidR="00BD3D94" w:rsidRPr="00331B67">
        <w:t>.</w:t>
      </w:r>
      <w:r w:rsidR="0051057D" w:rsidRPr="00331B67">
        <w:t xml:space="preserve"> </w:t>
      </w:r>
      <w:r w:rsidR="00791CEB">
        <w:t>Generally</w:t>
      </w:r>
      <w:r w:rsidR="00AA7A51" w:rsidRPr="00331B67">
        <w:t xml:space="preserve">, </w:t>
      </w:r>
      <w:r w:rsidR="00556490">
        <w:t xml:space="preserve">the </w:t>
      </w:r>
      <w:r w:rsidR="00AA7A51" w:rsidRPr="00331B67">
        <w:t>RNA-</w:t>
      </w:r>
      <w:proofErr w:type="spellStart"/>
      <w:r w:rsidR="00AA7A51" w:rsidRPr="00331B67">
        <w:t>seq</w:t>
      </w:r>
      <w:proofErr w:type="spellEnd"/>
      <w:r w:rsidR="00AA7A51" w:rsidRPr="00331B67">
        <w:t xml:space="preserve"> identifications associated with each </w:t>
      </w:r>
      <w:proofErr w:type="spellStart"/>
      <w:r w:rsidR="00AA7A51" w:rsidRPr="00331B67">
        <w:t>GOslim</w:t>
      </w:r>
      <w:proofErr w:type="spellEnd"/>
      <w:r w:rsidR="00AA7A51" w:rsidRPr="00331B67">
        <w:t xml:space="preserve"> term more closely resembled</w:t>
      </w:r>
      <w:r w:rsidR="00160EE0" w:rsidRPr="00331B67">
        <w:t xml:space="preserve"> the</w:t>
      </w:r>
      <w:r w:rsidR="00AA7A51" w:rsidRPr="00331B67">
        <w:t xml:space="preserve"> </w:t>
      </w:r>
      <w:r w:rsidR="00AA7A51" w:rsidRPr="00331B67">
        <w:rPr>
          <w:i/>
        </w:rPr>
        <w:t>A. thaliana</w:t>
      </w:r>
      <w:r w:rsidR="00AA7A51" w:rsidRPr="00331B67">
        <w:t xml:space="preserve"> genome background. </w:t>
      </w:r>
      <w:r w:rsidR="00A30B76" w:rsidRPr="00331B67">
        <w:t>In contrast, the PM</w:t>
      </w:r>
      <w:r w:rsidR="00773585" w:rsidRPr="00331B67">
        <w:t xml:space="preserve"> proteome is </w:t>
      </w:r>
      <w:r w:rsidR="00791CEB">
        <w:t xml:space="preserve">highly </w:t>
      </w:r>
      <w:r w:rsidR="00773585" w:rsidRPr="00331B67">
        <w:t xml:space="preserve">enriched in </w:t>
      </w:r>
      <w:r w:rsidR="00C76781">
        <w:t xml:space="preserve">proteins with </w:t>
      </w:r>
      <w:r w:rsidR="00773585" w:rsidRPr="00331B67">
        <w:t>kinase and m</w:t>
      </w:r>
      <w:r w:rsidR="00791CEB">
        <w:t>embrane transporter</w:t>
      </w:r>
      <w:r w:rsidR="00C76781">
        <w:t xml:space="preserve"> activity</w:t>
      </w:r>
      <w:r w:rsidR="00791CEB">
        <w:t xml:space="preserve"> and </w:t>
      </w:r>
      <w:r w:rsidR="00597D2F">
        <w:t xml:space="preserve">biological process </w:t>
      </w:r>
      <w:r w:rsidR="00791CEB">
        <w:t>term</w:t>
      </w:r>
      <w:r w:rsidR="00597D2F">
        <w:t>s</w:t>
      </w:r>
      <w:r w:rsidR="00791CEB">
        <w:t xml:space="preserve"> associated with signaling and stress responses</w:t>
      </w:r>
      <w:r w:rsidR="00556490">
        <w:t xml:space="preserve"> (Figure 2B, Figure 2C)</w:t>
      </w:r>
      <w:r w:rsidR="00791CEB">
        <w:t xml:space="preserve">. </w:t>
      </w:r>
      <w:r w:rsidR="00865901" w:rsidRPr="00331B67">
        <w:t>T</w:t>
      </w:r>
      <w:r w:rsidR="006745DA" w:rsidRPr="00331B67">
        <w:t xml:space="preserve">hese results demonstrate that the </w:t>
      </w:r>
      <w:r w:rsidR="007B676F">
        <w:t>PM-</w:t>
      </w:r>
      <w:r w:rsidR="0027713D" w:rsidRPr="00331B67">
        <w:t xml:space="preserve">associated proteome is highly specialized in nature, </w:t>
      </w:r>
      <w:r w:rsidR="00E316ED" w:rsidRPr="00331B67">
        <w:t xml:space="preserve">enriched in </w:t>
      </w:r>
      <w:r w:rsidR="0027713D" w:rsidRPr="00331B67">
        <w:t xml:space="preserve">processes </w:t>
      </w:r>
      <w:r w:rsidR="00F61EF4" w:rsidRPr="00331B67">
        <w:t xml:space="preserve">and functions </w:t>
      </w:r>
      <w:r w:rsidR="00C773A0">
        <w:t>consistent with</w:t>
      </w:r>
      <w:r w:rsidR="0027713D" w:rsidRPr="00331B67">
        <w:t xml:space="preserve"> the </w:t>
      </w:r>
      <w:r w:rsidR="00C773A0">
        <w:t>role of the cell membrane</w:t>
      </w:r>
      <w:r w:rsidR="00597D2F">
        <w:t>.</w:t>
      </w:r>
    </w:p>
    <w:p w:rsidR="0099306C" w:rsidRPr="00331B67" w:rsidRDefault="003652CA" w:rsidP="000D1833">
      <w:pPr>
        <w:spacing w:after="0" w:line="480" w:lineRule="auto"/>
        <w:jc w:val="both"/>
        <w:rPr>
          <w:b/>
        </w:rPr>
      </w:pPr>
      <w:r>
        <w:rPr>
          <w:b/>
        </w:rPr>
        <w:t>Characterization of the PM-associated proteome</w:t>
      </w:r>
    </w:p>
    <w:p w:rsidR="000B25CF" w:rsidRDefault="00E316ED" w:rsidP="000D1833">
      <w:pPr>
        <w:spacing w:after="0" w:line="480" w:lineRule="auto"/>
        <w:jc w:val="both"/>
      </w:pPr>
      <w:r w:rsidRPr="00331B67">
        <w:tab/>
      </w:r>
      <w:r w:rsidR="0094692C" w:rsidRPr="00331B67">
        <w:t xml:space="preserve">As expected, </w:t>
      </w:r>
      <w:r w:rsidR="0094692C">
        <w:t xml:space="preserve">the </w:t>
      </w:r>
      <w:r w:rsidR="0094692C" w:rsidRPr="00331B67">
        <w:t xml:space="preserve">PM-associated MS/MS identifications were highly enriched in the </w:t>
      </w:r>
      <w:proofErr w:type="spellStart"/>
      <w:r w:rsidR="0094692C" w:rsidRPr="00331B67">
        <w:t>GOslim</w:t>
      </w:r>
      <w:proofErr w:type="spellEnd"/>
      <w:r w:rsidR="0094692C" w:rsidRPr="00331B67">
        <w:t xml:space="preserve"> Cellular Component terms "plasma membrane" (p = 0) and "cytosol" (p= 2.24 x 10</w:t>
      </w:r>
      <w:r w:rsidR="0094692C" w:rsidRPr="00331B67">
        <w:rPr>
          <w:vertAlign w:val="superscript"/>
        </w:rPr>
        <w:t>-273</w:t>
      </w:r>
      <w:r w:rsidR="0094692C" w:rsidRPr="00331B67">
        <w:t xml:space="preserve">) relative to the background of annotations within the </w:t>
      </w:r>
      <w:r w:rsidR="0094692C" w:rsidRPr="00331B67">
        <w:rPr>
          <w:i/>
        </w:rPr>
        <w:t xml:space="preserve">A. thaliana </w:t>
      </w:r>
      <w:r w:rsidR="0094692C" w:rsidRPr="00331B67">
        <w:t>genome (Figure 3A</w:t>
      </w:r>
      <w:r w:rsidR="0094692C">
        <w:t>, Supplemental Table 12</w:t>
      </w:r>
      <w:r w:rsidR="0094692C" w:rsidRPr="00331B67">
        <w:t xml:space="preserve">). </w:t>
      </w:r>
      <w:r w:rsidR="00C649AA">
        <w:t>T</w:t>
      </w:r>
      <w:r w:rsidR="002747A3" w:rsidRPr="00331B67">
        <w:t xml:space="preserve">o further characterize the </w:t>
      </w:r>
      <w:r w:rsidR="002747A3">
        <w:t xml:space="preserve">PM </w:t>
      </w:r>
      <w:r w:rsidR="002747A3" w:rsidRPr="00331B67">
        <w:t xml:space="preserve">association of identified proteins, sequence-predicted and experimental evidence of protein transmembrane domains </w:t>
      </w:r>
      <w:r w:rsidR="00870AC1">
        <w:fldChar w:fldCharType="begin"/>
      </w:r>
      <w:r w:rsidR="00C76781">
        <w:instrText xml:space="preserve"> ADDIN EN.CITE &lt;EndNote&gt;&lt;Cite&gt;&lt;Author&gt;Krogh&lt;/Author&gt;&lt;Year&gt;2001&lt;/Year&gt;&lt;RecNum&gt;1152&lt;/RecNum&gt;&lt;DisplayText&gt;(Krogh et al., 2001)&lt;/DisplayText&gt;&lt;record&gt;&lt;rec-number&gt;1152&lt;/rec-number&gt;&lt;foreign-keys&gt;&lt;key app="EN" db-id="vtaxda5rxfdxr0ewxpc5955pwt0a9rze0eer" timestamp="0"&gt;1152&lt;/key&gt;&lt;/foreign-keys&gt;&lt;ref-type name="Journal Article"&gt;17&lt;/ref-type&gt;&lt;contributors&gt;&lt;authors&gt;&lt;author&gt;Krogh, A.&lt;/author&gt;&lt;author&gt;Larsson, B.&lt;/author&gt;&lt;author&gt;Von Heijne, G.&lt;/author&gt;&lt;author&gt;Sonnhammer, E. L. L.&lt;/author&gt;&lt;/authors&gt;&lt;/contributors&gt;&lt;titles&gt;&lt;title&gt;Predicting transmembrane protein topology with a hidden Markov model: Application to complete genomes&lt;/title&gt;&lt;secondary-title&gt;Journal of Molecular Biology&lt;/secondary-title&gt;&lt;/titles&gt;&lt;periodical&gt;&lt;full-title&gt;Journal of Molecular Biology&lt;/full-title&gt;&lt;abbr-1&gt;J. Mol. Biol.&lt;/abbr-1&gt;&lt;abbr-2&gt;J Mol Biol&lt;/abbr-2&gt;&lt;/periodical&gt;&lt;pages&gt;567-580&lt;/pages&gt;&lt;volume&gt;305&lt;/volume&gt;&lt;number&gt;3&lt;/number&gt;&lt;dates&gt;&lt;year&gt;2001&lt;/year&gt;&lt;/dates&gt;&lt;urls&gt;&lt;related-urls&gt;&lt;url&gt;http://www.scopus.com/inward/record.url?eid=2-s2.0-0035910270&amp;amp;partnerID=40&amp;amp;md5=f78ebc58823e831fbbb26e6d6d6d4aad&lt;/url&gt;&lt;/related-urls&gt;&lt;/urls&gt;&lt;/record&gt;&lt;/Cite&gt;&lt;/EndNote&gt;</w:instrText>
      </w:r>
      <w:r w:rsidR="00870AC1">
        <w:fldChar w:fldCharType="separate"/>
      </w:r>
      <w:r w:rsidR="00C76781">
        <w:rPr>
          <w:noProof/>
        </w:rPr>
        <w:t>(</w:t>
      </w:r>
      <w:hyperlink w:anchor="_ENREF_54" w:tooltip="Krogh, 2001 #1152" w:history="1">
        <w:r w:rsidR="0080517A">
          <w:rPr>
            <w:noProof/>
          </w:rPr>
          <w:t>Krogh et al., 2001</w:t>
        </w:r>
      </w:hyperlink>
      <w:r w:rsidR="00C76781">
        <w:rPr>
          <w:noProof/>
        </w:rPr>
        <w:t>)</w:t>
      </w:r>
      <w:r w:rsidR="00870AC1">
        <w:fldChar w:fldCharType="end"/>
      </w:r>
      <w:r w:rsidR="002747A3" w:rsidRPr="00331B67">
        <w:t xml:space="preserve"> and the protein post-translational modifications </w:t>
      </w:r>
      <w:proofErr w:type="spellStart"/>
      <w:r w:rsidR="002747A3" w:rsidRPr="00331B67">
        <w:t>myristoylation</w:t>
      </w:r>
      <w:proofErr w:type="spellEnd"/>
      <w:r w:rsidR="002747A3" w:rsidRPr="00331B67">
        <w:t xml:space="preserve"> </w:t>
      </w:r>
      <w:r w:rsidR="00870AC1">
        <w:fldChar w:fldCharType="begin">
          <w:fldData xml:space="preserve">PEVuZE5vdGU+PENpdGU+PEF1dGhvcj5UY2hpZXU8L0F1dGhvcj48WWVhcj4yMDAzPC9ZZWFyPjxS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=
</w:fldData>
        </w:fldChar>
      </w:r>
      <w:r w:rsidR="00DE3353">
        <w:instrText xml:space="preserve"> ADDIN EN.CITE </w:instrText>
      </w:r>
      <w:r w:rsidR="00870AC1">
        <w:fldChar w:fldCharType="begin">
          <w:fldData xml:space="preserve">PEVuZE5vdGU+PENpdGU+PEF1dGhvcj5UY2hpZXU8L0F1dGhvcj48WWVhcj4yMDAzPC9ZZWFyPjxS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=
</w:fldData>
        </w:fldChar>
      </w:r>
      <w:r w:rsidR="00DE3353">
        <w:instrText xml:space="preserve"> ADDIN EN.CITE.DATA </w:instrText>
      </w:r>
      <w:r w:rsidR="00870AC1">
        <w:fldChar w:fldCharType="end"/>
      </w:r>
      <w:r w:rsidR="00870AC1">
        <w:fldChar w:fldCharType="separate"/>
      </w:r>
      <w:r w:rsidR="00DE3353">
        <w:rPr>
          <w:noProof/>
        </w:rPr>
        <w:t>(</w:t>
      </w:r>
      <w:hyperlink w:anchor="_ENREF_107" w:tooltip="Tchieu, 2003 #1218" w:history="1">
        <w:r w:rsidR="0080517A">
          <w:rPr>
            <w:noProof/>
          </w:rPr>
          <w:t>Tchieu et al., 2003</w:t>
        </w:r>
      </w:hyperlink>
      <w:r w:rsidR="00DE3353">
        <w:rPr>
          <w:noProof/>
        </w:rPr>
        <w:t xml:space="preserve">; </w:t>
      </w:r>
      <w:hyperlink w:anchor="_ENREF_87" w:tooltip="Podell, 2004 #1371" w:history="1">
        <w:r w:rsidR="0080517A">
          <w:rPr>
            <w:noProof/>
          </w:rPr>
          <w:t>Podell and Gribskov, 2004</w:t>
        </w:r>
      </w:hyperlink>
      <w:r w:rsidR="00DE3353">
        <w:rPr>
          <w:noProof/>
        </w:rPr>
        <w:t>)</w:t>
      </w:r>
      <w:r w:rsidR="00870AC1">
        <w:fldChar w:fldCharType="end"/>
      </w:r>
      <w:r w:rsidR="002747A3" w:rsidRPr="00331B67">
        <w:t xml:space="preserve">, </w:t>
      </w:r>
      <w:proofErr w:type="spellStart"/>
      <w:r w:rsidR="002747A3" w:rsidRPr="00331B67">
        <w:t>palmitoylation</w:t>
      </w:r>
      <w:proofErr w:type="spellEnd"/>
      <w:r w:rsidR="002747A3" w:rsidRPr="00331B67">
        <w:t xml:space="preserve"> </w:t>
      </w:r>
      <w:r w:rsidR="00870AC1">
        <w:fldChar w:fldCharType="begin"/>
      </w:r>
      <w:r w:rsidR="00DE3353">
        <w:instrText xml:space="preserve"> ADDIN EN.CITE &lt;EndNote&gt;&lt;Cite&gt;&lt;Author&gt;Hemsley&lt;/Author&gt;&lt;Year&gt;2013&lt;/Year&gt;&lt;RecNum&gt;1373&lt;/RecNum&gt;&lt;DisplayText&gt;(Hemsley et al., 2013)&lt;/DisplayText&gt;&lt;record&gt;&lt;rec-number&gt;1373&lt;/rec-number&gt;&lt;foreign-keys&gt;&lt;key app="EN" db-id="vtaxda5rxfdxr0ewxpc5955pwt0a9rze0eer" timestamp="1394489431"&gt;1373&lt;/key&gt;&lt;/foreign-keys&gt;&lt;ref-type name="Journal Article"&gt;17&lt;/ref-type&gt;&lt;contributors&gt;&lt;authors&gt;&lt;author&gt;Hemsley, Piers A.&lt;/author&gt;&lt;author&gt;Weimar, Thilo&lt;/author&gt;&lt;author&gt;Lilley, Kathryn S.&lt;/author&gt;&lt;author&gt;Dupree, Paul&lt;/author&gt;&lt;author&gt;Grierson, Claire S.&lt;/author&gt;&lt;/authors&gt;&lt;/contributors&gt;&lt;titles&gt;&lt;title&gt;A proteomic approach identifies many novel palmitoylated proteins in Arabidopsis&lt;/title&gt;&lt;secondary-title&gt;New Phytologist&lt;/secondary-title&gt;&lt;/titles&gt;&lt;periodical&gt;&lt;full-title&gt;New Phytologist&lt;/full-title&gt;&lt;abbr-1&gt;New Phytol.&lt;/abbr-1&gt;&lt;abbr-2&gt;New Phytol&lt;/abbr-2&gt;&lt;/periodical&gt;&lt;pages&gt;805-814&lt;/pages&gt;&lt;volume&gt;197&lt;/volume&gt;&lt;number&gt;3&lt;/number&gt;&lt;keywords&gt;&lt;keyword&gt;Arabidopsis&lt;/keyword&gt;&lt;keyword&gt;FLS2&lt;/keyword&gt;&lt;keyword&gt;LRR-RLK&lt;/keyword&gt;&lt;keyword&gt;membrane&lt;/keyword&gt;&lt;keyword&gt;palmitoylation&lt;/keyword&gt;&lt;keyword&gt;pathogenesis&lt;/keyword&gt;&lt;keyword&gt;S-acylation&lt;/keyword&gt;&lt;keyword&gt;SNARE&lt;/keyword&gt;&lt;/keywords&gt;&lt;dates&gt;&lt;year&gt;2013&lt;/year&gt;&lt;/dates&gt;&lt;isbn&gt;1469-8137&lt;/isbn&gt;&lt;urls&gt;&lt;related-urls&gt;&lt;url&gt;http://dx.doi.org/10.1111/nph.12077&lt;/url&gt;&lt;/related-urls&gt;&lt;/urls&gt;&lt;electronic-resource-num&gt;10.1111/nph.12077&lt;/electronic-resource-num&gt;&lt;/record&gt;&lt;/Cite&gt;&lt;/EndNote&gt;</w:instrText>
      </w:r>
      <w:r w:rsidR="00870AC1">
        <w:fldChar w:fldCharType="separate"/>
      </w:r>
      <w:r w:rsidR="00DE3353">
        <w:rPr>
          <w:noProof/>
        </w:rPr>
        <w:t>(</w:t>
      </w:r>
      <w:hyperlink w:anchor="_ENREF_37" w:tooltip="Hemsley, 2013 #1373" w:history="1">
        <w:r w:rsidR="0080517A">
          <w:rPr>
            <w:noProof/>
          </w:rPr>
          <w:t>Hemsley et al., 2013</w:t>
        </w:r>
      </w:hyperlink>
      <w:r w:rsidR="00DE3353">
        <w:rPr>
          <w:noProof/>
        </w:rPr>
        <w:t>)</w:t>
      </w:r>
      <w:r w:rsidR="00870AC1">
        <w:fldChar w:fldCharType="end"/>
      </w:r>
      <w:r w:rsidR="002747A3" w:rsidRPr="00331B67">
        <w:t xml:space="preserve">, </w:t>
      </w:r>
      <w:proofErr w:type="spellStart"/>
      <w:r w:rsidR="002747A3" w:rsidRPr="00331B67">
        <w:t>prenylation</w:t>
      </w:r>
      <w:proofErr w:type="spellEnd"/>
      <w:r w:rsidR="002747A3" w:rsidRPr="00331B67">
        <w:t xml:space="preserve"> </w:t>
      </w:r>
      <w:r w:rsidR="00870AC1">
        <w:fldChar w:fldCharType="begin">
          <w:fldData xml:space="preserve">PEVuZE5vdGU+PENpdGU+PEF1dGhvcj5NYXVyZXItU3Ryb2g8L0F1dGhvcj48WWVhcj4yMDA1PC9Z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</w:fldData>
        </w:fldChar>
      </w:r>
      <w:r w:rsidR="00DE3353">
        <w:instrText xml:space="preserve"> ADDIN EN.CITE </w:instrText>
      </w:r>
      <w:r w:rsidR="00870AC1">
        <w:fldChar w:fldCharType="begin">
          <w:fldData xml:space="preserve">PEVuZE5vdGU+PENpdGU+PEF1dGhvcj5NYXVyZXItU3Ryb2g8L0F1dGhvcj48WWVhcj4yMDA1PC9Z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</w:fldData>
        </w:fldChar>
      </w:r>
      <w:r w:rsidR="00DE3353">
        <w:instrText xml:space="preserve"> ADDIN EN.CITE.DATA </w:instrText>
      </w:r>
      <w:r w:rsidR="00870AC1">
        <w:fldChar w:fldCharType="end"/>
      </w:r>
      <w:r w:rsidR="00870AC1">
        <w:fldChar w:fldCharType="separate"/>
      </w:r>
      <w:r w:rsidR="00DE3353">
        <w:rPr>
          <w:noProof/>
        </w:rPr>
        <w:t>(</w:t>
      </w:r>
      <w:hyperlink w:anchor="_ENREF_73" w:tooltip="Maurer-Stroh, 2005 #1374" w:history="1">
        <w:r w:rsidR="0080517A">
          <w:rPr>
            <w:noProof/>
          </w:rPr>
          <w:t>Maurer-Stroh and Eisenhaber, 2005</w:t>
        </w:r>
      </w:hyperlink>
      <w:r w:rsidR="00DE3353">
        <w:rPr>
          <w:noProof/>
        </w:rPr>
        <w:t xml:space="preserve">; </w:t>
      </w:r>
      <w:hyperlink w:anchor="_ENREF_74" w:tooltip="Maurer-Stroh, 2007 #1375" w:history="1">
        <w:r w:rsidR="0080517A">
          <w:rPr>
            <w:noProof/>
          </w:rPr>
          <w:t>Maurer-Stroh et al., 2007</w:t>
        </w:r>
      </w:hyperlink>
      <w:r w:rsidR="00DE3353">
        <w:rPr>
          <w:noProof/>
        </w:rPr>
        <w:t>)</w:t>
      </w:r>
      <w:r w:rsidR="00870AC1">
        <w:fldChar w:fldCharType="end"/>
      </w:r>
      <w:r w:rsidR="000F583E">
        <w:t xml:space="preserve"> and GPI-anchoring</w:t>
      </w:r>
      <w:r w:rsidR="002747A3" w:rsidRPr="00331B67">
        <w:t xml:space="preserve"> </w:t>
      </w:r>
      <w:r w:rsidR="00870AC1">
        <w:fldChar w:fldCharType="begin"/>
      </w:r>
      <w:r w:rsidR="00DE3353">
        <w:instrText xml:space="preserve"> ADDIN EN.CITE &lt;EndNote&gt;&lt;Cite&gt;&lt;Author&gt;Schwacke&lt;/Author&gt;&lt;Year&gt;2003&lt;/Year&gt;&lt;RecNum&gt;1208&lt;/RecNum&gt;&lt;DisplayText&gt;(Schwacke et al., 2003)&lt;/DisplayText&gt;&lt;record&gt;&lt;rec-number&gt;1208&lt;/rec-number&gt;&lt;foreign-keys&gt;&lt;key app="EN" db-id="vtaxda5rxfdxr0ewxpc5955pwt0a9rze0eer" timestamp="0"&gt;1208&lt;/key&gt;&lt;/foreign-keys&gt;&lt;ref-type name="Journal Article"&gt;17&lt;/ref-type&gt;&lt;contributors&gt;&lt;authors&gt;&lt;author&gt;Schwacke, Rainer&lt;/author&gt;&lt;author&gt;Schneider, Anja&lt;/author&gt;&lt;author&gt;van der Graaff, Eric&lt;/author&gt;&lt;author&gt;Fischer, Karsten&lt;/author&gt;&lt;author&gt;Catoni, Elisabetta&lt;/author&gt;&lt;author&gt;Desimone, Marcelo&lt;/author&gt;&lt;author&gt;Frommer, Wolf B.&lt;/author&gt;&lt;author&gt;Flügge, Ulf-Ingo&lt;/author&gt;&lt;author&gt;Kunze, Reinhard&lt;/author&gt;&lt;/authors&gt;&lt;/contributors&gt;&lt;titles&gt;&lt;title&gt;ARAMEMNON, a Novel Database for Arabidopsis Integral Membrane Proteins&lt;/title&gt;&lt;secondary-title&gt;Plant Physiology&lt;/secondary-title&gt;&lt;/titles&gt;&lt;periodical&gt;&lt;full-title&gt;Plant Physiology&lt;/full-title&gt;&lt;abbr-1&gt;Plant Physiol.&lt;/abbr-1&gt;&lt;abbr-2&gt;Plant Physiol&lt;/abbr-2&gt;&lt;/periodical&gt;&lt;pages&gt;16-26&lt;/pages&gt;&lt;volume&gt;131&lt;/volume&gt;&lt;number&gt;1&lt;/number&gt;&lt;dates&gt;&lt;year&gt;2003&lt;/year&gt;&lt;pub-dates&gt;&lt;date&gt;January 1, 2003&lt;/date&gt;&lt;/pub-dates&gt;&lt;/dates&gt;&lt;urls&gt;&lt;related-urls&gt;&lt;url&gt;http://www.plantphysiol.org/content/131/1/16.abstract&lt;/url&gt;&lt;/related-urls&gt;&lt;/urls&gt;&lt;electronic-resource-num&gt;10.1104/pp.011577&lt;/electronic-resource-num&gt;&lt;/record&gt;&lt;/Cite&gt;&lt;/EndNote&gt;</w:instrText>
      </w:r>
      <w:r w:rsidR="00870AC1">
        <w:fldChar w:fldCharType="separate"/>
      </w:r>
      <w:r w:rsidR="00DE3353">
        <w:rPr>
          <w:noProof/>
        </w:rPr>
        <w:t>(</w:t>
      </w:r>
      <w:hyperlink w:anchor="_ENREF_95" w:tooltip="Schwacke, 2003 #1208" w:history="1">
        <w:r w:rsidR="0080517A">
          <w:rPr>
            <w:noProof/>
          </w:rPr>
          <w:t>Schwacke et al., 2003</w:t>
        </w:r>
      </w:hyperlink>
      <w:r w:rsidR="00DE3353">
        <w:rPr>
          <w:noProof/>
        </w:rPr>
        <w:t>)</w:t>
      </w:r>
      <w:r w:rsidR="00870AC1">
        <w:fldChar w:fldCharType="end"/>
      </w:r>
      <w:r w:rsidR="002747A3" w:rsidRPr="00331B67">
        <w:t xml:space="preserve"> associated with membrane targeting were analyzed. </w:t>
      </w:r>
      <w:r w:rsidR="000B25CF">
        <w:rPr>
          <w:rStyle w:val="cit-auth"/>
        </w:rPr>
        <w:t xml:space="preserve">Although no membrane stripping was employed to enrich specifically for integral membrane proteins, 32% (n=1501) </w:t>
      </w:r>
      <w:r w:rsidR="000B25CF">
        <w:rPr>
          <w:rStyle w:val="cit-auth"/>
        </w:rPr>
        <w:lastRenderedPageBreak/>
        <w:t>of the filtered protein identifications contain at least one t</w:t>
      </w:r>
      <w:r w:rsidR="009E73B4">
        <w:rPr>
          <w:rStyle w:val="cit-auth"/>
        </w:rPr>
        <w:t>ransmembrane domain (Figure 3</w:t>
      </w:r>
      <w:r w:rsidR="00C825F0">
        <w:rPr>
          <w:rStyle w:val="cit-auth"/>
        </w:rPr>
        <w:t>C and Supplemental Table</w:t>
      </w:r>
      <w:r w:rsidR="000B25CF">
        <w:rPr>
          <w:rStyle w:val="cit-auth"/>
        </w:rPr>
        <w:t xml:space="preserve"> </w:t>
      </w:r>
      <w:r w:rsidR="00C825F0">
        <w:rPr>
          <w:rStyle w:val="cit-auth"/>
        </w:rPr>
        <w:t>13</w:t>
      </w:r>
      <w:r w:rsidR="000B25CF">
        <w:rPr>
          <w:rStyle w:val="cit-auth"/>
        </w:rPr>
        <w:t xml:space="preserve">). This result is comparable to other Arabidopsis membrane proteomics studies that found purified membrane fractions to contain 20-50% integral membrane proteins </w:t>
      </w:r>
      <w:r w:rsidR="00870AC1">
        <w:rPr>
          <w:rStyle w:val="cit-auth"/>
        </w:rPr>
        <w:fldChar w:fldCharType="begin">
          <w:fldData xml:space="preserve">PEVuZE5vdGU+PENpdGU+PEF1dGhvcj5BbGV4YW5kZXJzc29uPC9BdXRob3I+PFllYXI+MjAwNDwv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=
</w:fldData>
        </w:fldChar>
      </w:r>
      <w:r w:rsidR="00DE3353">
        <w:rPr>
          <w:rStyle w:val="cit-auth"/>
        </w:rPr>
        <w:instrText xml:space="preserve"> ADDIN EN.CITE </w:instrText>
      </w:r>
      <w:r w:rsidR="00870AC1">
        <w:rPr>
          <w:rStyle w:val="cit-auth"/>
        </w:rPr>
        <w:fldChar w:fldCharType="begin">
          <w:fldData xml:space="preserve">PEVuZE5vdGU+PENpdGU+PEF1dGhvcj5BbGV4YW5kZXJzc29uPC9BdXRob3I+PFllYXI+MjAwNDwv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=
</w:fldData>
        </w:fldChar>
      </w:r>
      <w:r w:rsidR="00DE3353">
        <w:rPr>
          <w:rStyle w:val="cit-auth"/>
        </w:rPr>
        <w:instrText xml:space="preserve"> ADDIN EN.CITE.DATA </w:instrText>
      </w:r>
      <w:r w:rsidR="00870AC1">
        <w:rPr>
          <w:rStyle w:val="cit-auth"/>
        </w:rPr>
      </w:r>
      <w:r w:rsidR="00870AC1">
        <w:rPr>
          <w:rStyle w:val="cit-auth"/>
        </w:rPr>
        <w:fldChar w:fldCharType="end"/>
      </w:r>
      <w:r w:rsidR="00870AC1">
        <w:rPr>
          <w:rStyle w:val="cit-auth"/>
        </w:rPr>
      </w:r>
      <w:r w:rsidR="00870AC1">
        <w:rPr>
          <w:rStyle w:val="cit-auth"/>
        </w:rPr>
        <w:fldChar w:fldCharType="separate"/>
      </w:r>
      <w:r w:rsidR="00DE3353">
        <w:rPr>
          <w:rStyle w:val="cit-auth"/>
          <w:noProof/>
        </w:rPr>
        <w:t>(</w:t>
      </w:r>
      <w:hyperlink w:anchor="_ENREF_3" w:tooltip="Alexandersson, 2004 #1113" w:history="1">
        <w:r w:rsidR="0080517A">
          <w:rPr>
            <w:rStyle w:val="cit-auth"/>
            <w:noProof/>
          </w:rPr>
          <w:t>Alexandersson et al., 2004</w:t>
        </w:r>
      </w:hyperlink>
      <w:r w:rsidR="00DE3353">
        <w:rPr>
          <w:rStyle w:val="cit-auth"/>
          <w:noProof/>
        </w:rPr>
        <w:t xml:space="preserve">; </w:t>
      </w:r>
      <w:hyperlink w:anchor="_ENREF_81" w:tooltip="Nelson, 2006 #1042" w:history="1">
        <w:r w:rsidR="0080517A">
          <w:rPr>
            <w:rStyle w:val="cit-auth"/>
            <w:noProof/>
          </w:rPr>
          <w:t>Nelson et al., 2006</w:t>
        </w:r>
      </w:hyperlink>
      <w:r w:rsidR="00DE3353">
        <w:rPr>
          <w:rStyle w:val="cit-auth"/>
          <w:noProof/>
        </w:rPr>
        <w:t xml:space="preserve">; </w:t>
      </w:r>
      <w:hyperlink w:anchor="_ENREF_72" w:tooltip="Marmagne, 2007 #1151" w:history="1">
        <w:r w:rsidR="0080517A">
          <w:rPr>
            <w:rStyle w:val="cit-auth"/>
            <w:noProof/>
          </w:rPr>
          <w:t>Marmagne et al., 2007</w:t>
        </w:r>
      </w:hyperlink>
      <w:r w:rsidR="00DE3353">
        <w:rPr>
          <w:rStyle w:val="cit-auth"/>
          <w:noProof/>
        </w:rPr>
        <w:t xml:space="preserve">; </w:t>
      </w:r>
      <w:hyperlink w:anchor="_ENREF_76" w:tooltip="Mitra, 2007 #1229" w:history="1">
        <w:r w:rsidR="0080517A">
          <w:rPr>
            <w:rStyle w:val="cit-auth"/>
            <w:noProof/>
          </w:rPr>
          <w:t>Mitra et al., 2007</w:t>
        </w:r>
      </w:hyperlink>
      <w:r w:rsidR="00DE3353">
        <w:rPr>
          <w:rStyle w:val="cit-auth"/>
          <w:noProof/>
        </w:rPr>
        <w:t xml:space="preserve">; </w:t>
      </w:r>
      <w:hyperlink w:anchor="_ENREF_39" w:tooltip="Huang, 2013 #1363" w:history="1">
        <w:r w:rsidR="0080517A">
          <w:rPr>
            <w:rStyle w:val="cit-auth"/>
            <w:noProof/>
          </w:rPr>
          <w:t>Huang et al., 2013</w:t>
        </w:r>
      </w:hyperlink>
      <w:r w:rsidR="00DE3353">
        <w:rPr>
          <w:rStyle w:val="cit-auth"/>
          <w:noProof/>
        </w:rPr>
        <w:t>)</w:t>
      </w:r>
      <w:r w:rsidR="00870AC1">
        <w:rPr>
          <w:rStyle w:val="cit-auth"/>
        </w:rPr>
        <w:fldChar w:fldCharType="end"/>
      </w:r>
      <w:r w:rsidR="000B25CF">
        <w:rPr>
          <w:rStyle w:val="cit-auth"/>
        </w:rPr>
        <w:t xml:space="preserve">. In addition to transmembrane domains, 15% (n=672) of the filtered protein identifications have predicted or experimental evidence of being membrane associated via lipid post-translational modifications (Supplemental Figure </w:t>
      </w:r>
      <w:r w:rsidR="00C825F0">
        <w:rPr>
          <w:rStyle w:val="cit-auth"/>
        </w:rPr>
        <w:t>13</w:t>
      </w:r>
      <w:r w:rsidR="000B25CF">
        <w:rPr>
          <w:rStyle w:val="cit-auth"/>
        </w:rPr>
        <w:t>).</w:t>
      </w:r>
    </w:p>
    <w:p w:rsidR="0099306C" w:rsidRPr="007F4BEC" w:rsidRDefault="000B25CF" w:rsidP="000D1833">
      <w:pPr>
        <w:spacing w:after="0" w:line="480" w:lineRule="auto"/>
        <w:jc w:val="both"/>
      </w:pPr>
      <w:r>
        <w:tab/>
      </w:r>
      <w:r w:rsidR="00C649AA">
        <w:t>O</w:t>
      </w:r>
      <w:r w:rsidR="00BA27A9">
        <w:t xml:space="preserve">ther available evidence was </w:t>
      </w:r>
      <w:r w:rsidR="00C649AA">
        <w:t xml:space="preserve">also </w:t>
      </w:r>
      <w:r w:rsidR="00BA27A9">
        <w:t xml:space="preserve">used to determine PM localization of the identified proteins. </w:t>
      </w:r>
      <w:r>
        <w:rPr>
          <w:rStyle w:val="cit-auth"/>
        </w:rPr>
        <w:t xml:space="preserve">Due to the complementary nature of different databases, we </w:t>
      </w:r>
      <w:r w:rsidR="00BA27A9">
        <w:rPr>
          <w:rStyle w:val="cit-auth"/>
        </w:rPr>
        <w:t xml:space="preserve">also </w:t>
      </w:r>
      <w:r>
        <w:rPr>
          <w:rStyle w:val="cit-auth"/>
        </w:rPr>
        <w:t xml:space="preserve">compared the filtered protein identifications to SUBA3 database consensus predictions </w:t>
      </w:r>
      <w:r w:rsidR="00870AC1">
        <w:rPr>
          <w:rStyle w:val="cit-auth"/>
        </w:rPr>
        <w:fldChar w:fldCharType="begin">
          <w:fldData xml:space="preserve">PEVuZE5vdGU+PENpdGU+PEF1dGhvcj5UYW56PC9BdXRob3I+PFllYXI+MjAxMzwvWWVhcj48UmVj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=
</w:fldData>
        </w:fldChar>
      </w:r>
      <w:r w:rsidR="00DE3353">
        <w:rPr>
          <w:rStyle w:val="cit-auth"/>
        </w:rPr>
        <w:instrText xml:space="preserve"> ADDIN EN.CITE </w:instrText>
      </w:r>
      <w:r w:rsidR="00870AC1">
        <w:rPr>
          <w:rStyle w:val="cit-auth"/>
        </w:rPr>
        <w:fldChar w:fldCharType="begin">
          <w:fldData xml:space="preserve">PEVuZE5vdGU+PENpdGU+PEF1dGhvcj5UYW56PC9BdXRob3I+PFllYXI+MjAxMzwvWWVhcj48UmVj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=
</w:fldData>
        </w:fldChar>
      </w:r>
      <w:r w:rsidR="00DE3353">
        <w:rPr>
          <w:rStyle w:val="cit-auth"/>
        </w:rPr>
        <w:instrText xml:space="preserve"> ADDIN EN.CITE.DATA </w:instrText>
      </w:r>
      <w:r w:rsidR="00870AC1">
        <w:rPr>
          <w:rStyle w:val="cit-auth"/>
        </w:rPr>
      </w:r>
      <w:r w:rsidR="00870AC1">
        <w:rPr>
          <w:rStyle w:val="cit-auth"/>
        </w:rPr>
        <w:fldChar w:fldCharType="end"/>
      </w:r>
      <w:r w:rsidR="00870AC1">
        <w:rPr>
          <w:rStyle w:val="cit-auth"/>
        </w:rPr>
      </w:r>
      <w:r w:rsidR="00870AC1">
        <w:rPr>
          <w:rStyle w:val="cit-auth"/>
        </w:rPr>
        <w:fldChar w:fldCharType="separate"/>
      </w:r>
      <w:r w:rsidR="00DE3353">
        <w:rPr>
          <w:rStyle w:val="cit-auth"/>
          <w:noProof/>
        </w:rPr>
        <w:t>(</w:t>
      </w:r>
      <w:hyperlink w:anchor="_ENREF_106" w:tooltip="Tanz, 2013 #1376" w:history="1">
        <w:r w:rsidR="0080517A">
          <w:rPr>
            <w:rStyle w:val="cit-auth"/>
            <w:noProof/>
          </w:rPr>
          <w:t>Tanz et al., 2013</w:t>
        </w:r>
      </w:hyperlink>
      <w:r w:rsidR="00DE3353">
        <w:rPr>
          <w:rStyle w:val="cit-auth"/>
          <w:noProof/>
        </w:rPr>
        <w:t>)</w:t>
      </w:r>
      <w:r w:rsidR="00870AC1">
        <w:rPr>
          <w:rStyle w:val="cit-auth"/>
        </w:rPr>
        <w:fldChar w:fldCharType="end"/>
      </w:r>
      <w:r>
        <w:rPr>
          <w:rStyle w:val="cit-auth"/>
        </w:rPr>
        <w:t xml:space="preserve"> and </w:t>
      </w:r>
      <w:proofErr w:type="spellStart"/>
      <w:r>
        <w:rPr>
          <w:rStyle w:val="cit-auth"/>
        </w:rPr>
        <w:t>AtSubP</w:t>
      </w:r>
      <w:proofErr w:type="spellEnd"/>
      <w:r>
        <w:rPr>
          <w:rStyle w:val="cit-auth"/>
        </w:rPr>
        <w:t xml:space="preserve"> predictions </w:t>
      </w:r>
      <w:r w:rsidR="00870AC1">
        <w:rPr>
          <w:rStyle w:val="cit-auth"/>
        </w:rPr>
        <w:fldChar w:fldCharType="begin"/>
      </w:r>
      <w:r w:rsidR="00DE3353">
        <w:rPr>
          <w:rStyle w:val="cit-auth"/>
        </w:rPr>
        <w:instrText xml:space="preserve"> ADDIN EN.CITE &lt;EndNote&gt;&lt;Cite&gt;&lt;Author&gt;Kaundal&lt;/Author&gt;&lt;Year&gt;2010&lt;/Year&gt;&lt;RecNum&gt;1377&lt;/RecNum&gt;&lt;DisplayText&gt;(Kaundal et al., 2010)&lt;/DisplayText&gt;&lt;record&gt;&lt;rec-number&gt;1377&lt;/rec-number&gt;&lt;foreign-keys&gt;&lt;key app="EN" db-id="vtaxda5rxfdxr0ewxpc5955pwt0a9rze0eer" timestamp="1394497593"&gt;1377&lt;/key&gt;&lt;/foreign-keys&gt;&lt;ref-type name="Journal Article"&gt;17&lt;/ref-type&gt;&lt;contributors&gt;&lt;authors&gt;&lt;author&gt;Kaundal, Rakesh&lt;/author&gt;&lt;author&gt;Saini, Reena&lt;/author&gt;&lt;author&gt;Zhao, Patrick X.&lt;/author&gt;&lt;/authors&gt;&lt;/contributors&gt;&lt;titles&gt;&lt;title&gt;Combining Machine Learning and Homology-Based Approaches to Accurately Predict Subcellular Localization in Arabidopsis&lt;/title&gt;&lt;secondary-title&gt;Plant Physiology&lt;/secondary-title&gt;&lt;/titles&gt;&lt;periodical&gt;&lt;full-title&gt;Plant Physiology&lt;/full-title&gt;&lt;abbr-1&gt;Plant Physiol.&lt;/abbr-1&gt;&lt;abbr-2&gt;Plant Physiol&lt;/abbr-2&gt;&lt;/periodical&gt;&lt;pages&gt;36-54&lt;/pages&gt;&lt;volume&gt;154&lt;/volume&gt;&lt;number&gt;1&lt;/number&gt;&lt;dates&gt;&lt;year&gt;2010&lt;/year&gt;&lt;pub-dates&gt;&lt;date&gt;September 1, 2010&lt;/date&gt;&lt;/pub-dates&gt;&lt;/dates&gt;&lt;urls&gt;&lt;related-urls&gt;&lt;url&gt;http://www.plantphysiol.org/content/154/1/36.abstract&lt;/url&gt;&lt;/related-urls&gt;&lt;/urls&gt;&lt;electronic-resource-num&gt;10.1104/pp.110.156851&lt;/electronic-resource-num&gt;&lt;/record&gt;&lt;/Cite&gt;&lt;/EndNote&gt;</w:instrText>
      </w:r>
      <w:r w:rsidR="00870AC1">
        <w:rPr>
          <w:rStyle w:val="cit-auth"/>
        </w:rPr>
        <w:fldChar w:fldCharType="separate"/>
      </w:r>
      <w:r w:rsidR="00DE3353">
        <w:rPr>
          <w:rStyle w:val="cit-auth"/>
          <w:noProof/>
        </w:rPr>
        <w:t>(</w:t>
      </w:r>
      <w:hyperlink w:anchor="_ENREF_49" w:tooltip="Kaundal, 2010 #1377" w:history="1">
        <w:r w:rsidR="0080517A">
          <w:rPr>
            <w:rStyle w:val="cit-auth"/>
            <w:noProof/>
          </w:rPr>
          <w:t>Kaundal et al., 2010</w:t>
        </w:r>
      </w:hyperlink>
      <w:r w:rsidR="00DE3353">
        <w:rPr>
          <w:rStyle w:val="cit-auth"/>
          <w:noProof/>
        </w:rPr>
        <w:t>)</w:t>
      </w:r>
      <w:r w:rsidR="00870AC1">
        <w:rPr>
          <w:rStyle w:val="cit-auth"/>
        </w:rPr>
        <w:fldChar w:fldCharType="end"/>
      </w:r>
      <w:r>
        <w:rPr>
          <w:rStyle w:val="cit-auth"/>
        </w:rPr>
        <w:t xml:space="preserve">. The SUBA3 consensus predictions use a Bayesian approach based on experimental and predicted evidence of subcellular location </w:t>
      </w:r>
      <w:r w:rsidR="00870AC1">
        <w:rPr>
          <w:rStyle w:val="cit-auth"/>
        </w:rPr>
        <w:fldChar w:fldCharType="begin">
          <w:fldData xml:space="preserve">PEVuZE5vdGU+PENpdGU+PEF1dGhvcj5UYW56PC9BdXRob3I+PFllYXI+MjAxMzwvWWVhcj48UmVj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=
</w:fldData>
        </w:fldChar>
      </w:r>
      <w:r w:rsidR="00DE3353">
        <w:rPr>
          <w:rStyle w:val="cit-auth"/>
        </w:rPr>
        <w:instrText xml:space="preserve"> ADDIN EN.CITE </w:instrText>
      </w:r>
      <w:r w:rsidR="00870AC1">
        <w:rPr>
          <w:rStyle w:val="cit-auth"/>
        </w:rPr>
        <w:fldChar w:fldCharType="begin">
          <w:fldData xml:space="preserve">PEVuZE5vdGU+PENpdGU+PEF1dGhvcj5UYW56PC9BdXRob3I+PFllYXI+MjAxMzwvWWVhcj48UmVj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=
</w:fldData>
        </w:fldChar>
      </w:r>
      <w:r w:rsidR="00DE3353">
        <w:rPr>
          <w:rStyle w:val="cit-auth"/>
        </w:rPr>
        <w:instrText xml:space="preserve"> ADDIN EN.CITE.DATA </w:instrText>
      </w:r>
      <w:r w:rsidR="00870AC1">
        <w:rPr>
          <w:rStyle w:val="cit-auth"/>
        </w:rPr>
      </w:r>
      <w:r w:rsidR="00870AC1">
        <w:rPr>
          <w:rStyle w:val="cit-auth"/>
        </w:rPr>
        <w:fldChar w:fldCharType="end"/>
      </w:r>
      <w:r w:rsidR="00870AC1">
        <w:rPr>
          <w:rStyle w:val="cit-auth"/>
        </w:rPr>
      </w:r>
      <w:r w:rsidR="00870AC1">
        <w:rPr>
          <w:rStyle w:val="cit-auth"/>
        </w:rPr>
        <w:fldChar w:fldCharType="separate"/>
      </w:r>
      <w:r w:rsidR="00DE3353">
        <w:rPr>
          <w:rStyle w:val="cit-auth"/>
          <w:noProof/>
        </w:rPr>
        <w:t>(</w:t>
      </w:r>
      <w:hyperlink w:anchor="_ENREF_106" w:tooltip="Tanz, 2013 #1376" w:history="1">
        <w:r w:rsidR="0080517A">
          <w:rPr>
            <w:rStyle w:val="cit-auth"/>
            <w:noProof/>
          </w:rPr>
          <w:t>Tanz et al., 2013</w:t>
        </w:r>
      </w:hyperlink>
      <w:r w:rsidR="00DE3353">
        <w:rPr>
          <w:rStyle w:val="cit-auth"/>
          <w:noProof/>
        </w:rPr>
        <w:t>)</w:t>
      </w:r>
      <w:r w:rsidR="00870AC1">
        <w:rPr>
          <w:rStyle w:val="cit-auth"/>
        </w:rPr>
        <w:fldChar w:fldCharType="end"/>
      </w:r>
      <w:r>
        <w:rPr>
          <w:rStyle w:val="cit-auth"/>
        </w:rPr>
        <w:t xml:space="preserve">. </w:t>
      </w:r>
      <w:proofErr w:type="spellStart"/>
      <w:r w:rsidR="00BA27A9">
        <w:rPr>
          <w:rStyle w:val="cit-auth"/>
        </w:rPr>
        <w:t>AtSubP</w:t>
      </w:r>
      <w:proofErr w:type="spellEnd"/>
      <w:r w:rsidR="00BA27A9">
        <w:rPr>
          <w:rStyle w:val="cit-auth"/>
        </w:rPr>
        <w:t xml:space="preserve"> uses a machine</w:t>
      </w:r>
      <w:r>
        <w:t xml:space="preserve">-learning </w:t>
      </w:r>
      <w:r w:rsidR="00BA27A9">
        <w:t xml:space="preserve">technique for </w:t>
      </w:r>
      <w:r>
        <w:t>subcellular predictions</w:t>
      </w:r>
      <w:r w:rsidRPr="00331B67">
        <w:t xml:space="preserve"> </w:t>
      </w:r>
      <w:r w:rsidR="00BA27A9">
        <w:t xml:space="preserve">based on the presence of multiple protein sequence features </w:t>
      </w:r>
      <w:r w:rsidR="00870AC1">
        <w:fldChar w:fldCharType="begin"/>
      </w:r>
      <w:r w:rsidR="00DE3353">
        <w:instrText xml:space="preserve"> ADDIN EN.CITE &lt;EndNote&gt;&lt;Cite&gt;&lt;Author&gt;Kaundal&lt;/Author&gt;&lt;Year&gt;2010&lt;/Year&gt;&lt;RecNum&gt;1377&lt;/RecNum&gt;&lt;DisplayText&gt;(Kaundal et al., 2010)&lt;/DisplayText&gt;&lt;record&gt;&lt;rec-number&gt;1377&lt;/rec-number&gt;&lt;foreign-keys&gt;&lt;key app="EN" db-id="vtaxda5rxfdxr0ewxpc5955pwt0a9rze0eer" timestamp="1394497593"&gt;1377&lt;/key&gt;&lt;/foreign-keys&gt;&lt;ref-type name="Journal Article"&gt;17&lt;/ref-type&gt;&lt;contributors&gt;&lt;authors&gt;&lt;author&gt;Kaundal, Rakesh&lt;/author&gt;&lt;author&gt;Saini, Reena&lt;/author&gt;&lt;author&gt;Zhao, Patrick X.&lt;/author&gt;&lt;/authors&gt;&lt;/contributors&gt;&lt;titles&gt;&lt;title&gt;Combining Machine Learning and Homology-Based Approaches to Accurately Predict Subcellular Localization in Arabidopsis&lt;/title&gt;&lt;secondary-title&gt;Plant Physiology&lt;/secondary-title&gt;&lt;/titles&gt;&lt;periodical&gt;&lt;full-title&gt;Plant Physiology&lt;/full-title&gt;&lt;abbr-1&gt;Plant Physiol.&lt;/abbr-1&gt;&lt;abbr-2&gt;Plant Physiol&lt;/abbr-2&gt;&lt;/periodical&gt;&lt;pages&gt;36-54&lt;/pages&gt;&lt;volume&gt;154&lt;/volume&gt;&lt;number&gt;1&lt;/number&gt;&lt;dates&gt;&lt;year&gt;2010&lt;/year&gt;&lt;pub-dates&gt;&lt;date&gt;September 1, 2010&lt;/date&gt;&lt;/pub-dates&gt;&lt;/dates&gt;&lt;urls&gt;&lt;related-urls&gt;&lt;url&gt;http://www.plantphysiol.org/content/154/1/36.abstract&lt;/url&gt;&lt;/related-urls&gt;&lt;/urls&gt;&lt;electronic-resource-num&gt;10.1104/pp.110.156851&lt;/electronic-resource-num&gt;&lt;/record&gt;&lt;/Cite&gt;&lt;/EndNote&gt;</w:instrText>
      </w:r>
      <w:r w:rsidR="00870AC1">
        <w:fldChar w:fldCharType="separate"/>
      </w:r>
      <w:r w:rsidR="00DE3353">
        <w:rPr>
          <w:noProof/>
        </w:rPr>
        <w:t>(</w:t>
      </w:r>
      <w:hyperlink w:anchor="_ENREF_49" w:tooltip="Kaundal, 2010 #1377" w:history="1">
        <w:r w:rsidR="0080517A">
          <w:rPr>
            <w:noProof/>
          </w:rPr>
          <w:t>Kaundal et al., 2010</w:t>
        </w:r>
      </w:hyperlink>
      <w:r w:rsidR="00DE3353">
        <w:rPr>
          <w:noProof/>
        </w:rPr>
        <w:t>)</w:t>
      </w:r>
      <w:r w:rsidR="00870AC1">
        <w:fldChar w:fldCharType="end"/>
      </w:r>
      <w:r w:rsidR="00DE3353">
        <w:t>.</w:t>
      </w:r>
      <w:r>
        <w:rPr>
          <w:rStyle w:val="cit-auth"/>
        </w:rPr>
        <w:t xml:space="preserve"> </w:t>
      </w:r>
      <w:r w:rsidR="000F583E">
        <w:rPr>
          <w:rStyle w:val="cit-auth"/>
        </w:rPr>
        <w:t xml:space="preserve">In total, 48% (n=2208) of the </w:t>
      </w:r>
      <w:r w:rsidR="00D348F8">
        <w:rPr>
          <w:rStyle w:val="cit-auth"/>
        </w:rPr>
        <w:t>identified</w:t>
      </w:r>
      <w:r w:rsidR="000F583E">
        <w:rPr>
          <w:rStyle w:val="cit-auth"/>
        </w:rPr>
        <w:t xml:space="preserve"> proteins have evidence of PM association </w:t>
      </w:r>
      <w:r w:rsidR="009D3CE4">
        <w:rPr>
          <w:rStyle w:val="cit-auth"/>
        </w:rPr>
        <w:t xml:space="preserve">in at least one of these databases (Supplemental Figure </w:t>
      </w:r>
      <w:r w:rsidR="00C825F0">
        <w:rPr>
          <w:rStyle w:val="cit-auth"/>
        </w:rPr>
        <w:t>03</w:t>
      </w:r>
      <w:r w:rsidR="009D3CE4">
        <w:rPr>
          <w:rStyle w:val="cit-auth"/>
        </w:rPr>
        <w:t xml:space="preserve">, Supplemental Table </w:t>
      </w:r>
      <w:r w:rsidR="00C825F0">
        <w:rPr>
          <w:rStyle w:val="cit-auth"/>
        </w:rPr>
        <w:t>13</w:t>
      </w:r>
      <w:r w:rsidR="009D3CE4">
        <w:rPr>
          <w:rStyle w:val="cit-auth"/>
        </w:rPr>
        <w:t xml:space="preserve">). </w:t>
      </w:r>
      <w:r w:rsidR="003A7F45">
        <w:rPr>
          <w:rStyle w:val="cit-auth"/>
        </w:rPr>
        <w:t xml:space="preserve">Only </w:t>
      </w:r>
      <w:r w:rsidR="00BA27A9">
        <w:rPr>
          <w:rStyle w:val="cit-auth"/>
        </w:rPr>
        <w:t xml:space="preserve">21% (n=991) of the identified proteins had evidence of PM localization in two or more databases, </w:t>
      </w:r>
      <w:r w:rsidR="007310DD">
        <w:rPr>
          <w:rStyle w:val="cit-auth"/>
        </w:rPr>
        <w:t>indicating</w:t>
      </w:r>
      <w:r w:rsidR="00BA27A9">
        <w:rPr>
          <w:rStyle w:val="cit-auth"/>
        </w:rPr>
        <w:t xml:space="preserve"> that</w:t>
      </w:r>
      <w:r w:rsidR="003A7F45">
        <w:rPr>
          <w:rStyle w:val="cit-auth"/>
        </w:rPr>
        <w:t xml:space="preserve"> the annotations </w:t>
      </w:r>
      <w:r w:rsidR="009E73B4">
        <w:rPr>
          <w:rStyle w:val="cit-auth"/>
        </w:rPr>
        <w:t>with</w:t>
      </w:r>
      <w:r w:rsidR="003A7F45">
        <w:rPr>
          <w:rStyle w:val="cit-auth"/>
        </w:rPr>
        <w:t>in a single database are likely incomplete</w:t>
      </w:r>
      <w:r w:rsidR="00414526">
        <w:rPr>
          <w:rStyle w:val="cit-auth"/>
        </w:rPr>
        <w:t xml:space="preserve"> (Supplemental Figure 03</w:t>
      </w:r>
      <w:r w:rsidR="007310DD">
        <w:rPr>
          <w:rStyle w:val="cit-auth"/>
        </w:rPr>
        <w:t>)</w:t>
      </w:r>
      <w:r w:rsidR="003A7F45">
        <w:rPr>
          <w:rStyle w:val="cit-auth"/>
        </w:rPr>
        <w:t xml:space="preserve">. </w:t>
      </w:r>
      <w:r w:rsidR="009D3CE4">
        <w:rPr>
          <w:rStyle w:val="cit-auth"/>
        </w:rPr>
        <w:t>Taken together, these</w:t>
      </w:r>
      <w:r w:rsidR="009D3CE4">
        <w:t xml:space="preserve"> </w:t>
      </w:r>
      <w:r w:rsidR="00AD0826" w:rsidRPr="00331B67">
        <w:t>results demonstrate that</w:t>
      </w:r>
      <w:r w:rsidR="009D3CE4">
        <w:t xml:space="preserve"> our</w:t>
      </w:r>
      <w:r w:rsidR="003D1A55" w:rsidRPr="00331B67">
        <w:t xml:space="preserve"> </w:t>
      </w:r>
      <w:r w:rsidR="009D3CE4">
        <w:t xml:space="preserve">PM </w:t>
      </w:r>
      <w:r w:rsidR="00211E24" w:rsidRPr="00331B67">
        <w:t xml:space="preserve">protein </w:t>
      </w:r>
      <w:r w:rsidR="00160EE0" w:rsidRPr="00331B67">
        <w:t xml:space="preserve">preparations are </w:t>
      </w:r>
      <w:r w:rsidR="00211E24" w:rsidRPr="00331B67">
        <w:t xml:space="preserve">significantly </w:t>
      </w:r>
      <w:r w:rsidR="00160EE0" w:rsidRPr="00331B67">
        <w:t>enriched in PM proteins</w:t>
      </w:r>
      <w:r w:rsidR="009D3CE4">
        <w:t>.</w:t>
      </w:r>
      <w:r w:rsidR="007F4BEC">
        <w:t xml:space="preserve"> </w:t>
      </w:r>
    </w:p>
    <w:p w:rsidR="005E6BD0" w:rsidRPr="00331B67" w:rsidRDefault="005E6BD0" w:rsidP="005E6BD0">
      <w:pPr>
        <w:spacing w:after="0" w:line="480" w:lineRule="auto"/>
        <w:jc w:val="both"/>
        <w:rPr>
          <w:b/>
        </w:rPr>
      </w:pPr>
      <w:r w:rsidRPr="00331B67">
        <w:rPr>
          <w:b/>
        </w:rPr>
        <w:t>RNA/protein correspondence and evidence for transcription-independent PM protein changes</w:t>
      </w:r>
    </w:p>
    <w:p w:rsidR="009C1E51" w:rsidRDefault="005E6BD0" w:rsidP="005E6BD0">
      <w:pPr>
        <w:spacing w:after="0" w:line="480" w:lineRule="auto"/>
        <w:jc w:val="both"/>
      </w:pPr>
      <w:r w:rsidRPr="00331B67">
        <w:rPr>
          <w:b/>
        </w:rPr>
        <w:tab/>
      </w:r>
      <w:r w:rsidR="00232DBE">
        <w:t>From an initial analysis of the differential expression data, i</w:t>
      </w:r>
      <w:r w:rsidR="003C4C7D">
        <w:t>t</w:t>
      </w:r>
      <w:r w:rsidRPr="00331B67">
        <w:t xml:space="preserve"> was evident that most of the </w:t>
      </w:r>
      <w:proofErr w:type="spellStart"/>
      <w:r w:rsidRPr="00331B67">
        <w:t>transcriptome</w:t>
      </w:r>
      <w:proofErr w:type="spellEnd"/>
      <w:r w:rsidRPr="00331B67">
        <w:t xml:space="preserve"> changes in response to flg22 treatment occurred by 60m</w:t>
      </w:r>
      <w:r w:rsidR="009E73B4">
        <w:t>in</w:t>
      </w:r>
      <w:r w:rsidRPr="00331B67">
        <w:t xml:space="preserve"> while most of the PM-associated protein chang</w:t>
      </w:r>
      <w:r w:rsidR="00834363">
        <w:t>es occurred after 180m</w:t>
      </w:r>
      <w:r w:rsidR="009E73B4">
        <w:t>in</w:t>
      </w:r>
      <w:r w:rsidR="00834363">
        <w:t xml:space="preserve"> (Figure 4</w:t>
      </w:r>
      <w:r w:rsidRPr="00331B67">
        <w:t xml:space="preserve">A). </w:t>
      </w:r>
      <w:r w:rsidR="00B34E59">
        <w:t>As expected. s</w:t>
      </w:r>
      <w:r w:rsidRPr="00331B67">
        <w:t xml:space="preserve">catterplots of all Log2 </w:t>
      </w:r>
      <w:r w:rsidR="007310DD">
        <w:t>m</w:t>
      </w:r>
      <w:r w:rsidRPr="00331B67">
        <w:t>RNA and protein fold change values</w:t>
      </w:r>
      <w:r w:rsidR="0042338B">
        <w:t xml:space="preserve"> </w:t>
      </w:r>
      <w:r w:rsidRPr="00331B67">
        <w:t>indicate</w:t>
      </w:r>
      <w:r w:rsidR="007310DD">
        <w:t>d</w:t>
      </w:r>
      <w:r w:rsidRPr="00331B67">
        <w:t xml:space="preserve"> a low but significant correlation in overall expression</w:t>
      </w:r>
      <w:r w:rsidR="00834363">
        <w:t xml:space="preserve"> </w:t>
      </w:r>
      <w:r w:rsidR="00834363">
        <w:lastRenderedPageBreak/>
        <w:t>patterns</w:t>
      </w:r>
      <w:r w:rsidR="00232DBE">
        <w:t xml:space="preserve"> (r=0.26-0.37</w:t>
      </w:r>
      <w:r w:rsidR="00414526">
        <w:t xml:space="preserve">) </w:t>
      </w:r>
      <w:r w:rsidR="00414526" w:rsidRPr="00331B67">
        <w:t>(</w:t>
      </w:r>
      <w:r w:rsidRPr="00331B67">
        <w:t>Figur</w:t>
      </w:r>
      <w:r w:rsidR="00834363">
        <w:t>e 4</w:t>
      </w:r>
      <w:r w:rsidR="00232DBE">
        <w:t>B). S</w:t>
      </w:r>
      <w:r w:rsidRPr="00331B67">
        <w:t>tronger correlation</w:t>
      </w:r>
      <w:r w:rsidR="00232DBE">
        <w:t>s</w:t>
      </w:r>
      <w:r w:rsidRPr="00331B67">
        <w:t xml:space="preserve"> </w:t>
      </w:r>
      <w:r w:rsidR="00232DBE">
        <w:t>were</w:t>
      </w:r>
      <w:r w:rsidRPr="00331B67">
        <w:t xml:space="preserve"> observed for genes that were detected as differentially expressed at both the </w:t>
      </w:r>
      <w:r w:rsidR="001C7D4F">
        <w:t>m</w:t>
      </w:r>
      <w:r w:rsidRPr="00331B67">
        <w:t>RNA and protein levels</w:t>
      </w:r>
      <w:r w:rsidR="00232DBE">
        <w:t xml:space="preserve"> (r=0.65-0.83)</w:t>
      </w:r>
      <w:r w:rsidRPr="00331B67">
        <w:t xml:space="preserve"> (Figure </w:t>
      </w:r>
      <w:r w:rsidR="00834363">
        <w:t>4</w:t>
      </w:r>
      <w:r w:rsidRPr="00331B67">
        <w:t xml:space="preserve">C). </w:t>
      </w:r>
      <w:r w:rsidR="00C7114B">
        <w:t>Slightly h</w:t>
      </w:r>
      <w:r w:rsidR="00C649AA">
        <w:t>igher</w:t>
      </w:r>
      <w:r w:rsidR="00EA4221">
        <w:t xml:space="preserve"> correlations were detected </w:t>
      </w:r>
      <w:r w:rsidR="00B74A15">
        <w:t xml:space="preserve">for </w:t>
      </w:r>
      <w:r w:rsidR="00EA4221">
        <w:t xml:space="preserve">proteins annotated as PM-associated </w:t>
      </w:r>
      <w:r w:rsidR="00C649AA">
        <w:t xml:space="preserve">depending on the database used </w:t>
      </w:r>
      <w:r w:rsidR="00EA4221">
        <w:t>(</w:t>
      </w:r>
      <w:r w:rsidR="00C7114B">
        <w:t>r=0.68-0.89</w:t>
      </w:r>
      <w:r w:rsidR="00EA4221">
        <w:t>)</w:t>
      </w:r>
      <w:r w:rsidR="00C7114B">
        <w:t xml:space="preserve"> (data not shown)</w:t>
      </w:r>
      <w:r w:rsidR="00EA4221">
        <w:t xml:space="preserve">. </w:t>
      </w:r>
      <w:r w:rsidR="00232DBE">
        <w:t>T</w:t>
      </w:r>
      <w:r w:rsidRPr="00331B67">
        <w:t xml:space="preserve">he strongest correlations between </w:t>
      </w:r>
      <w:r w:rsidR="001C7D4F">
        <w:t>m</w:t>
      </w:r>
      <w:r w:rsidRPr="00331B67">
        <w:t xml:space="preserve">RNA and protein expression were observed between the </w:t>
      </w:r>
      <w:r w:rsidR="001C7D4F">
        <w:t>m</w:t>
      </w:r>
      <w:r w:rsidRPr="00331B67">
        <w:t xml:space="preserve">RNA-60min/protein-180min and the </w:t>
      </w:r>
      <w:r w:rsidR="001C7D4F">
        <w:t>m</w:t>
      </w:r>
      <w:r w:rsidRPr="00331B67">
        <w:t>RNA-180min/protein-720min samplin</w:t>
      </w:r>
      <w:r w:rsidR="00834363">
        <w:t>g times, likely reflecting a 2-9</w:t>
      </w:r>
      <w:r w:rsidRPr="00331B67">
        <w:t xml:space="preserve"> hour lag phase from transcription to</w:t>
      </w:r>
      <w:r w:rsidR="00316D1E">
        <w:t xml:space="preserve"> translation and trafficking of</w:t>
      </w:r>
      <w:r w:rsidRPr="00331B67">
        <w:t xml:space="preserve"> a functionally localized protein at the PM. These observations are in line with</w:t>
      </w:r>
      <w:r w:rsidR="006C2DD0">
        <w:t xml:space="preserve"> a </w:t>
      </w:r>
      <w:r w:rsidRPr="00331B67">
        <w:t>previous stud</w:t>
      </w:r>
      <w:r w:rsidR="006C2DD0">
        <w:t>y</w:t>
      </w:r>
      <w:r w:rsidRPr="00331B67">
        <w:t xml:space="preserve"> </w:t>
      </w:r>
      <w:r w:rsidR="006C2DD0">
        <w:t xml:space="preserve">in yeast </w:t>
      </w:r>
      <w:r w:rsidR="00CE3636">
        <w:t xml:space="preserve">finding that </w:t>
      </w:r>
      <w:r w:rsidR="0042338B">
        <w:t>protein abundance changes</w:t>
      </w:r>
      <w:r w:rsidR="00834363">
        <w:t xml:space="preserve"> at six hours</w:t>
      </w:r>
      <w:r w:rsidR="0042338B">
        <w:t xml:space="preserve"> were most highly correlated with mRNA changes</w:t>
      </w:r>
      <w:r w:rsidR="00834363">
        <w:t xml:space="preserve"> at one and two hours post-treatment </w:t>
      </w:r>
      <w:r w:rsidR="00870AC1">
        <w:fldChar w:fldCharType="begin"/>
      </w:r>
      <w:r w:rsidR="009C1E51">
        <w:instrText xml:space="preserve"> ADDIN EN.CITE &lt;EndNote&gt;&lt;Cite&gt;&lt;Author&gt;Fournier&lt;/Author&gt;&lt;Year&gt;2010&lt;/Year&gt;&lt;RecNum&gt;1321&lt;/RecNum&gt;&lt;DisplayText&gt;(Fournier et al., 2010)&lt;/DisplayText&gt;&lt;record&gt;&lt;rec-number&gt;1321&lt;/rec-number&gt;&lt;foreign-keys&gt;&lt;key app="EN" db-id="vtaxda5rxfdxr0ewxpc5955pwt0a9rze0eer" timestamp="1393638537"&gt;1321&lt;/key&gt;&lt;/foreign-keys&gt;&lt;ref-type name="Journal Article"&gt;17&lt;/ref-type&gt;&lt;contributors&gt;&lt;authors&gt;&lt;author&gt;Fournier, Marjorie L.&lt;/author&gt;&lt;author&gt;Paulson, Ariel&lt;/author&gt;&lt;author&gt;Pavelka, Norman&lt;/author&gt;&lt;author&gt;Mosley, Amber L.&lt;/author&gt;&lt;author&gt;Gaudenz, Karin&lt;/author&gt;&lt;author&gt;Bradford, William D.&lt;/author&gt;&lt;author&gt;Glynn, Earl&lt;/author&gt;&lt;author&gt;Li, Hua&lt;/author&gt;&lt;author&gt;Sardiu, Mihaela E.&lt;/author&gt;&lt;author&gt;Fleharty, Brian&lt;/author&gt;&lt;author&gt;Seidel, Christopher&lt;/author&gt;&lt;author&gt;Florens, Laurence&lt;/author&gt;&lt;author&gt;Washburn, Michael P.&lt;/author&gt;&lt;/authors&gt;&lt;/contributors&gt;&lt;titles&gt;&lt;title&gt;Delayed Correlation of mRNA and Protein Expression in Rapamycin-treated Cells and a Role for Ggc1 in Cellular Sensitivity to Rapamycin&lt;/title&gt;&lt;secondary-title&gt;Molecular &amp;amp; Cellular Proteomics&lt;/secondary-title&gt;&lt;/titles&gt;&lt;periodical&gt;&lt;full-title&gt;Molecular &amp;amp; Cellular Proteomics&lt;/full-title&gt;&lt;/periodical&gt;&lt;pages&gt;271-284&lt;/pages&gt;&lt;volume&gt;9&lt;/volume&gt;&lt;number&gt;2&lt;/number&gt;&lt;dates&gt;&lt;year&gt;2010&lt;/year&gt;&lt;pub-dates&gt;&lt;date&gt;February 1, 2010&lt;/date&gt;&lt;/pub-dates&gt;&lt;/dates&gt;&lt;urls&gt;&lt;related-urls&gt;&lt;url&gt;http://www.mcponline.org/content/9/2/271.abstract&lt;/url&gt;&lt;/related-urls&gt;&lt;/urls&gt;&lt;electronic-resource-num&gt;10.1074/mcp.M900415-MCP200&lt;/electronic-resource-num&gt;&lt;/record&gt;&lt;/Cite&gt;&lt;/EndNote&gt;</w:instrText>
      </w:r>
      <w:r w:rsidR="00870AC1">
        <w:fldChar w:fldCharType="separate"/>
      </w:r>
      <w:r w:rsidR="009C1E51">
        <w:rPr>
          <w:noProof/>
        </w:rPr>
        <w:t>(</w:t>
      </w:r>
      <w:hyperlink w:anchor="_ENREF_29" w:tooltip="Fournier, 2010 #1321" w:history="1">
        <w:r w:rsidR="0080517A">
          <w:rPr>
            <w:noProof/>
          </w:rPr>
          <w:t>Fournier et al., 2010</w:t>
        </w:r>
      </w:hyperlink>
      <w:r w:rsidR="009C1E51">
        <w:rPr>
          <w:noProof/>
        </w:rPr>
        <w:t>)</w:t>
      </w:r>
      <w:r w:rsidR="00870AC1">
        <w:fldChar w:fldCharType="end"/>
      </w:r>
      <w:r w:rsidRPr="00331B67">
        <w:t>.</w:t>
      </w:r>
    </w:p>
    <w:p w:rsidR="005E6BD0" w:rsidRPr="00331B67" w:rsidRDefault="005E6BD0" w:rsidP="005E6BD0">
      <w:pPr>
        <w:spacing w:after="0" w:line="480" w:lineRule="auto"/>
        <w:jc w:val="both"/>
      </w:pPr>
      <w:r w:rsidRPr="00331B67">
        <w:tab/>
        <w:t>Next, hierarchical clustering of all DE proteins and their corresponding RNA fold changes was used to partition</w:t>
      </w:r>
      <w:r w:rsidR="001A705A">
        <w:t xml:space="preserve"> all</w:t>
      </w:r>
      <w:r w:rsidRPr="00331B67">
        <w:t xml:space="preserve"> </w:t>
      </w:r>
      <w:r w:rsidR="001A705A">
        <w:t>differentially expressed</w:t>
      </w:r>
      <w:r w:rsidRPr="00331B67">
        <w:t xml:space="preserve"> </w:t>
      </w:r>
      <w:r w:rsidR="001A705A">
        <w:t xml:space="preserve">PM </w:t>
      </w:r>
      <w:r w:rsidRPr="00331B67">
        <w:t>proteins</w:t>
      </w:r>
      <w:r w:rsidR="005433A0">
        <w:t xml:space="preserve"> (n=384)</w:t>
      </w:r>
      <w:r w:rsidRPr="00331B67">
        <w:t xml:space="preserve"> by their combined </w:t>
      </w:r>
      <w:r w:rsidR="001A705A">
        <w:t xml:space="preserve">mRNA and protein </w:t>
      </w:r>
      <w:r w:rsidR="00CE3636">
        <w:t>expression patterns (Figure 4</w:t>
      </w:r>
      <w:r w:rsidRPr="00331B67">
        <w:t xml:space="preserve">D). The resulting </w:t>
      </w:r>
      <w:proofErr w:type="spellStart"/>
      <w:r w:rsidRPr="00331B67">
        <w:t>dendrogram</w:t>
      </w:r>
      <w:proofErr w:type="spellEnd"/>
      <w:r w:rsidRPr="00331B67">
        <w:t xml:space="preserve"> identified sub-clusters of proteins exhibiting transcription-dependent and -independent control. Proteins residing in specific clades were queried for</w:t>
      </w:r>
      <w:r w:rsidR="00345C9C">
        <w:t xml:space="preserve"> Gene Ontology</w:t>
      </w:r>
      <w:r w:rsidR="00CE3636">
        <w:t xml:space="preserve"> term enrichment </w:t>
      </w:r>
      <w:r w:rsidRPr="00331B67">
        <w:t>(Fi</w:t>
      </w:r>
      <w:r w:rsidR="00414526">
        <w:t>gure 5D and Supplemental Table 14</w:t>
      </w:r>
      <w:r w:rsidRPr="00331B67">
        <w:t xml:space="preserve">). Proteins in </w:t>
      </w:r>
      <w:r w:rsidR="00D67002">
        <w:t>several</w:t>
      </w:r>
      <w:r w:rsidRPr="00331B67">
        <w:t xml:space="preserve"> of these clusters are known to dyna</w:t>
      </w:r>
      <w:r w:rsidR="00D67002">
        <w:t xml:space="preserve">mically associate with </w:t>
      </w:r>
      <w:r w:rsidR="00CE3636">
        <w:t xml:space="preserve">the cell </w:t>
      </w:r>
      <w:r w:rsidR="00D67002">
        <w:t>membrane</w:t>
      </w:r>
      <w:r w:rsidRPr="00331B67">
        <w:t xml:space="preserve">, such as </w:t>
      </w:r>
      <w:proofErr w:type="spellStart"/>
      <w:r w:rsidRPr="00331B67">
        <w:t>exocyst</w:t>
      </w:r>
      <w:proofErr w:type="spellEnd"/>
      <w:r w:rsidRPr="00331B67">
        <w:t xml:space="preserve"> complex components</w:t>
      </w:r>
      <w:r w:rsidR="00CE3636">
        <w:t xml:space="preserve"> </w:t>
      </w:r>
      <w:r w:rsidR="00870AC1">
        <w:fldChar w:fldCharType="begin"/>
      </w:r>
      <w:r w:rsidR="00CE3636">
        <w:instrText xml:space="preserve"> ADDIN EN.CITE &lt;EndNote&gt;&lt;Cite&gt;&lt;Author&gt;Frey&lt;/Author&gt;&lt;Year&gt;2009&lt;/Year&gt;&lt;RecNum&gt;1203&lt;/RecNum&gt;&lt;DisplayText&gt;(Frey and Robatzek, 2009)&lt;/DisplayText&gt;&lt;record&gt;&lt;rec-number&gt;1203&lt;/rec-number&gt;&lt;foreign-keys&gt;&lt;key app="EN" db-id="vtaxda5rxfdxr0ewxpc5955pwt0a9rze0eer" timestamp="0"&gt;1203&lt;/key&gt;&lt;/foreign-keys&gt;&lt;ref-type name="Journal Article"&gt;17&lt;/ref-type&gt;&lt;contributors&gt;&lt;authors&gt;&lt;author&gt;Frey, Nicolas Frei dit&lt;/author&gt;&lt;author&gt;Robatzek, Silke&lt;/author&gt;&lt;/authors&gt;&lt;/contributors&gt;&lt;titles&gt;&lt;title&gt;Trafficking vesicles: pro or contra pathogens?&lt;/title&gt;&lt;secondary-title&gt;Current Opinion in Plant Biology&lt;/secondary-title&gt;&lt;/titles&gt;&lt;periodical&gt;&lt;full-title&gt;Current Opinion in Plant Biology&lt;/full-title&gt;&lt;abbr-1&gt;Curr. Opin. Plant Biol.&lt;/abbr-1&gt;&lt;abbr-2&gt;Curr Opin Plant Biol&lt;/abbr-2&gt;&lt;/periodical&gt;&lt;pages&gt;437-443&lt;/pages&gt;&lt;volume&gt;12&lt;/volume&gt;&lt;number&gt;4&lt;/number&gt;&lt;dates&gt;&lt;year&gt;2009&lt;/year&gt;&lt;/dates&gt;&lt;isbn&gt;1369-5266&lt;/isbn&gt;&lt;urls&gt;&lt;related-urls&gt;&lt;url&gt;http://www.sciencedirect.com/science/article/pii/S136952660900065X&lt;/url&gt;&lt;/related-urls&gt;&lt;/urls&gt;&lt;electronic-resource-num&gt;10.1016/j.pbi.2009.06.002&lt;/electronic-resource-num&gt;&lt;/record&gt;&lt;/Cite&gt;&lt;/EndNote&gt;</w:instrText>
      </w:r>
      <w:r w:rsidR="00870AC1">
        <w:fldChar w:fldCharType="separate"/>
      </w:r>
      <w:r w:rsidR="00CE3636">
        <w:rPr>
          <w:noProof/>
        </w:rPr>
        <w:t>(</w:t>
      </w:r>
      <w:hyperlink w:anchor="_ENREF_30" w:tooltip="Frey, 2009 #1203" w:history="1">
        <w:r w:rsidR="0080517A">
          <w:rPr>
            <w:noProof/>
          </w:rPr>
          <w:t>Frey and Robatzek, 2009</w:t>
        </w:r>
      </w:hyperlink>
      <w:r w:rsidR="00CE3636">
        <w:rPr>
          <w:noProof/>
        </w:rPr>
        <w:t>)</w:t>
      </w:r>
      <w:r w:rsidR="00870AC1">
        <w:fldChar w:fldCharType="end"/>
      </w:r>
      <w:r w:rsidRPr="00331B67">
        <w:t xml:space="preserve">. Other proteins in these clades likely originate from contaminating organelles as evidenced by proteins associated with </w:t>
      </w:r>
      <w:proofErr w:type="spellStart"/>
      <w:r w:rsidRPr="00331B67">
        <w:t>plastoglobules</w:t>
      </w:r>
      <w:proofErr w:type="spellEnd"/>
      <w:r w:rsidRPr="00331B67">
        <w:t xml:space="preserve"> and </w:t>
      </w:r>
      <w:proofErr w:type="spellStart"/>
      <w:r w:rsidRPr="00331B67">
        <w:t>ribosomes</w:t>
      </w:r>
      <w:proofErr w:type="spellEnd"/>
      <w:r w:rsidRPr="00331B67">
        <w:t xml:space="preserve">, </w:t>
      </w:r>
      <w:r w:rsidR="00D67002">
        <w:t>however</w:t>
      </w:r>
      <w:r w:rsidRPr="00331B67">
        <w:t xml:space="preserve"> their differential abundance in flg22-treated PM preparations relative to water-treated controls suggests that important modifications to these membrane sub-proteomes likely</w:t>
      </w:r>
      <w:r w:rsidR="00CE3636">
        <w:t xml:space="preserve"> occur during FLS2-PTI (Figure 4</w:t>
      </w:r>
      <w:r w:rsidRPr="00331B67">
        <w:t xml:space="preserve">D). </w:t>
      </w:r>
    </w:p>
    <w:p w:rsidR="003E3AC8" w:rsidRPr="00331B67" w:rsidRDefault="00A6758A" w:rsidP="000D1833">
      <w:pPr>
        <w:spacing w:after="0" w:line="480" w:lineRule="auto"/>
        <w:jc w:val="both"/>
        <w:rPr>
          <w:b/>
        </w:rPr>
      </w:pPr>
      <w:r>
        <w:rPr>
          <w:b/>
        </w:rPr>
        <w:t>Protein kinases and membrane transporters are the two largest classes of DE proteins at the PM</w:t>
      </w:r>
    </w:p>
    <w:p w:rsidR="00B6349F" w:rsidRPr="00331B67" w:rsidRDefault="003F3436" w:rsidP="000D1833">
      <w:pPr>
        <w:spacing w:after="0" w:line="480" w:lineRule="auto"/>
        <w:jc w:val="both"/>
      </w:pPr>
      <w:r w:rsidRPr="00331B67">
        <w:tab/>
      </w:r>
      <w:r w:rsidR="0049664D" w:rsidRPr="00331B67">
        <w:t xml:space="preserve">In order to </w:t>
      </w:r>
      <w:r w:rsidR="00773585" w:rsidRPr="00331B67">
        <w:t xml:space="preserve">characterize </w:t>
      </w:r>
      <w:r w:rsidR="0049664D" w:rsidRPr="00331B67">
        <w:t xml:space="preserve">the cellular changes associated with </w:t>
      </w:r>
      <w:proofErr w:type="spellStart"/>
      <w:r w:rsidR="00211E24" w:rsidRPr="00331B67">
        <w:t>flagellin</w:t>
      </w:r>
      <w:proofErr w:type="spellEnd"/>
      <w:r w:rsidR="00211E24" w:rsidRPr="00331B67">
        <w:t xml:space="preserve"> perception</w:t>
      </w:r>
      <w:r w:rsidR="008B63CF">
        <w:t xml:space="preserve"> over the course of the experiment</w:t>
      </w:r>
      <w:r w:rsidR="0049664D" w:rsidRPr="00331B67">
        <w:t>,</w:t>
      </w:r>
      <w:r w:rsidR="00345C9C">
        <w:t xml:space="preserve"> </w:t>
      </w:r>
      <w:r w:rsidR="00B6227B">
        <w:t>differentially expressed</w:t>
      </w:r>
      <w:r w:rsidR="008B63CF">
        <w:t xml:space="preserve"> (DE) </w:t>
      </w:r>
      <w:r w:rsidR="00B6227B">
        <w:t xml:space="preserve"> mRNA and protein at each time point were analyzed for </w:t>
      </w:r>
      <w:r w:rsidR="008B63CF">
        <w:t xml:space="preserve">over-representation of </w:t>
      </w:r>
      <w:r w:rsidR="001B6A12">
        <w:t>GO</w:t>
      </w:r>
      <w:r w:rsidR="00345C9C">
        <w:t xml:space="preserve"> </w:t>
      </w:r>
      <w:r w:rsidR="00B6227B">
        <w:t xml:space="preserve">slim </w:t>
      </w:r>
      <w:r w:rsidR="00371785" w:rsidRPr="00331B67">
        <w:t>term</w:t>
      </w:r>
      <w:r w:rsidR="008B63CF">
        <w:t>s</w:t>
      </w:r>
      <w:r w:rsidR="00B6227B">
        <w:t xml:space="preserve"> </w:t>
      </w:r>
      <w:r w:rsidR="0048183A" w:rsidRPr="00331B67">
        <w:t>(</w:t>
      </w:r>
      <w:r w:rsidR="00371785" w:rsidRPr="00331B67">
        <w:t xml:space="preserve">Figure 5, </w:t>
      </w:r>
      <w:r w:rsidR="0048183A" w:rsidRPr="00331B67">
        <w:t xml:space="preserve">Supplemental Table </w:t>
      </w:r>
      <w:r w:rsidR="0094692C">
        <w:t>1</w:t>
      </w:r>
      <w:r w:rsidR="00B6227B">
        <w:t>5</w:t>
      </w:r>
      <w:r w:rsidR="0048183A" w:rsidRPr="00331B67">
        <w:t>)</w:t>
      </w:r>
      <w:r w:rsidR="008A25B6" w:rsidRPr="00331B67">
        <w:t xml:space="preserve">. </w:t>
      </w:r>
      <w:r w:rsidR="009F5152">
        <w:t>W</w:t>
      </w:r>
      <w:r w:rsidR="0048183A" w:rsidRPr="00331B67">
        <w:t xml:space="preserve">ithin </w:t>
      </w:r>
      <w:r w:rsidR="00A6758A">
        <w:t>60 min</w:t>
      </w:r>
      <w:r w:rsidR="004A4EC5" w:rsidRPr="00331B67">
        <w:t xml:space="preserve"> </w:t>
      </w:r>
      <w:r w:rsidR="0048183A" w:rsidRPr="00331B67">
        <w:t>of</w:t>
      </w:r>
      <w:r w:rsidR="004A4EC5" w:rsidRPr="00331B67">
        <w:t xml:space="preserve"> flg22 </w:t>
      </w:r>
      <w:r w:rsidR="004A4EC5" w:rsidRPr="00331B67">
        <w:lastRenderedPageBreak/>
        <w:t>treat</w:t>
      </w:r>
      <w:r w:rsidR="0048183A" w:rsidRPr="00331B67">
        <w:t xml:space="preserve">ment biological processes associated with the immune system, stress responses, protein targeting, signal transduction, and transport </w:t>
      </w:r>
      <w:r w:rsidR="009F5152">
        <w:t xml:space="preserve">were </w:t>
      </w:r>
      <w:r w:rsidR="0048183A" w:rsidRPr="00331B67">
        <w:t>significantly up-regulated (Fig</w:t>
      </w:r>
      <w:r w:rsidR="005433A0">
        <w:t>ure 5</w:t>
      </w:r>
      <w:r w:rsidR="0048183A" w:rsidRPr="00331B67">
        <w:t>A</w:t>
      </w:r>
      <w:r w:rsidR="00394916">
        <w:t>). Down-regulated mRNA</w:t>
      </w:r>
      <w:r w:rsidR="0048183A" w:rsidRPr="00331B67">
        <w:t xml:space="preserve"> at 60</w:t>
      </w:r>
      <w:r w:rsidR="00A6758A">
        <w:t xml:space="preserve">-180 min </w:t>
      </w:r>
      <w:r w:rsidR="00B6227B">
        <w:t>includes</w:t>
      </w:r>
      <w:r w:rsidR="00394916">
        <w:t xml:space="preserve"> genes</w:t>
      </w:r>
      <w:r w:rsidR="0048183A" w:rsidRPr="00331B67">
        <w:t xml:space="preserve"> involved in </w:t>
      </w:r>
      <w:r w:rsidR="000408CF">
        <w:t xml:space="preserve">growth, </w:t>
      </w:r>
      <w:r w:rsidR="00214994" w:rsidRPr="00331B67">
        <w:t>development</w:t>
      </w:r>
      <w:r w:rsidR="000408CF">
        <w:t xml:space="preserve"> and various primary and secondary </w:t>
      </w:r>
      <w:r w:rsidR="00214994" w:rsidRPr="00331B67">
        <w:t>metabolic process</w:t>
      </w:r>
      <w:r w:rsidR="0049664D" w:rsidRPr="00331B67">
        <w:t>es</w:t>
      </w:r>
      <w:r w:rsidR="00214994" w:rsidRPr="00331B67">
        <w:t>.</w:t>
      </w:r>
      <w:r w:rsidR="00E66676" w:rsidRPr="00331B67">
        <w:t xml:space="preserve"> </w:t>
      </w:r>
      <w:r w:rsidR="00B27C99">
        <w:t>This</w:t>
      </w:r>
      <w:r w:rsidR="00C05B81">
        <w:t xml:space="preserve"> down-regulat</w:t>
      </w:r>
      <w:r w:rsidR="00B27C99">
        <w:t>ion</w:t>
      </w:r>
      <w:r w:rsidR="00C05B81">
        <w:t xml:space="preserve"> likely reflect</w:t>
      </w:r>
      <w:r w:rsidR="00B27C99">
        <w:t>s</w:t>
      </w:r>
      <w:r w:rsidR="00C05B81">
        <w:t xml:space="preserve"> the known tra</w:t>
      </w:r>
      <w:r w:rsidR="000408CF">
        <w:t xml:space="preserve">de-off between plant growth </w:t>
      </w:r>
      <w:r w:rsidR="00C05B81">
        <w:t>and immune system</w:t>
      </w:r>
      <w:r w:rsidR="00C05B81" w:rsidRPr="009F5152">
        <w:t xml:space="preserve"> activation</w:t>
      </w:r>
      <w:r w:rsidR="001B6A12" w:rsidRPr="009F5152">
        <w:t xml:space="preserve"> </w:t>
      </w:r>
      <w:r w:rsidR="00870AC1" w:rsidRPr="009F5152">
        <w:fldChar w:fldCharType="begin"/>
      </w:r>
      <w:r w:rsidR="009F5152" w:rsidRPr="009F5152">
        <w:instrText xml:space="preserve"> ADDIN EN.CITE &lt;EndNote&gt;&lt;Cite&gt;&lt;Author&gt;Gómez-Gómez&lt;/Author&gt;&lt;Year&gt;1999&lt;/Year&gt;&lt;RecNum&gt;1407&lt;/RecNum&gt;&lt;DisplayText&gt;(Gómez-Gómez et al., 1999)&lt;/DisplayText&gt;&lt;record&gt;&lt;rec-number&gt;1407&lt;/rec-number&gt;&lt;foreign-keys&gt;&lt;key app="EN" db-id="vtaxda5rxfdxr0ewxpc5955pwt0a9rze0eer" timestamp="1394765881"&gt;1407&lt;/key&gt;&lt;/foreign-keys&gt;&lt;ref-type name="Journal Article"&gt;17&lt;/ref-type&gt;&lt;contributors&gt;&lt;authors&gt;&lt;author&gt;Gómez-Gómez, Lourdes&lt;/author&gt;&lt;author&gt;Felix, Georg&lt;/author&gt;&lt;author&gt;Boller, Thomas&lt;/author&gt;&lt;/authors&gt;&lt;/contributors&gt;&lt;titles&gt;&lt;title&gt;A single locus determines sensitivity to bacterial flagellin in Arabidopsis thaliana&lt;/title&gt;&lt;secondary-title&gt;The Plant Journal&lt;/secondary-title&gt;&lt;/titles&gt;&lt;periodical&gt;&lt;full-title&gt;The Plant Journal&lt;/full-title&gt;&lt;/periodical&gt;&lt;pages&gt;277-284&lt;/pages&gt;&lt;volume&gt;18&lt;/volume&gt;&lt;number&gt;3&lt;/number&gt;&lt;dates&gt;&lt;year&gt;1999&lt;/year&gt;&lt;/dates&gt;&lt;publisher&gt;Blackwell Science Ltd&lt;/publisher&gt;&lt;isbn&gt;1365-313X&lt;/isbn&gt;&lt;urls&gt;&lt;related-urls&gt;&lt;url&gt;http://dx.doi.org/10.1046/j.1365-313X.1999.00451.x&lt;/url&gt;&lt;/related-urls&gt;&lt;/urls&gt;&lt;electronic-resource-num&gt;10.1046/j.1365-313X.1999.00451.x&lt;/electronic-resource-num&gt;&lt;/record&gt;&lt;/Cite&gt;&lt;/EndNote&gt;</w:instrText>
      </w:r>
      <w:r w:rsidR="00870AC1" w:rsidRPr="009F5152">
        <w:fldChar w:fldCharType="separate"/>
      </w:r>
      <w:r w:rsidR="009F5152" w:rsidRPr="009F5152">
        <w:rPr>
          <w:noProof/>
        </w:rPr>
        <w:t>(</w:t>
      </w:r>
      <w:hyperlink w:anchor="_ENREF_32" w:tooltip="Gómez-Gómez, 1999 #1407" w:history="1">
        <w:r w:rsidR="0080517A" w:rsidRPr="009F5152">
          <w:rPr>
            <w:noProof/>
          </w:rPr>
          <w:t>Gómez-Gómez et al., 1999</w:t>
        </w:r>
      </w:hyperlink>
      <w:r w:rsidR="009F5152" w:rsidRPr="009F5152">
        <w:rPr>
          <w:noProof/>
        </w:rPr>
        <w:t>)</w:t>
      </w:r>
      <w:r w:rsidR="00870AC1" w:rsidRPr="009F5152">
        <w:fldChar w:fldCharType="end"/>
      </w:r>
      <w:r w:rsidR="009C1A09" w:rsidRPr="009F5152">
        <w:t xml:space="preserve"> </w:t>
      </w:r>
      <w:r w:rsidR="009C1A09">
        <w:t>and</w:t>
      </w:r>
      <w:r w:rsidR="00C05B81">
        <w:t xml:space="preserve"> </w:t>
      </w:r>
      <w:r w:rsidR="009C1A09">
        <w:t xml:space="preserve">the metabolic reprogramming necessary to mount a defense response </w:t>
      </w:r>
      <w:r w:rsidR="00870AC1">
        <w:fldChar w:fldCharType="begin"/>
      </w:r>
      <w:r w:rsidR="009F5152">
        <w:instrText xml:space="preserve"> ADDIN EN.CITE &lt;EndNote&gt;&lt;Cite&gt;&lt;Author&gt;Bolton&lt;/Author&gt;&lt;Year&gt;2009&lt;/Year&gt;&lt;RecNum&gt;1027&lt;/RecNum&gt;&lt;DisplayText&gt;(Bolton, 2009)&lt;/DisplayText&gt;&lt;record&gt;&lt;rec-number&gt;1027&lt;/rec-number&gt;&lt;foreign-keys&gt;&lt;key app="EN" db-id="vtaxda5rxfdxr0ewxpc5955pwt0a9rze0eer" timestamp="0"&gt;1027&lt;/key&gt;&lt;/foreign-keys&gt;&lt;ref-type name="Journal Article"&gt;17&lt;/ref-type&gt;&lt;contributors&gt;&lt;authors&gt;&lt;author&gt;Bolton, Melvin D.&lt;/author&gt;&lt;/authors&gt;&lt;/contributors&gt;&lt;titles&gt;&lt;title&gt;Primary Metabolism and Plant Defense—Fuel for the Fire&lt;/title&gt;&lt;secondary-title&gt;Molecular Plant-Microbe Interactions&lt;/secondary-title&gt;&lt;/titles&gt;&lt;periodical&gt;&lt;full-title&gt;Molecular Plant-Microbe Interactions&lt;/full-title&gt;&lt;abbr-1&gt;Mol. Plant-Microbe Interact.&lt;/abbr-1&gt;&lt;abbr-2&gt;Mol Plant-Microbe Interact&lt;/abbr-2&gt;&lt;/periodical&gt;&lt;pages&gt;487-497&lt;/pages&gt;&lt;volume&gt;22&lt;/volume&gt;&lt;number&gt;5&lt;/number&gt;&lt;dates&gt;&lt;year&gt;2009&lt;/year&gt;&lt;pub-dates&gt;&lt;date&gt;2009/05/01&lt;/date&gt;&lt;/pub-dates&gt;&lt;/dates&gt;&lt;publisher&gt;Scientific Societies&lt;/publisher&gt;&lt;isbn&gt;0894-0282&lt;/isbn&gt;&lt;urls&gt;&lt;related-urls&gt;&lt;url&gt;http://dx.doi.org/10.1094/MPMI-22-5-0487&lt;/url&gt;&lt;/related-urls&gt;&lt;/urls&gt;&lt;electronic-resource-num&gt;10.1094/mpmi-22-5-0487&lt;/electronic-resource-num&gt;&lt;access-date&gt;2011/09/08&lt;/access-date&gt;&lt;/record&gt;&lt;/Cite&gt;&lt;/EndNote&gt;</w:instrText>
      </w:r>
      <w:r w:rsidR="00870AC1">
        <w:fldChar w:fldCharType="separate"/>
      </w:r>
      <w:r w:rsidR="009F5152">
        <w:rPr>
          <w:noProof/>
        </w:rPr>
        <w:t>(</w:t>
      </w:r>
      <w:hyperlink w:anchor="_ENREF_10" w:tooltip="Bolton, 2009 #1027" w:history="1">
        <w:r w:rsidR="0080517A">
          <w:rPr>
            <w:noProof/>
          </w:rPr>
          <w:t>Bolton, 2009</w:t>
        </w:r>
      </w:hyperlink>
      <w:r w:rsidR="009F5152">
        <w:rPr>
          <w:noProof/>
        </w:rPr>
        <w:t>)</w:t>
      </w:r>
      <w:r w:rsidR="00870AC1">
        <w:fldChar w:fldCharType="end"/>
      </w:r>
      <w:r w:rsidR="009C1A09">
        <w:t xml:space="preserve">. </w:t>
      </w:r>
    </w:p>
    <w:p w:rsidR="005A1B22" w:rsidRDefault="00CA6663" w:rsidP="000D1833">
      <w:pPr>
        <w:spacing w:after="0" w:line="480" w:lineRule="auto"/>
        <w:jc w:val="both"/>
      </w:pPr>
      <w:r>
        <w:tab/>
        <w:t xml:space="preserve">Up-regulated genes at multiple </w:t>
      </w:r>
      <w:proofErr w:type="spellStart"/>
      <w:r>
        <w:t>timepoints</w:t>
      </w:r>
      <w:proofErr w:type="spellEnd"/>
      <w:r>
        <w:t xml:space="preserve"> were enriched in GO molecular function terms associated with transcription factors, kinase activity, and transmembrane transporter activity</w:t>
      </w:r>
      <w:r w:rsidR="00283857">
        <w:t xml:space="preserve"> (Figure 5B).</w:t>
      </w:r>
      <w:r>
        <w:t xml:space="preserve"> </w:t>
      </w:r>
      <w:r w:rsidR="00283857">
        <w:t>T</w:t>
      </w:r>
      <w:r>
        <w:t>he latter two</w:t>
      </w:r>
      <w:r w:rsidR="00283857">
        <w:t>, kinases and transmembrane transporters,</w:t>
      </w:r>
      <w:r>
        <w:t xml:space="preserve"> </w:t>
      </w:r>
      <w:r w:rsidR="00283857">
        <w:t>represent t</w:t>
      </w:r>
      <w:r w:rsidR="0049479F" w:rsidRPr="00331B67">
        <w:t xml:space="preserve">he two major up-regulated functional </w:t>
      </w:r>
      <w:r w:rsidR="00283857">
        <w:t xml:space="preserve">protein classes at the PM in response to flg22 </w:t>
      </w:r>
      <w:r w:rsidR="005433A0">
        <w:t>(Figure 5</w:t>
      </w:r>
      <w:r w:rsidR="0049479F" w:rsidRPr="00331B67">
        <w:t>B</w:t>
      </w:r>
      <w:r w:rsidR="00D05884" w:rsidRPr="00331B67">
        <w:t xml:space="preserve">, Supplemental </w:t>
      </w:r>
      <w:r w:rsidR="008643AE" w:rsidRPr="00331B67">
        <w:t>Table</w:t>
      </w:r>
      <w:r w:rsidR="008B63CF">
        <w:t xml:space="preserve"> 15</w:t>
      </w:r>
      <w:r w:rsidR="0049479F" w:rsidRPr="00331B67">
        <w:t>). Interesting</w:t>
      </w:r>
      <w:r w:rsidR="00104C6E" w:rsidRPr="00331B67">
        <w:t>ly,</w:t>
      </w:r>
      <w:r w:rsidR="00191238" w:rsidRPr="00331B67">
        <w:t xml:space="preserve"> the </w:t>
      </w:r>
      <w:r w:rsidR="00104C6E" w:rsidRPr="00331B67">
        <w:t xml:space="preserve">major </w:t>
      </w:r>
      <w:proofErr w:type="spellStart"/>
      <w:r w:rsidR="00104C6E" w:rsidRPr="00331B67">
        <w:t>transcriptome</w:t>
      </w:r>
      <w:proofErr w:type="spellEnd"/>
      <w:r w:rsidR="00104C6E" w:rsidRPr="00331B67">
        <w:t xml:space="preserve"> changes in response to flg22 appear to be concentrated at the cell periphery</w:t>
      </w:r>
      <w:r w:rsidR="00191238" w:rsidRPr="00331B67">
        <w:t xml:space="preserve">, with </w:t>
      </w:r>
      <w:r w:rsidR="00DE6300" w:rsidRPr="00331B67">
        <w:t xml:space="preserve">genes </w:t>
      </w:r>
      <w:r w:rsidR="00191238" w:rsidRPr="00331B67">
        <w:t>located at the plasma membrane, cell wall, and extracellular region significantly changing 60-720</w:t>
      </w:r>
      <w:r w:rsidR="00283857">
        <w:t xml:space="preserve"> </w:t>
      </w:r>
      <w:r w:rsidR="00191238" w:rsidRPr="00331B67">
        <w:t>m</w:t>
      </w:r>
      <w:r w:rsidR="00283857">
        <w:t>inutes</w:t>
      </w:r>
      <w:r w:rsidR="005433A0">
        <w:t xml:space="preserve"> post-flg22 treatment (Figure 5</w:t>
      </w:r>
      <w:r w:rsidR="00191238" w:rsidRPr="00331B67">
        <w:t xml:space="preserve">C). Collectively, these results </w:t>
      </w:r>
      <w:r w:rsidR="007C5331" w:rsidRPr="00331B67">
        <w:t>highlight</w:t>
      </w:r>
      <w:r w:rsidR="00283857">
        <w:t xml:space="preserve"> the</w:t>
      </w:r>
      <w:r w:rsidR="007C5331" w:rsidRPr="00331B67">
        <w:t xml:space="preserve"> </w:t>
      </w:r>
      <w:r w:rsidR="00191238" w:rsidRPr="00331B67">
        <w:t xml:space="preserve">major cellular reprogramming </w:t>
      </w:r>
      <w:r w:rsidR="00283857">
        <w:t xml:space="preserve">that </w:t>
      </w:r>
      <w:r w:rsidRPr="00331B67">
        <w:t>occur</w:t>
      </w:r>
      <w:r w:rsidR="00283857">
        <w:t>s</w:t>
      </w:r>
      <w:r w:rsidR="007C5331" w:rsidRPr="00331B67">
        <w:t xml:space="preserve"> </w:t>
      </w:r>
      <w:r w:rsidR="00191238" w:rsidRPr="00331B67">
        <w:t>i</w:t>
      </w:r>
      <w:r w:rsidR="00C421F1">
        <w:t>n response to activation of FLS2,</w:t>
      </w:r>
      <w:r w:rsidR="00191238" w:rsidRPr="00331B67">
        <w:t xml:space="preserve"> with substantial changes in the kinase and transporter complement of the PM proteome.</w:t>
      </w:r>
    </w:p>
    <w:p w:rsidR="008D6447" w:rsidRPr="008D6447" w:rsidRDefault="008D6447" w:rsidP="000D1833">
      <w:pPr>
        <w:spacing w:after="0" w:line="480" w:lineRule="auto"/>
        <w:jc w:val="both"/>
        <w:rPr>
          <w:b/>
        </w:rPr>
      </w:pPr>
      <w:r>
        <w:rPr>
          <w:b/>
        </w:rPr>
        <w:t>Membrane transporters differentially expressed during FL2-PTI</w:t>
      </w:r>
    </w:p>
    <w:p w:rsidR="00EF4E4C" w:rsidRDefault="00283857" w:rsidP="00B03E72">
      <w:pPr>
        <w:spacing w:after="0" w:line="480" w:lineRule="auto"/>
        <w:jc w:val="both"/>
      </w:pPr>
      <w:r>
        <w:tab/>
      </w:r>
      <w:r w:rsidR="00B27C99">
        <w:t xml:space="preserve">Multiple </w:t>
      </w:r>
      <w:r w:rsidRPr="00331B67">
        <w:t>transmembrane transporters</w:t>
      </w:r>
      <w:r w:rsidR="008D6447">
        <w:t xml:space="preserve"> were differentially expressed </w:t>
      </w:r>
      <w:r w:rsidRPr="00331B67">
        <w:t>in PM</w:t>
      </w:r>
      <w:r w:rsidR="008D6447">
        <w:t xml:space="preserve"> </w:t>
      </w:r>
      <w:r w:rsidRPr="00331B67">
        <w:t>fractions</w:t>
      </w:r>
      <w:r w:rsidR="008B63CF">
        <w:t xml:space="preserve"> (Supplemental Table 16</w:t>
      </w:r>
      <w:r w:rsidR="00B27C99">
        <w:t>)</w:t>
      </w:r>
      <w:r w:rsidRPr="00331B67">
        <w:t>.</w:t>
      </w:r>
      <w:r w:rsidR="00E93443">
        <w:t xml:space="preserve"> </w:t>
      </w:r>
      <w:r w:rsidR="008D6447">
        <w:t xml:space="preserve">ABC transporters belonging to the ABCB and ABCG subfamilies were up-regulated 180-720 minutes post-flg22. </w:t>
      </w:r>
      <w:r w:rsidR="003414B8">
        <w:t xml:space="preserve">ABCB14 is a malate importer that can affect </w:t>
      </w:r>
      <w:proofErr w:type="spellStart"/>
      <w:r w:rsidR="003414B8">
        <w:t>stomatal</w:t>
      </w:r>
      <w:proofErr w:type="spellEnd"/>
      <w:r w:rsidR="003414B8">
        <w:t xml:space="preserve"> movement by controlling guard cell osmotic pressure </w:t>
      </w:r>
      <w:r w:rsidR="00870AC1">
        <w:fldChar w:fldCharType="begin">
          <w:fldData xml:space="preserve">PEVuZE5vdGU+PENpdGU+PEF1dGhvcj5MZWU8L0F1dGhvcj48WWVhcj4yMDA4PC9ZZWFyPjxSZWNO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</w:fldData>
        </w:fldChar>
      </w:r>
      <w:r w:rsidR="009F5152">
        <w:instrText xml:space="preserve"> ADDIN EN.CITE </w:instrText>
      </w:r>
      <w:r w:rsidR="00870AC1">
        <w:fldChar w:fldCharType="begin">
          <w:fldData xml:space="preserve">PEVuZE5vdGU+PENpdGU+PEF1dGhvcj5MZWU8L0F1dGhvcj48WWVhcj4yMDA4PC9ZZWFyPjxSZWNO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</w:fldData>
        </w:fldChar>
      </w:r>
      <w:r w:rsidR="009F5152">
        <w:instrText xml:space="preserve"> ADDIN EN.CITE.DATA </w:instrText>
      </w:r>
      <w:r w:rsidR="00870AC1">
        <w:fldChar w:fldCharType="end"/>
      </w:r>
      <w:r w:rsidR="00870AC1">
        <w:fldChar w:fldCharType="separate"/>
      </w:r>
      <w:r w:rsidR="009F5152">
        <w:rPr>
          <w:noProof/>
        </w:rPr>
        <w:t>(</w:t>
      </w:r>
      <w:hyperlink w:anchor="_ENREF_60" w:tooltip="Lee, 2008 #1419" w:history="1">
        <w:r w:rsidR="0080517A">
          <w:rPr>
            <w:noProof/>
          </w:rPr>
          <w:t>Lee et al., 2008</w:t>
        </w:r>
      </w:hyperlink>
      <w:r w:rsidR="009F5152">
        <w:rPr>
          <w:noProof/>
        </w:rPr>
        <w:t>)</w:t>
      </w:r>
      <w:r w:rsidR="00870AC1">
        <w:fldChar w:fldCharType="end"/>
      </w:r>
      <w:r w:rsidR="003414B8">
        <w:t xml:space="preserve">. </w:t>
      </w:r>
      <w:r w:rsidR="002D4F58">
        <w:t xml:space="preserve">Other significantly changing ABC transporters include those implicated in </w:t>
      </w:r>
      <w:proofErr w:type="spellStart"/>
      <w:r w:rsidR="002D4F58">
        <w:t>auxin</w:t>
      </w:r>
      <w:proofErr w:type="spellEnd"/>
      <w:r w:rsidR="002D4F58">
        <w:t xml:space="preserve"> transport </w:t>
      </w:r>
      <w:r w:rsidR="00870AC1">
        <w:fldChar w:fldCharType="begin"/>
      </w:r>
      <w:r w:rsidR="009F5152">
        <w:instrText xml:space="preserve"> ADDIN EN.CITE &lt;EndNote&gt;&lt;Cite&gt;&lt;Author&gt;Kamimoto&lt;/Author&gt;&lt;Year&gt;2012&lt;/Year&gt;&lt;RecNum&gt;1420&lt;/RecNum&gt;&lt;DisplayText&gt;(Kamimoto et al., 2012)&lt;/DisplayText&gt;&lt;record&gt;&lt;rec-number&gt;1420&lt;/rec-number&gt;&lt;foreign-keys&gt;&lt;key app="EN" db-id="vtaxda5rxfdxr0ewxpc5955pwt0a9rze0eer" timestamp="1394781024"&gt;1420&lt;/key&gt;&lt;/foreign-keys&gt;&lt;ref-type name="Journal Article"&gt;17&lt;/ref-type&gt;&lt;contributors&gt;&lt;authors&gt;&lt;author&gt;Kamimoto, Yoshihisa&lt;/author&gt;&lt;author&gt;Terasaka, Kazuyoshi&lt;/author&gt;&lt;author&gt;Hamamoto, Masafumi&lt;/author&gt;&lt;author&gt;Takanashi, Kojiro&lt;/author&gt;&lt;author&gt;Fukuda, Shoju&lt;/author&gt;&lt;author&gt;Shitan, Nobukazu&lt;/author&gt;&lt;author&gt;Sugiyama, Akifumi&lt;/author&gt;&lt;author&gt;Suzuki, Hideyuki&lt;/author&gt;&lt;author&gt;Shibata, Daisuke&lt;/author&gt;&lt;author&gt;Wang, Bangjun&lt;/author&gt;&lt;author&gt;Pollmann, Stephan&lt;/author&gt;&lt;author&gt;Geisler, Markus&lt;/author&gt;&lt;author&gt;Yazaki, Kazufumi&lt;/author&gt;&lt;/authors&gt;&lt;/contributors&gt;&lt;titles&gt;&lt;title&gt;Arabidopsis ABCB21 is a Facultative Auxin Importer/Exporter Regulated by Cytoplasmic Auxin Concentration&lt;/title&gt;&lt;secondary-title&gt;Plant and Cell Physiology&lt;/secondary-title&gt;&lt;/titles&gt;&lt;periodical&gt;&lt;full-title&gt;Plant and Cell Physiology&lt;/full-title&gt;&lt;/periodical&gt;&lt;pages&gt;2090-2100&lt;/pages&gt;&lt;volume&gt;53&lt;/volume&gt;&lt;number&gt;12&lt;/number&gt;&lt;dates&gt;&lt;year&gt;2012&lt;/year&gt;&lt;pub-dates&gt;&lt;date&gt;December 1, 2012&lt;/date&gt;&lt;/pub-dates&gt;&lt;/dates&gt;&lt;urls&gt;&lt;related-urls&gt;&lt;url&gt;http://pcp.oxfordjournals.org/content/53/12/2090.abstract&lt;/url&gt;&lt;/related-urls&gt;&lt;/urls&gt;&lt;electronic-resource-num&gt;10.1093/pcp/pcs149&lt;/electronic-resource-num&gt;&lt;/record&gt;&lt;/Cite&gt;&lt;/EndNote&gt;</w:instrText>
      </w:r>
      <w:r w:rsidR="00870AC1">
        <w:fldChar w:fldCharType="separate"/>
      </w:r>
      <w:r w:rsidR="009F5152">
        <w:rPr>
          <w:noProof/>
        </w:rPr>
        <w:t>(</w:t>
      </w:r>
      <w:hyperlink w:anchor="_ENREF_46" w:tooltip="Kamimoto, 2012 #1420" w:history="1">
        <w:r w:rsidR="0080517A">
          <w:rPr>
            <w:noProof/>
          </w:rPr>
          <w:t>Kamimoto et al., 2012</w:t>
        </w:r>
      </w:hyperlink>
      <w:r w:rsidR="009F5152">
        <w:rPr>
          <w:noProof/>
        </w:rPr>
        <w:t>)</w:t>
      </w:r>
      <w:r w:rsidR="00870AC1">
        <w:fldChar w:fldCharType="end"/>
      </w:r>
      <w:r w:rsidR="002D4F58">
        <w:t xml:space="preserve">, </w:t>
      </w:r>
      <w:proofErr w:type="spellStart"/>
      <w:r w:rsidR="002D4F58" w:rsidRPr="002D4F58">
        <w:t>abscisic</w:t>
      </w:r>
      <w:proofErr w:type="spellEnd"/>
      <w:r w:rsidR="002D4F58" w:rsidRPr="002D4F58">
        <w:t xml:space="preserve"> acid</w:t>
      </w:r>
      <w:r w:rsidR="00E97503">
        <w:t xml:space="preserve"> (ABA)</w:t>
      </w:r>
      <w:r w:rsidR="002D4F58">
        <w:t xml:space="preserve"> import </w:t>
      </w:r>
      <w:r w:rsidR="00870AC1">
        <w:fldChar w:fldCharType="begin">
          <w:fldData xml:space="preserve">PEVuZE5vdGU+PENpdGU+PEF1dGhvcj5LYW5nPC9BdXRob3I+PFllYXI+MjAxMDwvWWVhcj48UmVj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==
</w:fldData>
        </w:fldChar>
      </w:r>
      <w:r w:rsidR="009F5152">
        <w:instrText xml:space="preserve"> ADDIN EN.CITE </w:instrText>
      </w:r>
      <w:r w:rsidR="00870AC1">
        <w:fldChar w:fldCharType="begin">
          <w:fldData xml:space="preserve">PEVuZE5vdGU+PENpdGU+PEF1dGhvcj5LYW5nPC9BdXRob3I+PFllYXI+MjAxMDwvWWVhcj48UmVj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==
</w:fldData>
        </w:fldChar>
      </w:r>
      <w:r w:rsidR="009F5152">
        <w:instrText xml:space="preserve"> ADDIN EN.CITE.DATA </w:instrText>
      </w:r>
      <w:r w:rsidR="00870AC1">
        <w:fldChar w:fldCharType="end"/>
      </w:r>
      <w:r w:rsidR="00870AC1">
        <w:fldChar w:fldCharType="separate"/>
      </w:r>
      <w:r w:rsidR="009F5152">
        <w:rPr>
          <w:noProof/>
        </w:rPr>
        <w:t>(</w:t>
      </w:r>
      <w:hyperlink w:anchor="_ENREF_47" w:tooltip="Kang, 2010 #1413" w:history="1">
        <w:r w:rsidR="0080517A">
          <w:rPr>
            <w:noProof/>
          </w:rPr>
          <w:t>Kang et al., 2010</w:t>
        </w:r>
      </w:hyperlink>
      <w:r w:rsidR="009F5152">
        <w:rPr>
          <w:noProof/>
        </w:rPr>
        <w:t>)</w:t>
      </w:r>
      <w:r w:rsidR="00870AC1">
        <w:fldChar w:fldCharType="end"/>
      </w:r>
      <w:r w:rsidR="002D4F58">
        <w:t xml:space="preserve">, and export of </w:t>
      </w:r>
      <w:proofErr w:type="spellStart"/>
      <w:r w:rsidR="002D4F58">
        <w:t>sporopollenin</w:t>
      </w:r>
      <w:proofErr w:type="spellEnd"/>
      <w:r w:rsidR="002D4F58">
        <w:t xml:space="preserve"> precursors </w:t>
      </w:r>
      <w:r w:rsidR="00876D27">
        <w:t xml:space="preserve">involved in pollen </w:t>
      </w:r>
      <w:proofErr w:type="spellStart"/>
      <w:r w:rsidR="00876D27">
        <w:t>exine</w:t>
      </w:r>
      <w:proofErr w:type="spellEnd"/>
      <w:r w:rsidR="00876D27">
        <w:t xml:space="preserve"> formation</w:t>
      </w:r>
      <w:r w:rsidR="002D4F58">
        <w:t xml:space="preserve"> </w:t>
      </w:r>
      <w:r w:rsidR="00870AC1">
        <w:fldChar w:fldCharType="begin"/>
      </w:r>
      <w:r w:rsidR="009F5152">
        <w:instrText xml:space="preserve"> ADDIN EN.CITE &lt;EndNote&gt;&lt;Cite&gt;&lt;Author&gt;Quilichini&lt;/Author&gt;&lt;Year&gt;2010&lt;/Year&gt;&lt;RecNum&gt;1421&lt;/RecNum&gt;&lt;DisplayText&gt;(Quilichini et al., 2010)&lt;/DisplayText&gt;&lt;record&gt;&lt;rec-number&gt;1421&lt;/rec-number&gt;&lt;foreign-keys&gt;&lt;key app="EN" db-id="vtaxda5rxfdxr0ewxpc5955pwt0a9rze0eer" timestamp="1394781480"&gt;1421&lt;/key&gt;&lt;/foreign-keys&gt;&lt;ref-type name="Journal Article"&gt;17&lt;/ref-type&gt;&lt;contributors&gt;&lt;authors&gt;&lt;author&gt;Quilichini, Teagen D.&lt;/author&gt;&lt;author&gt;Friedmann, Michael C.&lt;/author&gt;&lt;author&gt;Samuels, A. Lacey&lt;/author&gt;&lt;author&gt;Douglas, Carl J.&lt;/author&gt;&lt;/authors&gt;&lt;/contributors&gt;&lt;titles&gt;&lt;title&gt;ATP-Binding Cassette Transporter G26 Is Required for Male Fertility and Pollen Exine Formation in Arabidopsis&lt;/title&gt;&lt;secondary-title&gt;Plant Physiology&lt;/secondary-title&gt;&lt;/titles&gt;&lt;periodical&gt;&lt;full-title&gt;Plant Physiology&lt;/full-title&gt;&lt;abbr-1&gt;Plant Physiol.&lt;/abbr-1&gt;&lt;abbr-2&gt;Plant Physiol&lt;/abbr-2&gt;&lt;/periodical&gt;&lt;pages&gt;678-690&lt;/pages&gt;&lt;volume&gt;154&lt;/volume&gt;&lt;number&gt;2&lt;/number&gt;&lt;dates&gt;&lt;year&gt;2010&lt;/year&gt;&lt;pub-dates&gt;&lt;date&gt;October 1, 2010&lt;/date&gt;&lt;/pub-dates&gt;&lt;/dates&gt;&lt;urls&gt;&lt;related-urls&gt;&lt;url&gt;http://www.plantphysiol.org/content/154/2/678.abstract&lt;/url&gt;&lt;/related-urls&gt;&lt;/urls&gt;&lt;electronic-resource-num&gt;10.1104/pp.110.161968&lt;/electronic-resource-num&gt;&lt;/record&gt;&lt;/Cite&gt;&lt;/EndNote&gt;</w:instrText>
      </w:r>
      <w:r w:rsidR="00870AC1">
        <w:fldChar w:fldCharType="separate"/>
      </w:r>
      <w:r w:rsidR="009F5152">
        <w:rPr>
          <w:noProof/>
        </w:rPr>
        <w:t>(</w:t>
      </w:r>
      <w:hyperlink w:anchor="_ENREF_90" w:tooltip="Quilichini, 2010 #1421" w:history="1">
        <w:r w:rsidR="0080517A">
          <w:rPr>
            <w:noProof/>
          </w:rPr>
          <w:t>Quilichini et al., 2010</w:t>
        </w:r>
      </w:hyperlink>
      <w:r w:rsidR="009F5152">
        <w:rPr>
          <w:noProof/>
        </w:rPr>
        <w:t>)</w:t>
      </w:r>
      <w:r w:rsidR="00870AC1">
        <w:fldChar w:fldCharType="end"/>
      </w:r>
      <w:r w:rsidR="00876D27">
        <w:t xml:space="preserve">. </w:t>
      </w:r>
      <w:r w:rsidR="009F5152">
        <w:t>In addition,</w:t>
      </w:r>
      <w:r w:rsidR="005433A0">
        <w:t xml:space="preserve"> </w:t>
      </w:r>
      <w:r w:rsidR="009F5152">
        <w:t>s</w:t>
      </w:r>
      <w:r w:rsidR="00876D27">
        <w:t xml:space="preserve">everal members of the NITRATE TRANSPORTER1/PEPTIDE TRANSPORTER  (NPF) family that have been reported to transport nitrate, </w:t>
      </w:r>
      <w:proofErr w:type="spellStart"/>
      <w:r w:rsidR="00B27C99">
        <w:t>auxin</w:t>
      </w:r>
      <w:proofErr w:type="spellEnd"/>
      <w:r w:rsidR="00E97503">
        <w:t>, and ABA</w:t>
      </w:r>
      <w:r w:rsidR="00475EB3">
        <w:t xml:space="preserve"> </w:t>
      </w:r>
      <w:r w:rsidR="00E97503">
        <w:t xml:space="preserve">also increased </w:t>
      </w:r>
      <w:r w:rsidR="00E97503">
        <w:lastRenderedPageBreak/>
        <w:t xml:space="preserve">in abundance in response to flg22 </w:t>
      </w:r>
      <w:r w:rsidR="00870AC1">
        <w:fldChar w:fldCharType="begin"/>
      </w:r>
      <w:r w:rsidR="009F5152">
        <w:instrText xml:space="preserve"> ADDIN EN.CITE &lt;EndNote&gt;&lt;Cite&gt;&lt;Author&gt;Léran&lt;/Author&gt;&lt;Year&gt;2014&lt;/Year&gt;&lt;RecNum&gt;1416&lt;/RecNum&gt;&lt;DisplayText&gt;(Léran et al., 2014)&lt;/DisplayText&gt;&lt;record&gt;&lt;rec-number&gt;1416&lt;/rec-number&gt;&lt;foreign-keys&gt;&lt;key app="EN" db-id="vtaxda5rxfdxr0ewxpc5955pwt0a9rze0eer" timestamp="1394776841"&gt;1416&lt;/key&gt;&lt;/foreign-keys&gt;&lt;ref-type name="Journal Article"&gt;17&lt;/ref-type&gt;&lt;contributors&gt;&lt;authors&gt;&lt;author&gt;Léran, Sophie&lt;/author&gt;&lt;author&gt;Varala, Kranthi&lt;/author&gt;&lt;author&gt;Boyer, Jean-Christophe&lt;/author&gt;&lt;author&gt;Chiurazzi, Maurizio&lt;/author&gt;&lt;author&gt;Crawford, Nigel&lt;/author&gt;&lt;author&gt;Daniel-Vedele, Françoise&lt;/author&gt;&lt;author&gt;David, Laure&lt;/author&gt;&lt;author&gt;Dickstein, Rebecca&lt;/author&gt;&lt;author&gt;Fernandez, Emilio&lt;/author&gt;&lt;author&gt;Forde, Brian&lt;/author&gt;&lt;author&gt;Gassmann, Walter&lt;/author&gt;&lt;author&gt;Geiger, Dietmar&lt;/author&gt;&lt;author&gt;Gojon, Alain&lt;/author&gt;&lt;author&gt;Gong, Ji-Ming&lt;/author&gt;&lt;author&gt;Halkier, Barbara A.&lt;/author&gt;&lt;author&gt;Harris, Jeanne M.&lt;/author&gt;&lt;author&gt;Hedrich, Rainer&lt;/author&gt;&lt;author&gt;Limami, Anis M.&lt;/author&gt;&lt;author&gt;Rentsch, Doris&lt;/author&gt;&lt;author&gt;Seo, Mitsunori&lt;/author&gt;&lt;author&gt;Tsay, Yi-Fang&lt;/author&gt;&lt;author&gt;Zhang, Mingyong&lt;/author&gt;&lt;author&gt;Coruzzi, Gloria&lt;/author&gt;&lt;author&gt;Lacombe, Benoît&lt;/author&gt;&lt;/authors&gt;&lt;/contributors&gt;&lt;titles&gt;&lt;title&gt;A unified nomenclature of NITRATE TRANSPORTER 1/PEPTIDE TRANSPORTER family members in plants&lt;/title&gt;&lt;secondary-title&gt;Trends in Plant Science&lt;/secondary-title&gt;&lt;/titles&gt;&lt;periodical&gt;&lt;full-title&gt;Trends in Plant Science&lt;/full-title&gt;&lt;abbr-1&gt;Trends Plant Sci.&lt;/abbr-1&gt;&lt;abbr-2&gt;Trends Plant Sci&lt;/abbr-2&gt;&lt;/periodical&gt;&lt;pages&gt;5-9&lt;/pages&gt;&lt;volume&gt;19&lt;/volume&gt;&lt;number&gt;1&lt;/number&gt;&lt;dates&gt;&lt;year&gt;2014&lt;/year&gt;&lt;pub-dates&gt;&lt;date&gt;1//&lt;/date&gt;&lt;/pub-dates&gt;&lt;/dates&gt;&lt;isbn&gt;1360-1385&lt;/isbn&gt;&lt;urls&gt;&lt;related-urls&gt;&lt;url&gt;http://www.sciencedirect.com/science/article/pii/S1360138513001702&lt;/url&gt;&lt;/related-urls&gt;&lt;/urls&gt;&lt;electronic-resource-num&gt;http://dx.doi.org/10.1016/j.tplants.2013.08.008&lt;/electronic-resource-num&gt;&lt;/record&gt;&lt;/Cite&gt;&lt;/EndNote&gt;</w:instrText>
      </w:r>
      <w:r w:rsidR="00870AC1">
        <w:fldChar w:fldCharType="separate"/>
      </w:r>
      <w:r w:rsidR="009F5152">
        <w:rPr>
          <w:noProof/>
        </w:rPr>
        <w:t>(</w:t>
      </w:r>
      <w:hyperlink w:anchor="_ENREF_62" w:tooltip="Léran, 2014 #1416" w:history="1">
        <w:r w:rsidR="0080517A">
          <w:rPr>
            <w:noProof/>
          </w:rPr>
          <w:t>Léran et al., 2014</w:t>
        </w:r>
      </w:hyperlink>
      <w:r w:rsidR="009F5152">
        <w:rPr>
          <w:noProof/>
        </w:rPr>
        <w:t>)</w:t>
      </w:r>
      <w:r w:rsidR="00870AC1">
        <w:fldChar w:fldCharType="end"/>
      </w:r>
      <w:r w:rsidR="00E97503">
        <w:t xml:space="preserve">. </w:t>
      </w:r>
      <w:r w:rsidR="008C6EEC">
        <w:t>As members of the ABC transporter and NPF families can transport a range of substrates</w:t>
      </w:r>
      <w:r w:rsidR="00B27C99">
        <w:t>,</w:t>
      </w:r>
      <w:r w:rsidR="008C6EEC">
        <w:t xml:space="preserve"> </w:t>
      </w:r>
      <w:r w:rsidR="00475EB3">
        <w:t>some</w:t>
      </w:r>
      <w:r w:rsidR="00B27C99">
        <w:t xml:space="preserve"> of</w:t>
      </w:r>
      <w:r w:rsidR="00475EB3">
        <w:t xml:space="preserve"> these transporters </w:t>
      </w:r>
      <w:r w:rsidR="00B27C99">
        <w:t>likely</w:t>
      </w:r>
      <w:r w:rsidR="00475EB3">
        <w:t xml:space="preserve"> facilitate </w:t>
      </w:r>
      <w:r w:rsidR="00B27C99">
        <w:t xml:space="preserve">hormone transport as well as </w:t>
      </w:r>
      <w:r w:rsidR="00475EB3">
        <w:t xml:space="preserve">the export of antimicrobial </w:t>
      </w:r>
      <w:r w:rsidR="00C421F1">
        <w:t xml:space="preserve">or cell wall-reinforcing </w:t>
      </w:r>
      <w:r w:rsidR="00475EB3">
        <w:t xml:space="preserve">compounds into the </w:t>
      </w:r>
      <w:proofErr w:type="spellStart"/>
      <w:r w:rsidR="00475EB3">
        <w:t>apoplast</w:t>
      </w:r>
      <w:proofErr w:type="spellEnd"/>
      <w:r w:rsidR="00475EB3">
        <w:t xml:space="preserve"> upon pathogen perception </w:t>
      </w:r>
      <w:r w:rsidR="00870AC1">
        <w:fldChar w:fldCharType="begin">
          <w:fldData xml:space="preserve">PEVuZE5vdGU+PENpdGU+PEF1dGhvcj5LYW5nPC9BdXRob3I+PFllYXI+MjAxMTwvWWVhcj48UmVj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</w:fldData>
        </w:fldChar>
      </w:r>
      <w:r w:rsidR="009F5152">
        <w:instrText xml:space="preserve"> ADDIN EN.CITE </w:instrText>
      </w:r>
      <w:r w:rsidR="00870AC1">
        <w:fldChar w:fldCharType="begin">
          <w:fldData xml:space="preserve">PEVuZE5vdGU+PENpdGU+PEF1dGhvcj5LYW5nPC9BdXRob3I+PFllYXI+MjAxMTwvWWVhcj48UmVj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</w:fldData>
        </w:fldChar>
      </w:r>
      <w:r w:rsidR="009F5152">
        <w:instrText xml:space="preserve"> ADDIN EN.CITE.DATA </w:instrText>
      </w:r>
      <w:r w:rsidR="00870AC1">
        <w:fldChar w:fldCharType="end"/>
      </w:r>
      <w:r w:rsidR="00870AC1">
        <w:fldChar w:fldCharType="separate"/>
      </w:r>
      <w:r w:rsidR="009F5152">
        <w:rPr>
          <w:noProof/>
        </w:rPr>
        <w:t>(</w:t>
      </w:r>
      <w:hyperlink w:anchor="_ENREF_48" w:tooltip="Kang, 2011 #1412" w:history="1">
        <w:r w:rsidR="0080517A">
          <w:rPr>
            <w:noProof/>
          </w:rPr>
          <w:t>Kang et al., 2011</w:t>
        </w:r>
      </w:hyperlink>
      <w:r w:rsidR="009F5152">
        <w:rPr>
          <w:noProof/>
        </w:rPr>
        <w:t xml:space="preserve">; </w:t>
      </w:r>
      <w:hyperlink w:anchor="_ENREF_62" w:tooltip="Léran, 2014 #1416" w:history="1">
        <w:r w:rsidR="0080517A">
          <w:rPr>
            <w:noProof/>
          </w:rPr>
          <w:t>Léran et al., 2014</w:t>
        </w:r>
      </w:hyperlink>
      <w:r w:rsidR="009F5152">
        <w:rPr>
          <w:noProof/>
        </w:rPr>
        <w:t>)</w:t>
      </w:r>
      <w:r w:rsidR="00870AC1">
        <w:fldChar w:fldCharType="end"/>
      </w:r>
      <w:r w:rsidR="00475EB3">
        <w:t xml:space="preserve">. </w:t>
      </w:r>
      <w:proofErr w:type="spellStart"/>
      <w:r w:rsidR="00EF4E4C">
        <w:t>Autoinhibited</w:t>
      </w:r>
      <w:proofErr w:type="spellEnd"/>
      <w:r w:rsidR="00EF4E4C">
        <w:t xml:space="preserve"> </w:t>
      </w:r>
      <w:r w:rsidR="0090060C">
        <w:t>Ca</w:t>
      </w:r>
      <w:r w:rsidR="0090060C" w:rsidRPr="0090060C">
        <w:rPr>
          <w:vertAlign w:val="superscript"/>
        </w:rPr>
        <w:t>2+</w:t>
      </w:r>
      <w:r w:rsidR="0090060C">
        <w:t xml:space="preserve"> </w:t>
      </w:r>
      <w:proofErr w:type="spellStart"/>
      <w:r w:rsidR="0090060C">
        <w:t>ATPase</w:t>
      </w:r>
      <w:proofErr w:type="spellEnd"/>
      <w:r w:rsidR="0090060C">
        <w:t xml:space="preserve"> </w:t>
      </w:r>
      <w:r w:rsidR="00475EB3">
        <w:t>12</w:t>
      </w:r>
      <w:r w:rsidR="00EF4E4C">
        <w:t xml:space="preserve"> (ACA12)</w:t>
      </w:r>
      <w:r w:rsidR="00C4778E">
        <w:t xml:space="preserve"> </w:t>
      </w:r>
      <w:r w:rsidR="00B776F4">
        <w:t>w</w:t>
      </w:r>
      <w:r w:rsidR="00C4778E">
        <w:t>as highly up-regulated in PM fractions at 180 and 720 minutes post-flg22. In contrast with other ACAs, ACA12</w:t>
      </w:r>
      <w:r w:rsidR="00EF4E4C">
        <w:t xml:space="preserve"> has recently been demonstrated to be </w:t>
      </w:r>
      <w:r w:rsidR="00C4778E">
        <w:t xml:space="preserve">a </w:t>
      </w:r>
      <w:r w:rsidR="00EF4E4C">
        <w:t>hyperactive Ca</w:t>
      </w:r>
      <w:r w:rsidR="00EF4E4C" w:rsidRPr="0090060C">
        <w:rPr>
          <w:vertAlign w:val="superscript"/>
        </w:rPr>
        <w:t>2+</w:t>
      </w:r>
      <w:r w:rsidR="00EF4E4C">
        <w:rPr>
          <w:vertAlign w:val="superscript"/>
        </w:rPr>
        <w:t xml:space="preserve"> </w:t>
      </w:r>
      <w:r w:rsidR="00EF4E4C">
        <w:t xml:space="preserve">pump that lacks </w:t>
      </w:r>
      <w:proofErr w:type="spellStart"/>
      <w:r w:rsidR="00EF4E4C">
        <w:t>autoinhibition</w:t>
      </w:r>
      <w:proofErr w:type="spellEnd"/>
      <w:r w:rsidR="00EF4E4C">
        <w:t xml:space="preserve"> </w:t>
      </w:r>
      <w:r w:rsidR="00C4778E">
        <w:t xml:space="preserve">and </w:t>
      </w:r>
      <w:proofErr w:type="spellStart"/>
      <w:r w:rsidR="00C4778E">
        <w:t>calmodulin</w:t>
      </w:r>
      <w:proofErr w:type="spellEnd"/>
      <w:r w:rsidR="00C4778E">
        <w:t xml:space="preserve"> regulation </w:t>
      </w:r>
      <w:r w:rsidR="00870AC1">
        <w:fldChar w:fldCharType="begin"/>
      </w:r>
      <w:r w:rsidR="009F5152">
        <w:instrText xml:space="preserve"> ADDIN EN.CITE &lt;EndNote&gt;&lt;Cite&gt;&lt;Author&gt;Limonta&lt;/Author&gt;&lt;Year&gt;2014&lt;/Year&gt;&lt;RecNum&gt;1418&lt;/RecNum&gt;&lt;DisplayText&gt;(Limonta et al., 2014)&lt;/DisplayText&gt;&lt;record&gt;&lt;rec-number&gt;1418&lt;/rec-number&gt;&lt;foreign-keys&gt;&lt;key app="EN" db-id="vtaxda5rxfdxr0ewxpc5955pwt0a9rze0eer" timestamp="1394777762"&gt;1418&lt;/key&gt;&lt;/foreign-keys&gt;&lt;ref-type name="Journal Article"&gt;17&lt;/ref-type&gt;&lt;contributors&gt;&lt;authors&gt;&lt;author&gt;Limonta, M.&lt;/author&gt;&lt;author&gt;Romanowsky, S.&lt;/author&gt;&lt;author&gt;Olivari, C.&lt;/author&gt;&lt;author&gt;Bonza, M. C.&lt;/author&gt;&lt;author&gt;Luoni, L.&lt;/author&gt;&lt;author&gt;Rosenberg, A.&lt;/author&gt;&lt;author&gt;Harper, J. F.&lt;/author&gt;&lt;author&gt;De Michelis, M. I.&lt;/author&gt;&lt;/authors&gt;&lt;/contributors&gt;&lt;auth-address&gt;Dipartimento di Bioscienze, Istituto di Biofisica del CNR, Sezione di Milano, Universita degli Studi di Milano, via G. Celoria 26, 20133, Milan, Italy.&lt;/auth-address&gt;&lt;titles&gt;&lt;title&gt;ACA12 is a deregulated isoform of plasma membrane Ca(2+)-ATPase of Arabidopsis thaliana&lt;/title&gt;&lt;secondary-title&gt;Plant Mol Biol&lt;/secondary-title&gt;&lt;alt-title&gt;Plant molecular biology&lt;/alt-title&gt;&lt;/titles&gt;&lt;periodical&gt;&lt;full-title&gt;Plant Molecular Biology&lt;/full-title&gt;&lt;abbr-1&gt;Plant Mol. Biol.&lt;/abbr-1&gt;&lt;abbr-2&gt;Plant Mol Biol&lt;/abbr-2&gt;&lt;/periodical&gt;&lt;alt-periodical&gt;&lt;full-title&gt;Plant Molecular Biology&lt;/full-title&gt;&lt;abbr-1&gt;Plant Mol. Biol.&lt;/abbr-1&gt;&lt;abbr-2&gt;Plant Mol Biol&lt;/abbr-2&gt;&lt;/alt-periodical&gt;&lt;pages&gt;387-97&lt;/pages&gt;&lt;volume&gt;84&lt;/volume&gt;&lt;number&gt;4-5&lt;/number&gt;&lt;dates&gt;&lt;year&gt;2014&lt;/year&gt;&lt;pub-dates&gt;&lt;date&gt;Mar&lt;/date&gt;&lt;/pub-dates&gt;&lt;/dates&gt;&lt;isbn&gt;1573-5028 (Electronic)&amp;#xD;0167-4412 (Linking)&lt;/isbn&gt;&lt;accession-num&gt;24101142&lt;/accession-num&gt;&lt;urls&gt;&lt;related-urls&gt;&lt;url&gt;http://www.ncbi.nlm.nih.gov/pubmed/24101142&lt;/url&gt;&lt;/related-urls&gt;&lt;/urls&gt;&lt;electronic-resource-num&gt;10.1007/s11103-013-0138-9&lt;/electronic-resource-num&gt;&lt;/record&gt;&lt;/Cite&gt;&lt;/EndNote&gt;</w:instrText>
      </w:r>
      <w:r w:rsidR="00870AC1">
        <w:fldChar w:fldCharType="separate"/>
      </w:r>
      <w:r w:rsidR="009F5152">
        <w:rPr>
          <w:noProof/>
        </w:rPr>
        <w:t>(</w:t>
      </w:r>
      <w:hyperlink w:anchor="_ENREF_66" w:tooltip="Limonta, 2014 #1418" w:history="1">
        <w:r w:rsidR="0080517A">
          <w:rPr>
            <w:noProof/>
          </w:rPr>
          <w:t>Limonta et al., 2014</w:t>
        </w:r>
      </w:hyperlink>
      <w:r w:rsidR="009F5152">
        <w:rPr>
          <w:noProof/>
        </w:rPr>
        <w:t>)</w:t>
      </w:r>
      <w:r w:rsidR="00870AC1">
        <w:fldChar w:fldCharType="end"/>
      </w:r>
      <w:r w:rsidR="00EF4E4C">
        <w:t xml:space="preserve">, </w:t>
      </w:r>
      <w:r w:rsidR="008D16BB">
        <w:t xml:space="preserve">and its </w:t>
      </w:r>
      <w:r w:rsidR="00B776F4">
        <w:t>expression</w:t>
      </w:r>
      <w:r w:rsidR="008D16BB">
        <w:t xml:space="preserve"> pattern at the PM suggests </w:t>
      </w:r>
      <w:r w:rsidR="00EF4E4C">
        <w:t>that</w:t>
      </w:r>
      <w:r w:rsidR="00C4778E">
        <w:t xml:space="preserve"> it could be involved in cytosolic calcium ion </w:t>
      </w:r>
      <w:r w:rsidR="00F71F5F">
        <w:t>homeostasis</w:t>
      </w:r>
      <w:r w:rsidR="00C4778E">
        <w:t xml:space="preserve"> during PTI sign</w:t>
      </w:r>
      <w:r w:rsidR="008B63CF">
        <w:t>aling.</w:t>
      </w:r>
    </w:p>
    <w:p w:rsidR="00D318AA" w:rsidRDefault="00D318AA" w:rsidP="000D1833">
      <w:pPr>
        <w:spacing w:after="0" w:line="480" w:lineRule="auto"/>
        <w:jc w:val="both"/>
        <w:rPr>
          <w:b/>
        </w:rPr>
      </w:pPr>
      <w:r w:rsidRPr="00331B67">
        <w:rPr>
          <w:b/>
        </w:rPr>
        <w:t>Tempo</w:t>
      </w:r>
      <w:r w:rsidR="005B4CEC">
        <w:rPr>
          <w:b/>
        </w:rPr>
        <w:t>ral expression clustering of RNA-</w:t>
      </w:r>
      <w:proofErr w:type="spellStart"/>
      <w:r w:rsidR="005B4CEC">
        <w:rPr>
          <w:b/>
        </w:rPr>
        <w:t>seq</w:t>
      </w:r>
      <w:proofErr w:type="spellEnd"/>
      <w:r w:rsidR="005B4CEC">
        <w:rPr>
          <w:b/>
        </w:rPr>
        <w:t xml:space="preserve"> reveals regulatory waves of gene </w:t>
      </w:r>
      <w:r w:rsidR="00ED49FE">
        <w:rPr>
          <w:b/>
        </w:rPr>
        <w:t>activation</w:t>
      </w:r>
      <w:r w:rsidR="005B4CEC">
        <w:rPr>
          <w:b/>
        </w:rPr>
        <w:t xml:space="preserve"> during PTI</w:t>
      </w:r>
    </w:p>
    <w:p w:rsidR="00ED49FE" w:rsidRPr="00331B67" w:rsidRDefault="00ED49FE" w:rsidP="000D1833">
      <w:pPr>
        <w:spacing w:after="0" w:line="480" w:lineRule="auto"/>
        <w:jc w:val="both"/>
        <w:rPr>
          <w:b/>
        </w:rPr>
      </w:pPr>
      <w:r w:rsidRPr="00ED49FE">
        <w:rPr>
          <w:b/>
          <w:highlight w:val="yellow"/>
        </w:rPr>
        <w:t>I am still working on this analysis. This section and Figure 6</w:t>
      </w:r>
      <w:r>
        <w:rPr>
          <w:b/>
          <w:highlight w:val="yellow"/>
        </w:rPr>
        <w:t>A</w:t>
      </w:r>
      <w:r w:rsidRPr="00ED49FE">
        <w:rPr>
          <w:b/>
          <w:highlight w:val="yellow"/>
        </w:rPr>
        <w:t xml:space="preserve"> will change</w:t>
      </w:r>
      <w:r>
        <w:rPr>
          <w:b/>
          <w:highlight w:val="yellow"/>
        </w:rPr>
        <w:t>, but I would like to include it in some capacity if I</w:t>
      </w:r>
      <w:r w:rsidRPr="00ED49FE">
        <w:rPr>
          <w:b/>
          <w:highlight w:val="yellow"/>
        </w:rPr>
        <w:t xml:space="preserve"> find something interesting.</w:t>
      </w:r>
      <w:r>
        <w:rPr>
          <w:b/>
        </w:rPr>
        <w:t xml:space="preserve"> </w:t>
      </w:r>
    </w:p>
    <w:p w:rsidR="000936B1" w:rsidRPr="005B4CEC" w:rsidRDefault="0068601D" w:rsidP="000D1833">
      <w:pPr>
        <w:spacing w:after="0" w:line="480" w:lineRule="auto"/>
        <w:jc w:val="both"/>
      </w:pPr>
      <w:r w:rsidRPr="00331B67">
        <w:rPr>
          <w:b/>
        </w:rPr>
        <w:tab/>
      </w:r>
      <w:r w:rsidR="00F71F5F">
        <w:t>To</w:t>
      </w:r>
      <w:r w:rsidRPr="00331B67">
        <w:t xml:space="preserve"> better understand the temporal expression dynamics of the FLS2-activated immune response, we used Bayesian hierarchical clustering implemented in the </w:t>
      </w:r>
      <w:proofErr w:type="spellStart"/>
      <w:r w:rsidRPr="00331B67">
        <w:t>Splinecluster</w:t>
      </w:r>
      <w:proofErr w:type="spellEnd"/>
      <w:r w:rsidRPr="00331B67">
        <w:t xml:space="preserve"> package</w:t>
      </w:r>
      <w:r w:rsidR="00870AC1">
        <w:fldChar w:fldCharType="begin"/>
      </w:r>
      <w:r w:rsidR="00E87A68">
        <w:instrText xml:space="preserve"> ADDIN EN.CITE &lt;EndNote&gt;&lt;Cite&gt;&lt;Author&gt;Heard&lt;/Author&gt;&lt;Year&gt;2005&lt;/Year&gt;&lt;RecNum&gt;1290&lt;/RecNum&gt;&lt;DisplayText&gt;(Heard et al., 2005)&lt;/DisplayText&gt;&lt;record&gt;&lt;rec-number&gt;1290&lt;/rec-number&gt;&lt;foreign-keys&gt;&lt;key app="EN" db-id="vtaxda5rxfdxr0ewxpc5955pwt0a9rze0eer" timestamp="1393444905"&gt;1290&lt;/key&gt;&lt;/foreign-keys&gt;&lt;ref-type name="Journal Article"&gt;17&lt;/ref-type&gt;&lt;contributors&gt;&lt;authors&gt;&lt;author&gt;Heard, Nicholas A.&lt;/author&gt;&lt;author&gt;Holmes, Christopher C.&lt;/author&gt;&lt;author&gt;Stephens, David A.&lt;/author&gt;&lt;author&gt;Hand, David J.&lt;/author&gt;&lt;author&gt;Dimopoulos, George&lt;/author&gt;&lt;/authors&gt;&lt;/contributors&gt;&lt;titles&gt;&lt;title&gt;Bayesian coclustering of Anopheles gene expression time series: Study of immune defense response to multiple experimental challenges&lt;/title&gt;&lt;secondary-title&gt;Proceedings of the National Academy of Sciences of the United States of America&lt;/secondary-title&gt;&lt;/titles&gt;&lt;periodical&gt;&lt;full-title&gt;Proc Natl Acad Sci U S A&lt;/full-title&gt;&lt;abbr-1&gt;Proceedings of the National Academy of Sciences of the United States of America&lt;/abbr-1&gt;&lt;/periodical&gt;&lt;pages&gt;16939-16944&lt;/pages&gt;&lt;volume&gt;102&lt;/volume&gt;&lt;number&gt;47&lt;/number&gt;&lt;dates&gt;&lt;year&gt;2005&lt;/year&gt;&lt;pub-dates&gt;&lt;date&gt;November 22, 2005&lt;/date&gt;&lt;/pub-dates&gt;&lt;/dates&gt;&lt;urls&gt;&lt;related-urls&gt;&lt;url&gt;http://www.pnas.org/content/102/47/16939.abstract&lt;/url&gt;&lt;/related-urls&gt;&lt;/urls&gt;&lt;electronic-resource-num&gt;10.1073/pnas.0408393102&lt;/electronic-resource-num&gt;&lt;/record&gt;&lt;/Cite&gt;&lt;/EndNote&gt;</w:instrText>
      </w:r>
      <w:r w:rsidR="00870AC1">
        <w:fldChar w:fldCharType="separate"/>
      </w:r>
      <w:r w:rsidR="00E87A68">
        <w:rPr>
          <w:noProof/>
        </w:rPr>
        <w:t>(</w:t>
      </w:r>
      <w:hyperlink w:anchor="_ENREF_35" w:tooltip="Heard, 2005 #1290" w:history="1">
        <w:r w:rsidR="0080517A">
          <w:rPr>
            <w:noProof/>
          </w:rPr>
          <w:t>Heard et al., 2005</w:t>
        </w:r>
      </w:hyperlink>
      <w:r w:rsidR="00E87A68">
        <w:rPr>
          <w:noProof/>
        </w:rPr>
        <w:t>)</w:t>
      </w:r>
      <w:r w:rsidR="00870AC1">
        <w:fldChar w:fldCharType="end"/>
      </w:r>
      <w:r w:rsidR="00577F4B" w:rsidRPr="00331B67">
        <w:t>.</w:t>
      </w:r>
      <w:r w:rsidRPr="00331B67">
        <w:t xml:space="preserve"> </w:t>
      </w:r>
      <w:r w:rsidR="0056786A">
        <w:t>W</w:t>
      </w:r>
      <w:r w:rsidR="00577F4B" w:rsidRPr="00331B67">
        <w:t>e clustered all</w:t>
      </w:r>
      <w:r w:rsidRPr="00331B67">
        <w:t xml:space="preserve"> differentially expressed </w:t>
      </w:r>
      <w:r w:rsidR="00B03E72" w:rsidRPr="00331B67">
        <w:t>mRNA</w:t>
      </w:r>
      <w:r w:rsidR="007C5331" w:rsidRPr="00331B67">
        <w:t xml:space="preserve"> </w:t>
      </w:r>
      <w:r w:rsidR="00577F4B" w:rsidRPr="00331B67">
        <w:t>(n=5612)</w:t>
      </w:r>
      <w:r w:rsidRPr="00331B67">
        <w:t xml:space="preserve"> based on their Log2 fold change difference relative to water-treated</w:t>
      </w:r>
      <w:r w:rsidR="00A80DDF" w:rsidRPr="00331B67">
        <w:t xml:space="preserve"> controls</w:t>
      </w:r>
      <w:r w:rsidRPr="00331B67">
        <w:t xml:space="preserve"> </w:t>
      </w:r>
      <w:r w:rsidR="00F71F5F">
        <w:t>(Figure 6 and S</w:t>
      </w:r>
      <w:r w:rsidR="00577F4B" w:rsidRPr="00331B67">
        <w:t xml:space="preserve">upplemental Figures </w:t>
      </w:r>
      <w:r w:rsidR="00F71F5F">
        <w:t>4</w:t>
      </w:r>
      <w:r w:rsidR="00D82B72" w:rsidRPr="00331B67">
        <w:t>)</w:t>
      </w:r>
      <w:r w:rsidRPr="00331B67">
        <w:t>.</w:t>
      </w:r>
      <w:r w:rsidR="00577F4B" w:rsidRPr="00331B67">
        <w:t xml:space="preserve"> </w:t>
      </w:r>
      <w:r w:rsidR="000936B1" w:rsidRPr="00331B67">
        <w:t>Using our clustering parameters, t</w:t>
      </w:r>
      <w:r w:rsidR="00577F4B" w:rsidRPr="00331B67">
        <w:t>he RNA-</w:t>
      </w:r>
      <w:proofErr w:type="spellStart"/>
      <w:r w:rsidR="00577F4B" w:rsidRPr="00331B67">
        <w:t>seq</w:t>
      </w:r>
      <w:proofErr w:type="spellEnd"/>
      <w:r w:rsidR="00577F4B" w:rsidRPr="00331B67">
        <w:t xml:space="preserve"> DE genes were divided into 23 clusters based on their overall expression pattern and magnitude of differential expression (Supplemental F</w:t>
      </w:r>
      <w:r w:rsidR="00F71F5F">
        <w:t>igure 4</w:t>
      </w:r>
      <w:r w:rsidR="00577F4B" w:rsidRPr="00331B67">
        <w:t>).</w:t>
      </w:r>
      <w:r w:rsidR="00D82B72" w:rsidRPr="00331B67">
        <w:t xml:space="preserve"> </w:t>
      </w:r>
      <w:r w:rsidR="000936B1" w:rsidRPr="00331B67">
        <w:t xml:space="preserve">We then combined these clusters into groups based on the time of first differential expression and </w:t>
      </w:r>
      <w:r w:rsidR="00043B3A">
        <w:t xml:space="preserve">each </w:t>
      </w:r>
      <w:r w:rsidR="000936B1" w:rsidRPr="00331B67">
        <w:t>cluster</w:t>
      </w:r>
      <w:r w:rsidR="00043B3A">
        <w:t>'s</w:t>
      </w:r>
      <w:r w:rsidR="000936B1" w:rsidRPr="00331B67">
        <w:t xml:space="preserve"> nearest neighbors, leading to the classification of </w:t>
      </w:r>
      <w:r w:rsidR="00F71F5F">
        <w:t>13</w:t>
      </w:r>
      <w:r w:rsidR="000936B1" w:rsidRPr="00331B67">
        <w:t xml:space="preserve"> </w:t>
      </w:r>
      <w:r w:rsidR="00BB0E95" w:rsidRPr="00331B67">
        <w:t>dominant</w:t>
      </w:r>
      <w:r w:rsidR="000936B1" w:rsidRPr="00331B67">
        <w:t xml:space="preserve"> expression patterns in the RNA-</w:t>
      </w:r>
      <w:proofErr w:type="spellStart"/>
      <w:r w:rsidR="000936B1" w:rsidRPr="00331B67">
        <w:t>seq</w:t>
      </w:r>
      <w:proofErr w:type="spellEnd"/>
      <w:r w:rsidR="000936B1" w:rsidRPr="00331B67">
        <w:t xml:space="preserve"> data (Figure 6A).</w:t>
      </w:r>
      <w:r w:rsidR="004C0FC3" w:rsidRPr="00331B67">
        <w:t xml:space="preserve"> </w:t>
      </w:r>
      <w:r w:rsidR="00B52304">
        <w:t>T</w:t>
      </w:r>
      <w:r w:rsidR="004C0FC3" w:rsidRPr="00331B67">
        <w:t xml:space="preserve">o gain insights into how these expression groups are regulated, we looked for </w:t>
      </w:r>
      <w:r w:rsidR="0056786A">
        <w:t xml:space="preserve">the presence of transcription factors and over-represented </w:t>
      </w:r>
      <w:proofErr w:type="spellStart"/>
      <w:r w:rsidR="0056786A">
        <w:t>cis</w:t>
      </w:r>
      <w:proofErr w:type="spellEnd"/>
      <w:r w:rsidR="0056786A">
        <w:t>-elements</w:t>
      </w:r>
      <w:r w:rsidR="004C0FC3" w:rsidRPr="00331B67">
        <w:t xml:space="preserve"> in the promoter regions</w:t>
      </w:r>
      <w:r w:rsidR="00555680" w:rsidRPr="00331B67">
        <w:t xml:space="preserve"> </w:t>
      </w:r>
      <w:r w:rsidR="004C0FC3" w:rsidRPr="00331B67">
        <w:t>(-2kb upstream of the transcription start si</w:t>
      </w:r>
      <w:r w:rsidR="00B52304">
        <w:t>te) of genes within each group....</w:t>
      </w:r>
      <w:r w:rsidR="00F71F5F" w:rsidRPr="00F71F5F">
        <w:rPr>
          <w:b/>
          <w:highlight w:val="yellow"/>
        </w:rPr>
        <w:t xml:space="preserve"> </w:t>
      </w:r>
    </w:p>
    <w:p w:rsidR="00B03E72" w:rsidRPr="00331B67" w:rsidRDefault="00FE47EA" w:rsidP="000D1833">
      <w:pPr>
        <w:spacing w:after="0" w:line="480" w:lineRule="auto"/>
        <w:jc w:val="both"/>
      </w:pPr>
      <w:r>
        <w:rPr>
          <w:b/>
        </w:rPr>
        <w:t>E</w:t>
      </w:r>
      <w:r w:rsidR="00B03E72" w:rsidRPr="00331B67">
        <w:rPr>
          <w:b/>
        </w:rPr>
        <w:t xml:space="preserve">xpression clustering of </w:t>
      </w:r>
      <w:r>
        <w:rPr>
          <w:b/>
        </w:rPr>
        <w:t>MS/MS data</w:t>
      </w:r>
      <w:r w:rsidR="00B03E72" w:rsidRPr="00331B67">
        <w:rPr>
          <w:b/>
        </w:rPr>
        <w:t xml:space="preserve"> </w:t>
      </w:r>
      <w:r>
        <w:rPr>
          <w:b/>
        </w:rPr>
        <w:t>highlights protein families enriched at the PM during FLS2-PTI</w:t>
      </w:r>
    </w:p>
    <w:p w:rsidR="00DA5890" w:rsidRDefault="000936B1" w:rsidP="0056786A">
      <w:pPr>
        <w:spacing w:after="0" w:line="480" w:lineRule="auto"/>
        <w:jc w:val="both"/>
      </w:pPr>
      <w:r w:rsidRPr="00331B67">
        <w:lastRenderedPageBreak/>
        <w:tab/>
      </w:r>
      <w:r w:rsidR="004F7C04">
        <w:t>Temporal clustering of d</w:t>
      </w:r>
      <w:r w:rsidR="004C7A8D" w:rsidRPr="00331B67">
        <w:t>ifferentially expressed</w:t>
      </w:r>
      <w:r w:rsidR="00D82B72" w:rsidRPr="00331B67">
        <w:t xml:space="preserve"> proteins </w:t>
      </w:r>
      <w:r w:rsidR="004F7C04">
        <w:t xml:space="preserve">resulted in </w:t>
      </w:r>
      <w:r w:rsidR="00D82B72" w:rsidRPr="00331B67">
        <w:t xml:space="preserve">16 </w:t>
      </w:r>
      <w:r w:rsidR="004C0FC3" w:rsidRPr="00331B67">
        <w:t xml:space="preserve">distinct </w:t>
      </w:r>
      <w:r w:rsidR="00D82B72" w:rsidRPr="00331B67">
        <w:t>clusters</w:t>
      </w:r>
      <w:r w:rsidR="004C0FC3" w:rsidRPr="00331B67">
        <w:t xml:space="preserve"> identified with </w:t>
      </w:r>
      <w:proofErr w:type="spellStart"/>
      <w:r w:rsidR="004C0FC3" w:rsidRPr="00331B67">
        <w:t>Splinecluster</w:t>
      </w:r>
      <w:proofErr w:type="spellEnd"/>
      <w:r w:rsidR="004C0FC3" w:rsidRPr="00331B67">
        <w:t xml:space="preserve"> (</w:t>
      </w:r>
      <w:r w:rsidR="004C7A8D" w:rsidRPr="00331B67">
        <w:t>Supplemental</w:t>
      </w:r>
      <w:r w:rsidR="00F71F5F">
        <w:t xml:space="preserve"> Figure 5</w:t>
      </w:r>
      <w:r w:rsidR="004C0FC3" w:rsidRPr="00331B67">
        <w:t>)</w:t>
      </w:r>
      <w:r w:rsidR="007D00EB" w:rsidRPr="00331B67">
        <w:t xml:space="preserve">, representing </w:t>
      </w:r>
      <w:r w:rsidR="00E53B80">
        <w:t>seven</w:t>
      </w:r>
      <w:r w:rsidR="004F7C04">
        <w:t xml:space="preserve"> major</w:t>
      </w:r>
      <w:r w:rsidR="007D00EB" w:rsidRPr="00331B67">
        <w:t xml:space="preserve"> </w:t>
      </w:r>
      <w:r w:rsidR="004C0FC3" w:rsidRPr="00331B67">
        <w:t xml:space="preserve">expression patterns of differential changes at the PM </w:t>
      </w:r>
      <w:r w:rsidR="00D82B72" w:rsidRPr="00331B67">
        <w:t>(</w:t>
      </w:r>
      <w:r w:rsidR="004C0FC3" w:rsidRPr="00331B67">
        <w:t>Figure 6B</w:t>
      </w:r>
      <w:r w:rsidR="00D82B72" w:rsidRPr="00331B67">
        <w:t>).</w:t>
      </w:r>
      <w:r w:rsidR="004C0FC3" w:rsidRPr="00331B67">
        <w:t xml:space="preserve"> In order</w:t>
      </w:r>
      <w:r w:rsidR="004F7C04">
        <w:t xml:space="preserve"> to</w:t>
      </w:r>
      <w:r w:rsidR="00610DDB" w:rsidRPr="00331B67">
        <w:t xml:space="preserve"> further characterize the changes in the complement of PM-associated proteins, we looked for </w:t>
      </w:r>
      <w:r w:rsidR="008643AE" w:rsidRPr="00331B67">
        <w:t>over-representation</w:t>
      </w:r>
      <w:r w:rsidR="00610DDB" w:rsidRPr="00331B67">
        <w:t xml:space="preserve"> of specific protein domains in these expression groups</w:t>
      </w:r>
      <w:r w:rsidR="007D00EB" w:rsidRPr="00331B67">
        <w:t xml:space="preserve"> using </w:t>
      </w:r>
      <w:proofErr w:type="spellStart"/>
      <w:r w:rsidR="007D00EB" w:rsidRPr="00331B67">
        <w:t>Interpro</w:t>
      </w:r>
      <w:proofErr w:type="spellEnd"/>
      <w:r w:rsidR="007D00EB" w:rsidRPr="00331B67">
        <w:t xml:space="preserve"> annotations retrieved from </w:t>
      </w:r>
      <w:proofErr w:type="spellStart"/>
      <w:r w:rsidR="007D00EB" w:rsidRPr="00331B67">
        <w:t>BioMart</w:t>
      </w:r>
      <w:proofErr w:type="spellEnd"/>
      <w:r w:rsidR="007D00EB" w:rsidRPr="00331B67">
        <w:t xml:space="preserve"> </w:t>
      </w:r>
      <w:r w:rsidR="00610DDB" w:rsidRPr="00331B67">
        <w:t>(Figure 6B</w:t>
      </w:r>
      <w:r w:rsidR="00E53B80">
        <w:t>, Supplemental Table 19</w:t>
      </w:r>
      <w:r w:rsidR="00610DDB" w:rsidRPr="00331B67">
        <w:t>)</w:t>
      </w:r>
      <w:r w:rsidR="0025333A">
        <w:t xml:space="preserve"> </w:t>
      </w:r>
      <w:r w:rsidR="00870AC1">
        <w:fldChar w:fldCharType="begin">
          <w:fldData xml:space="preserve">PEVuZE5vdGU+PENpdGU+PEF1dGhvcj5EdXJpbmNrPC9BdXRob3I+PFllYXI+MjAwOTwvWWVhcj48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</w:fldData>
        </w:fldChar>
      </w:r>
      <w:r w:rsidR="0025333A">
        <w:instrText xml:space="preserve"> ADDIN EN.CITE </w:instrText>
      </w:r>
      <w:r w:rsidR="00870AC1">
        <w:fldChar w:fldCharType="begin">
          <w:fldData xml:space="preserve">PEVuZE5vdGU+PENpdGU+PEF1dGhvcj5EdXJpbmNrPC9BdXRob3I+PFllYXI+MjAwOTwvWWVhcj48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</w:fldData>
        </w:fldChar>
      </w:r>
      <w:r w:rsidR="0025333A">
        <w:instrText xml:space="preserve"> ADDIN EN.CITE.DATA </w:instrText>
      </w:r>
      <w:r w:rsidR="00870AC1">
        <w:fldChar w:fldCharType="end"/>
      </w:r>
      <w:r w:rsidR="00870AC1">
        <w:fldChar w:fldCharType="separate"/>
      </w:r>
      <w:r w:rsidR="0025333A">
        <w:rPr>
          <w:noProof/>
        </w:rPr>
        <w:t>(</w:t>
      </w:r>
      <w:hyperlink w:anchor="_ENREF_25" w:tooltip="Durinck, 2009 #1378" w:history="1">
        <w:r w:rsidR="0080517A">
          <w:rPr>
            <w:noProof/>
          </w:rPr>
          <w:t>Durinck et al., 2009</w:t>
        </w:r>
      </w:hyperlink>
      <w:r w:rsidR="0025333A">
        <w:rPr>
          <w:noProof/>
        </w:rPr>
        <w:t xml:space="preserve">; </w:t>
      </w:r>
      <w:hyperlink w:anchor="_ENREF_52" w:tooltip="Kinsella, 2011 #1380" w:history="1">
        <w:r w:rsidR="0080517A">
          <w:rPr>
            <w:noProof/>
          </w:rPr>
          <w:t>Kinsella et al., 2011</w:t>
        </w:r>
      </w:hyperlink>
      <w:r w:rsidR="0025333A">
        <w:rPr>
          <w:noProof/>
        </w:rPr>
        <w:t>)</w:t>
      </w:r>
      <w:r w:rsidR="00870AC1">
        <w:fldChar w:fldCharType="end"/>
      </w:r>
      <w:r w:rsidR="00610DDB" w:rsidRPr="00331B67">
        <w:t xml:space="preserve">. </w:t>
      </w:r>
      <w:r w:rsidR="007D00EB" w:rsidRPr="00331B67">
        <w:t xml:space="preserve">Most of the </w:t>
      </w:r>
      <w:r w:rsidR="004F7C04">
        <w:t xml:space="preserve">enriched </w:t>
      </w:r>
      <w:proofErr w:type="spellStart"/>
      <w:r w:rsidR="007D00EB" w:rsidRPr="00331B67">
        <w:t>Interpro</w:t>
      </w:r>
      <w:proofErr w:type="spellEnd"/>
      <w:r w:rsidR="007D00EB" w:rsidRPr="00331B67">
        <w:t xml:space="preserve"> domains are associated with proteins known to be either peripherally, integrally, or transiently membrane localized</w:t>
      </w:r>
      <w:r w:rsidR="0025333A">
        <w:t xml:space="preserve"> (Figure 6B)</w:t>
      </w:r>
      <w:r w:rsidR="007D00EB" w:rsidRPr="00331B67">
        <w:t xml:space="preserve">. </w:t>
      </w:r>
      <w:r w:rsidR="00B37DBF">
        <w:t xml:space="preserve">Three proteins (NOI8/10/11) with homology to the plant immune regulator RPM1-interacting 4 (RIN4) </w:t>
      </w:r>
      <w:r w:rsidR="00D728A4">
        <w:t>that</w:t>
      </w:r>
      <w:r w:rsidR="00B37DBF">
        <w:t xml:space="preserve"> </w:t>
      </w:r>
      <w:r w:rsidR="00764C91">
        <w:t>harbor</w:t>
      </w:r>
      <w:r w:rsidR="00B37DBF">
        <w:t xml:space="preserve"> the IPR008700 domain were up-regulated 180-720 min post-flg22. This domain is targeted by the pathogen effector protease AvrRpt2 </w:t>
      </w:r>
      <w:r w:rsidR="00870AC1">
        <w:fldChar w:fldCharType="begin">
          <w:fldData xml:space="preserve">PEVuZE5vdGU+PENpdGU+PEF1dGhvcj5DaGlzaG9sbTwvQXV0aG9yPjxZZWFyPjIwMDU8L1llYXI+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</w:fldData>
        </w:fldChar>
      </w:r>
      <w:r w:rsidR="005100EF">
        <w:instrText xml:space="preserve"> ADDIN EN.CITE </w:instrText>
      </w:r>
      <w:r w:rsidR="00870AC1">
        <w:fldChar w:fldCharType="begin">
          <w:fldData xml:space="preserve">PEVuZE5vdGU+PENpdGU+PEF1dGhvcj5DaGlzaG9sbTwvQXV0aG9yPjxZZWFyPjIwMDU8L1llYXI+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</w:fldData>
        </w:fldChar>
      </w:r>
      <w:r w:rsidR="005100EF">
        <w:instrText xml:space="preserve"> ADDIN EN.CITE.DATA </w:instrText>
      </w:r>
      <w:r w:rsidR="00870AC1">
        <w:fldChar w:fldCharType="end"/>
      </w:r>
      <w:r w:rsidR="00870AC1">
        <w:fldChar w:fldCharType="separate"/>
      </w:r>
      <w:r w:rsidR="005100EF">
        <w:rPr>
          <w:noProof/>
        </w:rPr>
        <w:t>(</w:t>
      </w:r>
      <w:hyperlink w:anchor="_ENREF_16" w:tooltip="Chisholm, 2005 #67" w:history="1">
        <w:r w:rsidR="0080517A">
          <w:rPr>
            <w:noProof/>
          </w:rPr>
          <w:t>Chisholm et al., 2005</w:t>
        </w:r>
      </w:hyperlink>
      <w:r w:rsidR="005100EF">
        <w:rPr>
          <w:noProof/>
        </w:rPr>
        <w:t xml:space="preserve">; </w:t>
      </w:r>
      <w:hyperlink w:anchor="_ENREF_27" w:tooltip="Elmore, 2012 #1094" w:history="1">
        <w:r w:rsidR="0080517A">
          <w:rPr>
            <w:noProof/>
          </w:rPr>
          <w:t>Elmore et al., 2012</w:t>
        </w:r>
      </w:hyperlink>
      <w:r w:rsidR="005100EF">
        <w:rPr>
          <w:noProof/>
        </w:rPr>
        <w:t>)</w:t>
      </w:r>
      <w:r w:rsidR="00870AC1">
        <w:fldChar w:fldCharType="end"/>
      </w:r>
      <w:r w:rsidR="00B37DBF">
        <w:t>, suggesting that in addition to RIN4, these proteins might have immune system function.</w:t>
      </w:r>
      <w:r w:rsidR="00B37DBF" w:rsidRPr="00331B67">
        <w:t xml:space="preserve"> </w:t>
      </w:r>
    </w:p>
    <w:p w:rsidR="0056786A" w:rsidRDefault="00DA5890" w:rsidP="0056786A">
      <w:pPr>
        <w:spacing w:after="0" w:line="480" w:lineRule="auto"/>
        <w:jc w:val="both"/>
        <w:rPr>
          <w:b/>
        </w:rPr>
      </w:pPr>
      <w:r>
        <w:tab/>
      </w:r>
      <w:r w:rsidR="00B37DBF">
        <w:t xml:space="preserve">We also detected an increase in proteins </w:t>
      </w:r>
      <w:r w:rsidR="004F7C04">
        <w:t>(</w:t>
      </w:r>
      <w:proofErr w:type="spellStart"/>
      <w:r w:rsidR="004F7C04">
        <w:t>Flotillin</w:t>
      </w:r>
      <w:proofErr w:type="spellEnd"/>
      <w:r w:rsidR="004F7C04">
        <w:t xml:space="preserve"> 1/2/3 and Hypersensitive-induced reaction protein 2) </w:t>
      </w:r>
      <w:r w:rsidR="00B37DBF">
        <w:t xml:space="preserve">with </w:t>
      </w:r>
      <w:r w:rsidR="00D728A4">
        <w:t xml:space="preserve">the </w:t>
      </w:r>
      <w:r w:rsidR="00B37DBF">
        <w:t>IPR001107</w:t>
      </w:r>
      <w:r w:rsidR="00D728A4">
        <w:t xml:space="preserve"> </w:t>
      </w:r>
      <w:r w:rsidR="00B37DBF">
        <w:t>Band 7</w:t>
      </w:r>
      <w:r w:rsidR="00D728A4">
        <w:t>/SPFH domain at 180-720 min</w:t>
      </w:r>
      <w:r w:rsidR="00601B0A">
        <w:t xml:space="preserve"> (Figure 6B)</w:t>
      </w:r>
      <w:r w:rsidR="00D728A4">
        <w:t xml:space="preserve">. Band 7 proteins localize to PM </w:t>
      </w:r>
      <w:proofErr w:type="spellStart"/>
      <w:r w:rsidR="00D728A4">
        <w:t>microdomains</w:t>
      </w:r>
      <w:proofErr w:type="spellEnd"/>
      <w:r w:rsidR="00D728A4" w:rsidRPr="00331B67">
        <w:t xml:space="preserve"> </w:t>
      </w:r>
      <w:r w:rsidR="00D728A4">
        <w:t xml:space="preserve">and have roles in vesicle trafficking and membrane scaffolding </w:t>
      </w:r>
      <w:r w:rsidR="00870AC1">
        <w:fldChar w:fldCharType="begin">
          <w:fldData xml:space="preserve">PEVuZE5vdGU+PENpdGU+PEF1dGhvcj5MaTwvQXV0aG9yPjxZZWFyPjIwMTI8L1llYXI+PFJlY051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</w:fldData>
        </w:fldChar>
      </w:r>
      <w:r>
        <w:instrText xml:space="preserve"> ADDIN EN.CITE </w:instrText>
      </w:r>
      <w:r w:rsidR="00870AC1">
        <w:fldChar w:fldCharType="begin">
          <w:fldData xml:space="preserve">PEVuZE5vdGU+PENpdGU+PEF1dGhvcj5MaTwvQXV0aG9yPjxZZWFyPjIwMTI8L1llYXI+PFJlY051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</w:fldData>
        </w:fldChar>
      </w:r>
      <w:r>
        <w:instrText xml:space="preserve"> ADDIN EN.CITE.DATA </w:instrText>
      </w:r>
      <w:r w:rsidR="00870AC1">
        <w:fldChar w:fldCharType="end"/>
      </w:r>
      <w:r w:rsidR="00870AC1">
        <w:fldChar w:fldCharType="separate"/>
      </w:r>
      <w:r>
        <w:rPr>
          <w:noProof/>
        </w:rPr>
        <w:t>(</w:t>
      </w:r>
      <w:hyperlink w:anchor="_ENREF_89" w:tooltip="Qi, 2011 #1081" w:history="1">
        <w:r w:rsidR="0080517A">
          <w:rPr>
            <w:noProof/>
          </w:rPr>
          <w:t>Qi et al., 2011</w:t>
        </w:r>
      </w:hyperlink>
      <w:r>
        <w:rPr>
          <w:noProof/>
        </w:rPr>
        <w:t xml:space="preserve">; </w:t>
      </w:r>
      <w:hyperlink w:anchor="_ENREF_65" w:tooltip="Li, 2012 #1162" w:history="1">
        <w:r w:rsidR="0080517A">
          <w:rPr>
            <w:noProof/>
          </w:rPr>
          <w:t>Li et al., 2012</w:t>
        </w:r>
      </w:hyperlink>
      <w:r>
        <w:rPr>
          <w:noProof/>
        </w:rPr>
        <w:t>)</w:t>
      </w:r>
      <w:r w:rsidR="00870AC1">
        <w:fldChar w:fldCharType="end"/>
      </w:r>
      <w:r w:rsidR="00D728A4">
        <w:t xml:space="preserve">. </w:t>
      </w:r>
      <w:proofErr w:type="spellStart"/>
      <w:r>
        <w:t>Flotillins</w:t>
      </w:r>
      <w:proofErr w:type="spellEnd"/>
      <w:r>
        <w:t xml:space="preserve"> are</w:t>
      </w:r>
      <w:r w:rsidRPr="00331B67">
        <w:t xml:space="preserve"> involved in a </w:t>
      </w:r>
      <w:proofErr w:type="spellStart"/>
      <w:r w:rsidRPr="00331B67">
        <w:t>clathrin</w:t>
      </w:r>
      <w:proofErr w:type="spellEnd"/>
      <w:r w:rsidRPr="00331B67">
        <w:t xml:space="preserve">-independent </w:t>
      </w:r>
      <w:proofErr w:type="spellStart"/>
      <w:r w:rsidRPr="00331B67">
        <w:t>endo</w:t>
      </w:r>
      <w:r>
        <w:t>cytic</w:t>
      </w:r>
      <w:proofErr w:type="spellEnd"/>
      <w:r>
        <w:t xml:space="preserve"> pathway in </w:t>
      </w:r>
      <w:r>
        <w:rPr>
          <w:i/>
        </w:rPr>
        <w:t>Arabidopsis</w:t>
      </w:r>
      <w:r w:rsidRPr="00331B67">
        <w:t xml:space="preserve"> and have multiple roles in membrane trafficking in other eukaryotes </w:t>
      </w:r>
      <w:r w:rsidR="00870AC1">
        <w:fldChar w:fldCharType="begin">
          <w:fldData xml:space="preserve">PEVuZE5vdGU+PENpdGU+PEF1dGhvcj5MaTwvQXV0aG9yPjxZZWFyPjIwMTI8L1llYXI+PFJlY051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</w:fldData>
        </w:fldChar>
      </w:r>
      <w:r>
        <w:instrText xml:space="preserve"> ADDIN EN.CITE </w:instrText>
      </w:r>
      <w:r w:rsidR="00870AC1">
        <w:fldChar w:fldCharType="begin">
          <w:fldData xml:space="preserve">PEVuZE5vdGU+PENpdGU+PEF1dGhvcj5MaTwvQXV0aG9yPjxZZWFyPjIwMTI8L1llYXI+PFJlY051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</w:fldData>
        </w:fldChar>
      </w:r>
      <w:r>
        <w:instrText xml:space="preserve"> ADDIN EN.CITE.DATA </w:instrText>
      </w:r>
      <w:r w:rsidR="00870AC1">
        <w:fldChar w:fldCharType="end"/>
      </w:r>
      <w:r w:rsidR="00870AC1">
        <w:fldChar w:fldCharType="separate"/>
      </w:r>
      <w:r>
        <w:rPr>
          <w:noProof/>
        </w:rPr>
        <w:t>(</w:t>
      </w:r>
      <w:hyperlink w:anchor="_ENREF_33" w:tooltip="Haney, 2010 #730" w:history="1">
        <w:r w:rsidR="0080517A">
          <w:rPr>
            <w:noProof/>
          </w:rPr>
          <w:t>Haney and Long, 2010</w:t>
        </w:r>
      </w:hyperlink>
      <w:r>
        <w:rPr>
          <w:noProof/>
        </w:rPr>
        <w:t xml:space="preserve">; </w:t>
      </w:r>
      <w:hyperlink w:anchor="_ENREF_101" w:tooltip="Stuermer, 2010 #729" w:history="1">
        <w:r w:rsidR="0080517A">
          <w:rPr>
            <w:noProof/>
          </w:rPr>
          <w:t>Stuermer, 2010</w:t>
        </w:r>
      </w:hyperlink>
      <w:r>
        <w:rPr>
          <w:noProof/>
        </w:rPr>
        <w:t xml:space="preserve">; </w:t>
      </w:r>
      <w:hyperlink w:anchor="_ENREF_34" w:tooltip="Haney, 2011 #1433" w:history="1">
        <w:r w:rsidR="0080517A">
          <w:rPr>
            <w:noProof/>
          </w:rPr>
          <w:t>Haney et al., 2011</w:t>
        </w:r>
      </w:hyperlink>
      <w:r>
        <w:rPr>
          <w:noProof/>
        </w:rPr>
        <w:t xml:space="preserve">; </w:t>
      </w:r>
      <w:hyperlink w:anchor="_ENREF_65" w:tooltip="Li, 2012 #1162" w:history="1">
        <w:r w:rsidR="0080517A">
          <w:rPr>
            <w:noProof/>
          </w:rPr>
          <w:t>Li et al., 2012</w:t>
        </w:r>
      </w:hyperlink>
      <w:r>
        <w:rPr>
          <w:noProof/>
        </w:rPr>
        <w:t>)</w:t>
      </w:r>
      <w:r w:rsidR="00870AC1">
        <w:fldChar w:fldCharType="end"/>
      </w:r>
      <w:r w:rsidRPr="00331B67">
        <w:t xml:space="preserve">. </w:t>
      </w:r>
      <w:r>
        <w:t xml:space="preserve">In </w:t>
      </w:r>
      <w:proofErr w:type="spellStart"/>
      <w:r w:rsidRPr="00E228D3">
        <w:rPr>
          <w:i/>
        </w:rPr>
        <w:t>Medicago</w:t>
      </w:r>
      <w:proofErr w:type="spellEnd"/>
      <w:r w:rsidRPr="00E228D3">
        <w:rPr>
          <w:i/>
        </w:rPr>
        <w:t xml:space="preserve"> </w:t>
      </w:r>
      <w:proofErr w:type="spellStart"/>
      <w:r w:rsidRPr="00E228D3">
        <w:rPr>
          <w:i/>
        </w:rPr>
        <w:t>truncatula</w:t>
      </w:r>
      <w:proofErr w:type="spellEnd"/>
      <w:r>
        <w:t>, FLOT4 is required for symbiosis</w:t>
      </w:r>
      <w:r w:rsidRPr="00E228D3">
        <w:t xml:space="preserve"> </w:t>
      </w:r>
      <w:r>
        <w:t xml:space="preserve">and co-localizes with </w:t>
      </w:r>
      <w:r>
        <w:rPr>
          <w:rStyle w:val="Emphasis"/>
        </w:rPr>
        <w:t>LYSIN MOTIF RECEPTOR-LIKE KINASE3</w:t>
      </w:r>
      <w:r>
        <w:t xml:space="preserve"> at PM </w:t>
      </w:r>
      <w:proofErr w:type="spellStart"/>
      <w:r>
        <w:t>microdomains</w:t>
      </w:r>
      <w:proofErr w:type="spellEnd"/>
      <w:r>
        <w:t xml:space="preserve"> in response to perception of </w:t>
      </w:r>
      <w:proofErr w:type="spellStart"/>
      <w:r w:rsidRPr="00E228D3">
        <w:rPr>
          <w:i/>
        </w:rPr>
        <w:t>Sinorhizobium</w:t>
      </w:r>
      <w:proofErr w:type="spellEnd"/>
      <w:r w:rsidRPr="00E228D3">
        <w:rPr>
          <w:i/>
        </w:rPr>
        <w:t xml:space="preserve"> </w:t>
      </w:r>
      <w:proofErr w:type="spellStart"/>
      <w:r w:rsidRPr="00E228D3">
        <w:rPr>
          <w:i/>
        </w:rPr>
        <w:t>meliloti</w:t>
      </w:r>
      <w:proofErr w:type="spellEnd"/>
      <w:r>
        <w:t xml:space="preserve">  </w:t>
      </w:r>
      <w:r w:rsidR="00870AC1">
        <w:fldChar w:fldCharType="begin">
          <w:fldData xml:space="preserve">PEVuZE5vdGU+PENpdGU+PEF1dGhvcj5IYW5leTwvQXV0aG9yPjxZZWFyPjIwMTE8L1llYXI+PFJl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</w:fldData>
        </w:fldChar>
      </w:r>
      <w:r>
        <w:instrText xml:space="preserve"> ADDIN EN.CITE </w:instrText>
      </w:r>
      <w:r w:rsidR="00870AC1">
        <w:fldChar w:fldCharType="begin">
          <w:fldData xml:space="preserve">PEVuZE5vdGU+PENpdGU+PEF1dGhvcj5IYW5leTwvQXV0aG9yPjxZZWFyPjIwMTE8L1llYXI+PFJl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</w:fldData>
        </w:fldChar>
      </w:r>
      <w:r>
        <w:instrText xml:space="preserve"> ADDIN EN.CITE.DATA </w:instrText>
      </w:r>
      <w:r w:rsidR="00870AC1">
        <w:fldChar w:fldCharType="end"/>
      </w:r>
      <w:r w:rsidR="00870AC1">
        <w:fldChar w:fldCharType="separate"/>
      </w:r>
      <w:r>
        <w:rPr>
          <w:noProof/>
        </w:rPr>
        <w:t>(</w:t>
      </w:r>
      <w:hyperlink w:anchor="_ENREF_33" w:tooltip="Haney, 2010 #730" w:history="1">
        <w:r w:rsidR="0080517A">
          <w:rPr>
            <w:noProof/>
          </w:rPr>
          <w:t>Haney and Long, 2010</w:t>
        </w:r>
      </w:hyperlink>
      <w:r>
        <w:rPr>
          <w:noProof/>
        </w:rPr>
        <w:t xml:space="preserve">; </w:t>
      </w:r>
      <w:hyperlink w:anchor="_ENREF_34" w:tooltip="Haney, 2011 #1433" w:history="1">
        <w:r w:rsidR="0080517A">
          <w:rPr>
            <w:noProof/>
          </w:rPr>
          <w:t>Haney et al., 2011</w:t>
        </w:r>
      </w:hyperlink>
      <w:r>
        <w:rPr>
          <w:noProof/>
        </w:rPr>
        <w:t>)</w:t>
      </w:r>
      <w:r w:rsidR="00870AC1">
        <w:fldChar w:fldCharType="end"/>
      </w:r>
      <w:r>
        <w:t xml:space="preserve">. </w:t>
      </w:r>
      <w:r w:rsidR="007D00EB" w:rsidRPr="00331B67">
        <w:t xml:space="preserve">Further, </w:t>
      </w:r>
      <w:r w:rsidR="00D728A4">
        <w:t xml:space="preserve">HIR2 can associate with the plant disease resistance protein RPS2 and contribute to plant immunity </w:t>
      </w:r>
      <w:r w:rsidR="00870AC1">
        <w:fldChar w:fldCharType="begin"/>
      </w:r>
      <w:r w:rsidR="005100EF">
        <w:instrText xml:space="preserve"> ADDIN EN.CITE &lt;EndNote&gt;&lt;Cite&gt;&lt;Author&gt;Qi&lt;/Author&gt;&lt;Year&gt;2011&lt;/Year&gt;&lt;RecNum&gt;1081&lt;/RecNum&gt;&lt;DisplayText&gt;(Qi et al., 2011)&lt;/DisplayText&gt;&lt;record&gt;&lt;rec-number&gt;1081&lt;/rec-number&gt;&lt;foreign-keys&gt;&lt;key app="EN" db-id="vtaxda5rxfdxr0ewxpc5955pwt0a9rze0eer" timestamp="0"&gt;1081&lt;/key&gt;&lt;/foreign-keys&gt;&lt;ref-type name="Journal Article"&gt;17&lt;/ref-type&gt;&lt;contributors&gt;&lt;authors&gt;&lt;author&gt;Qi, Yiping&lt;/author&gt;&lt;author&gt;Tsuda, Kenichi&lt;/author&gt;&lt;author&gt;Nguyen, Le V.&lt;/author&gt;&lt;author&gt;Wang, Xia&lt;/author&gt;&lt;author&gt;Lin, Jinshan&lt;/author&gt;&lt;author&gt;Murphy, Angus S.&lt;/author&gt;&lt;author&gt;Glazebrook, Jane&lt;/author&gt;&lt;author&gt;Thordal-Christensen, Hans&lt;/author&gt;&lt;author&gt;Katagiri, Fumiaki&lt;/author&gt;&lt;/authors&gt;&lt;/contributors&gt;&lt;titles&gt;&lt;title&gt;Physical Association of Arabidopsis Hypersensitive Induced Reaction Proteins (HIRs) with the Immune Receptor RPS2&lt;/title&gt;&lt;secondary-title&gt;Journal of Biological Chemistry&lt;/secondary-title&gt;&lt;/titles&gt;&lt;periodical&gt;&lt;full-title&gt;Journal of Biological Chemistry&lt;/full-title&gt;&lt;abbr-1&gt;J. Biol. Chem.&lt;/abbr-1&gt;&lt;abbr-2&gt;J Biol Chem&lt;/abbr-2&gt;&lt;/periodical&gt;&lt;pages&gt;31297-31307&lt;/pages&gt;&lt;volume&gt;286&lt;/volume&gt;&lt;number&gt;36&lt;/number&gt;&lt;dates&gt;&lt;year&gt;2011&lt;/year&gt;&lt;/dates&gt;&lt;urls&gt;&lt;related-urls&gt;&lt;url&gt;http://www.jbc.org/content/286/36/31297.abstract&lt;/url&gt;&lt;/related-urls&gt;&lt;/urls&gt;&lt;/record&gt;&lt;/Cite&gt;&lt;/EndNote&gt;</w:instrText>
      </w:r>
      <w:r w:rsidR="00870AC1">
        <w:fldChar w:fldCharType="separate"/>
      </w:r>
      <w:r w:rsidR="005100EF">
        <w:rPr>
          <w:noProof/>
        </w:rPr>
        <w:t>(</w:t>
      </w:r>
      <w:hyperlink w:anchor="_ENREF_89" w:tooltip="Qi, 2011 #1081" w:history="1">
        <w:r w:rsidR="0080517A">
          <w:rPr>
            <w:noProof/>
          </w:rPr>
          <w:t>Qi et al., 2011</w:t>
        </w:r>
      </w:hyperlink>
      <w:r w:rsidR="005100EF">
        <w:rPr>
          <w:noProof/>
        </w:rPr>
        <w:t>)</w:t>
      </w:r>
      <w:r w:rsidR="00870AC1">
        <w:fldChar w:fldCharType="end"/>
      </w:r>
      <w:r w:rsidR="00D728A4">
        <w:t xml:space="preserve">. </w:t>
      </w:r>
      <w:r>
        <w:t>U</w:t>
      </w:r>
      <w:r w:rsidR="0028659A">
        <w:t xml:space="preserve">p-regulation of </w:t>
      </w:r>
      <w:r>
        <w:t>SPFH proteins indicate</w:t>
      </w:r>
      <w:r w:rsidR="00C40755">
        <w:t>s</w:t>
      </w:r>
      <w:r w:rsidR="0028659A">
        <w:t xml:space="preserve"> that</w:t>
      </w:r>
      <w:r w:rsidR="00071D61">
        <w:t xml:space="preserve"> </w:t>
      </w:r>
      <w:r w:rsidR="00C40755">
        <w:t xml:space="preserve">PM </w:t>
      </w:r>
      <w:proofErr w:type="spellStart"/>
      <w:r w:rsidR="00C40755">
        <w:t>microdomains</w:t>
      </w:r>
      <w:proofErr w:type="spellEnd"/>
      <w:r w:rsidR="00C40755">
        <w:t xml:space="preserve"> have an important role in </w:t>
      </w:r>
      <w:r w:rsidR="0028659A">
        <w:t>plant defense</w:t>
      </w:r>
      <w:r>
        <w:t xml:space="preserve"> responses that occur</w:t>
      </w:r>
      <w:r w:rsidR="0028659A">
        <w:t xml:space="preserve"> </w:t>
      </w:r>
      <w:r w:rsidR="00071D61">
        <w:t>several hours after initial flg22 perception</w:t>
      </w:r>
      <w:r w:rsidR="0028659A">
        <w:t>. Taken together, this analysis highlights protein families that are differentially expressed at the PM during FLS2-PTI and provides a starting point to dissect the contribution</w:t>
      </w:r>
      <w:r w:rsidR="00E53B80">
        <w:t>s</w:t>
      </w:r>
      <w:r w:rsidR="0028659A">
        <w:t xml:space="preserve"> of specific </w:t>
      </w:r>
      <w:r w:rsidR="00601B0A">
        <w:t xml:space="preserve">gene family </w:t>
      </w:r>
      <w:r w:rsidR="0028659A">
        <w:t>members</w:t>
      </w:r>
      <w:r w:rsidR="00601B0A">
        <w:t xml:space="preserve"> </w:t>
      </w:r>
      <w:r w:rsidR="00071D61">
        <w:t>to</w:t>
      </w:r>
      <w:r w:rsidR="0028659A">
        <w:t xml:space="preserve"> plant immunity.</w:t>
      </w:r>
      <w:r w:rsidR="0056786A" w:rsidRPr="0056786A">
        <w:rPr>
          <w:b/>
        </w:rPr>
        <w:t xml:space="preserve"> </w:t>
      </w:r>
    </w:p>
    <w:p w:rsidR="003E3AC8" w:rsidRPr="001C7D4F" w:rsidRDefault="001C7D4F" w:rsidP="000D1833">
      <w:pPr>
        <w:spacing w:after="0" w:line="480" w:lineRule="auto"/>
        <w:jc w:val="both"/>
        <w:rPr>
          <w:b/>
        </w:rPr>
      </w:pPr>
      <w:r>
        <w:rPr>
          <w:b/>
        </w:rPr>
        <w:lastRenderedPageBreak/>
        <w:t xml:space="preserve">Receptor-like kinases </w:t>
      </w:r>
      <w:r w:rsidR="00601B0A">
        <w:rPr>
          <w:b/>
        </w:rPr>
        <w:t>represent</w:t>
      </w:r>
      <w:r>
        <w:rPr>
          <w:b/>
        </w:rPr>
        <w:t xml:space="preserve"> the largest class of differentially expressed PM proteins</w:t>
      </w:r>
    </w:p>
    <w:p w:rsidR="009049E1" w:rsidRPr="00331B67" w:rsidRDefault="009049E1" w:rsidP="000D1833">
      <w:pPr>
        <w:spacing w:after="0" w:line="480" w:lineRule="auto"/>
        <w:jc w:val="both"/>
      </w:pPr>
      <w:r w:rsidRPr="00331B67">
        <w:tab/>
      </w:r>
      <w:r w:rsidR="005A7358">
        <w:t xml:space="preserve">We consistently identified 411 RLKs by MS/MS, representing 66% of all RLKs encoded in the </w:t>
      </w:r>
      <w:r w:rsidR="005A7358">
        <w:rPr>
          <w:i/>
        </w:rPr>
        <w:t xml:space="preserve">A. </w:t>
      </w:r>
      <w:r w:rsidR="005A7358" w:rsidRPr="005A7358">
        <w:rPr>
          <w:i/>
        </w:rPr>
        <w:t>thaliana</w:t>
      </w:r>
      <w:r w:rsidR="005A7358">
        <w:t xml:space="preserve"> genome. Further, 60 (15%) of the identified RLKs were differentially expressed at one or more time point</w:t>
      </w:r>
      <w:r w:rsidR="00AB430D">
        <w:t>s</w:t>
      </w:r>
      <w:r w:rsidR="005A7358">
        <w:t xml:space="preserve">. </w:t>
      </w:r>
      <w:r w:rsidRPr="005A7358">
        <w:t>Due</w:t>
      </w:r>
      <w:r w:rsidRPr="00331B67">
        <w:t xml:space="preserve"> to th</w:t>
      </w:r>
      <w:r w:rsidR="005A7358">
        <w:t>is</w:t>
      </w:r>
      <w:r w:rsidRPr="00331B67">
        <w:t xml:space="preserve"> </w:t>
      </w:r>
      <w:r w:rsidR="00AD41D1">
        <w:t xml:space="preserve">dynamic </w:t>
      </w:r>
      <w:r w:rsidRPr="00331B67">
        <w:t>regulation</w:t>
      </w:r>
      <w:r w:rsidR="005A7358">
        <w:t xml:space="preserve"> of RLKs in PM fractions</w:t>
      </w:r>
      <w:r w:rsidRPr="00331B67">
        <w:t xml:space="preserve">, we decided to focus our efforts on identifying novel RLKs </w:t>
      </w:r>
      <w:r w:rsidR="00767C75" w:rsidRPr="00331B67">
        <w:t>regulating plant immunity</w:t>
      </w:r>
      <w:r w:rsidRPr="00331B67">
        <w:t xml:space="preserve"> and understanding </w:t>
      </w:r>
      <w:r w:rsidR="00767C75" w:rsidRPr="00331B67">
        <w:t>their contribution</w:t>
      </w:r>
      <w:r w:rsidRPr="00331B67">
        <w:t xml:space="preserve"> to plant defense. </w:t>
      </w:r>
      <w:r w:rsidR="007D00EB" w:rsidRPr="00331B67">
        <w:t>To better understand RLK changes in the context</w:t>
      </w:r>
      <w:r w:rsidR="00DE5AE0" w:rsidRPr="00331B67">
        <w:t xml:space="preserve"> of the evolutionary history of this large gene family, phylogenies were constructed based on the kinase domain of each RLK in the </w:t>
      </w:r>
      <w:r w:rsidR="00DE5AE0" w:rsidRPr="00331B67">
        <w:rPr>
          <w:i/>
        </w:rPr>
        <w:t>Arabidopsis thaliana</w:t>
      </w:r>
      <w:r w:rsidR="00DE5AE0" w:rsidRPr="00331B67">
        <w:t xml:space="preserve"> Col-0 TAIR10 genome </w:t>
      </w:r>
      <w:r w:rsidR="00870AC1">
        <w:fldChar w:fldCharType="begin"/>
      </w:r>
      <w:r w:rsidR="00AD41D1">
        <w:instrText xml:space="preserve"> ADDIN EN.CITE &lt;EndNote&gt;&lt;Cite&gt;&lt;Author&gt;Shiu&lt;/Author&gt;&lt;Year&gt;2004&lt;/Year&gt;&lt;RecNum&gt;1446&lt;/RecNum&gt;&lt;DisplayText&gt;(Shiu et al., 2004)&lt;/DisplayText&gt;&lt;record&gt;&lt;rec-number&gt;1446&lt;/rec-number&gt;&lt;foreign-keys&gt;&lt;key app="EN" db-id="vtaxda5rxfdxr0ewxpc5955pwt0a9rze0eer" timestamp="1394967631"&gt;1446&lt;/key&gt;&lt;/foreign-keys&gt;&lt;ref-type name="Journal Article"&gt;17&lt;/ref-type&gt;&lt;contributors&gt;&lt;authors&gt;&lt;author&gt;Shiu, Shin-Han&lt;/author&gt;&lt;author&gt;Karlowski, Wojciech M.&lt;/author&gt;&lt;author&gt;Pan, Runsun&lt;/author&gt;&lt;author&gt;Tzeng, Yun-Huei&lt;/author&gt;&lt;author&gt;Mayer, Klaus F. X.&lt;/author&gt;&lt;author&gt;Li, Wen-Hsiung&lt;/author&gt;&lt;/authors&gt;&lt;/contributors&gt;&lt;titles&gt;&lt;title&gt;Comparative Analysis of the Receptor-Like Kinase Family in Arabidopsis and Rice&lt;/title&gt;&lt;secondary-title&gt;The Plant Cell Online&lt;/secondary-title&gt;&lt;/titles&gt;&lt;periodical&gt;&lt;full-title&gt;The Plant Cell Online&lt;/full-title&gt;&lt;/periodical&gt;&lt;pages&gt;1220-1234&lt;/pages&gt;&lt;volume&gt;16&lt;/volume&gt;&lt;number&gt;5&lt;/number&gt;&lt;dates&gt;&lt;year&gt;2004&lt;/year&gt;&lt;pub-dates&gt;&lt;date&gt;May 1, 2004&lt;/date&gt;&lt;/pub-dates&gt;&lt;/dates&gt;&lt;urls&gt;&lt;related-urls&gt;&lt;url&gt;http://www.plantcell.org/content/16/5/1220.abstract&lt;/url&gt;&lt;/related-urls&gt;&lt;/urls&gt;&lt;electronic-resource-num&gt;10.1105/tpc.020834&lt;/electronic-resource-num&gt;&lt;/record&gt;&lt;/Cite&gt;&lt;/EndNote&gt;</w:instrText>
      </w:r>
      <w:r w:rsidR="00870AC1">
        <w:fldChar w:fldCharType="separate"/>
      </w:r>
      <w:r w:rsidR="00AD41D1">
        <w:rPr>
          <w:noProof/>
        </w:rPr>
        <w:t>(</w:t>
      </w:r>
      <w:hyperlink w:anchor="_ENREF_98" w:tooltip="Shiu, 2004 #1446" w:history="1">
        <w:r w:rsidR="0080517A">
          <w:rPr>
            <w:noProof/>
          </w:rPr>
          <w:t>Shiu et al., 2004</w:t>
        </w:r>
      </w:hyperlink>
      <w:r w:rsidR="00AD41D1">
        <w:rPr>
          <w:noProof/>
        </w:rPr>
        <w:t>)</w:t>
      </w:r>
      <w:r w:rsidR="00870AC1">
        <w:fldChar w:fldCharType="end"/>
      </w:r>
      <w:r w:rsidR="00DE5AE0" w:rsidRPr="00331B67">
        <w:t xml:space="preserve">. For visualization, we divided the RLK superfamily into LRR-RLKs (Supplemental Figure </w:t>
      </w:r>
      <w:r w:rsidR="00D059A2">
        <w:t>6</w:t>
      </w:r>
      <w:r w:rsidR="00DE5AE0" w:rsidRPr="00331B67">
        <w:t>) and non-LRR RLKs</w:t>
      </w:r>
      <w:r w:rsidR="000E1D40" w:rsidRPr="00331B67">
        <w:t xml:space="preserve"> with extracellular domains</w:t>
      </w:r>
      <w:r w:rsidR="00D059A2">
        <w:t xml:space="preserve"> (Supplemental Figure 7</w:t>
      </w:r>
      <w:r w:rsidR="00DE5AE0" w:rsidRPr="00331B67">
        <w:t xml:space="preserve">). We also plotted the </w:t>
      </w:r>
      <w:r w:rsidR="000E1D40" w:rsidRPr="00331B67">
        <w:t>relative abundance (</w:t>
      </w:r>
      <w:r w:rsidR="004C7A8D" w:rsidRPr="00331B67">
        <w:t>mean</w:t>
      </w:r>
      <w:r w:rsidR="000E1D40" w:rsidRPr="00331B67">
        <w:t xml:space="preserve"> NSAF</w:t>
      </w:r>
      <w:r w:rsidR="004C7A8D" w:rsidRPr="00331B67">
        <w:t xml:space="preserve"> </w:t>
      </w:r>
      <w:r w:rsidR="00E8542E" w:rsidRPr="00331B67">
        <w:t>±</w:t>
      </w:r>
      <w:r w:rsidR="004C7A8D" w:rsidRPr="00331B67">
        <w:t xml:space="preserve"> </w:t>
      </w:r>
      <w:proofErr w:type="spellStart"/>
      <w:r w:rsidR="00E8542E" w:rsidRPr="00331B67">
        <w:t>sd</w:t>
      </w:r>
      <w:proofErr w:type="spellEnd"/>
      <w:r w:rsidR="000E1D40" w:rsidRPr="00331B67">
        <w:t>) of each identified RLK</w:t>
      </w:r>
      <w:r w:rsidR="00DE5AE0" w:rsidRPr="00331B67">
        <w:t xml:space="preserve"> </w:t>
      </w:r>
      <w:r w:rsidR="000E1D40" w:rsidRPr="00331B67">
        <w:t xml:space="preserve">in PM-enriched fractions </w:t>
      </w:r>
      <w:r w:rsidR="00E8542E" w:rsidRPr="00331B67">
        <w:t xml:space="preserve">averaged across all treatment and control samples </w:t>
      </w:r>
      <w:r w:rsidR="00870AC1">
        <w:fldChar w:fldCharType="begin">
          <w:fldData xml:space="preserve">PEVuZE5vdGU+PENpdGU+PEF1dGhvcj5QYW9sZXR0aTwvQXV0aG9yPjxZZWFyPjIwMDY8L1llYXI+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</w:fldData>
        </w:fldChar>
      </w:r>
      <w:r w:rsidR="001A36AB">
        <w:instrText xml:space="preserve"> ADDIN EN.CITE </w:instrText>
      </w:r>
      <w:r w:rsidR="00870AC1">
        <w:fldChar w:fldCharType="begin">
          <w:fldData xml:space="preserve">PEVuZE5vdGU+PENpdGU+PEF1dGhvcj5QYW9sZXR0aTwvQXV0aG9yPjxZZWFyPjIwMDY8L1llYXI+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</w:fldData>
        </w:fldChar>
      </w:r>
      <w:r w:rsidR="001A36AB">
        <w:instrText xml:space="preserve"> ADDIN EN.CITE.DATA </w:instrText>
      </w:r>
      <w:r w:rsidR="00870AC1">
        <w:fldChar w:fldCharType="end"/>
      </w:r>
      <w:r w:rsidR="00870AC1">
        <w:fldChar w:fldCharType="separate"/>
      </w:r>
      <w:r w:rsidR="001A36AB">
        <w:rPr>
          <w:noProof/>
        </w:rPr>
        <w:t>(</w:t>
      </w:r>
      <w:hyperlink w:anchor="_ENREF_85" w:tooltip="Paoletti, 2006 #1448" w:history="1">
        <w:r w:rsidR="0080517A">
          <w:rPr>
            <w:noProof/>
          </w:rPr>
          <w:t>Paoletti et al., 2006</w:t>
        </w:r>
      </w:hyperlink>
      <w:r w:rsidR="001A36AB">
        <w:rPr>
          <w:noProof/>
        </w:rPr>
        <w:t>)</w:t>
      </w:r>
      <w:r w:rsidR="00870AC1">
        <w:fldChar w:fldCharType="end"/>
      </w:r>
      <w:r w:rsidR="000E1D40" w:rsidRPr="00331B67">
        <w:t xml:space="preserve">. Differential </w:t>
      </w:r>
      <w:r w:rsidR="00F526A8" w:rsidRPr="00331B67">
        <w:t xml:space="preserve">protein </w:t>
      </w:r>
      <w:r w:rsidR="000E1D40" w:rsidRPr="00331B67">
        <w:t>expression of LRR-RLKs was largely limited to specific subfamilies, namely the LRR-</w:t>
      </w:r>
      <w:proofErr w:type="spellStart"/>
      <w:r w:rsidR="000E1D40" w:rsidRPr="00331B67">
        <w:t>Ia</w:t>
      </w:r>
      <w:proofErr w:type="spellEnd"/>
      <w:r w:rsidR="000E1D40" w:rsidRPr="00331B67">
        <w:t>, LRR-XI, and LRR-XII groups</w:t>
      </w:r>
      <w:r w:rsidR="001A36AB">
        <w:t xml:space="preserve"> </w:t>
      </w:r>
      <w:r w:rsidR="00870AC1">
        <w:fldChar w:fldCharType="begin"/>
      </w:r>
      <w:r w:rsidR="00AD41D1">
        <w:instrText xml:space="preserve"> ADDIN EN.CITE &lt;EndNote&gt;&lt;Cite&gt;&lt;Author&gt;Shiu&lt;/Author&gt;&lt;Year&gt;2004&lt;/Year&gt;&lt;RecNum&gt;1446&lt;/RecNum&gt;&lt;DisplayText&gt;(Shiu et al., 2004)&lt;/DisplayText&gt;&lt;record&gt;&lt;rec-number&gt;1446&lt;/rec-number&gt;&lt;foreign-keys&gt;&lt;key app="EN" db-id="vtaxda5rxfdxr0ewxpc5955pwt0a9rze0eer" timestamp="1394967631"&gt;1446&lt;/key&gt;&lt;/foreign-keys&gt;&lt;ref-type name="Journal Article"&gt;17&lt;/ref-type&gt;&lt;contributors&gt;&lt;authors&gt;&lt;author&gt;Shiu, Shin-Han&lt;/author&gt;&lt;author&gt;Karlowski, Wojciech M.&lt;/author&gt;&lt;author&gt;Pan, Runsun&lt;/author&gt;&lt;author&gt;Tzeng, Yun-Huei&lt;/author&gt;&lt;author&gt;Mayer, Klaus F. X.&lt;/author&gt;&lt;author&gt;Li, Wen-Hsiung&lt;/author&gt;&lt;/authors&gt;&lt;/contributors&gt;&lt;titles&gt;&lt;title&gt;Comparative Analysis of the Receptor-Like Kinase Family in Arabidopsis and Rice&lt;/title&gt;&lt;secondary-title&gt;The Plant Cell Online&lt;/secondary-title&gt;&lt;/titles&gt;&lt;periodical&gt;&lt;full-title&gt;The Plant Cell Online&lt;/full-title&gt;&lt;/periodical&gt;&lt;pages&gt;1220-1234&lt;/pages&gt;&lt;volume&gt;16&lt;/volume&gt;&lt;number&gt;5&lt;/number&gt;&lt;dates&gt;&lt;year&gt;2004&lt;/year&gt;&lt;pub-dates&gt;&lt;date&gt;May 1, 2004&lt;/date&gt;&lt;/pub-dates&gt;&lt;/dates&gt;&lt;urls&gt;&lt;related-urls&gt;&lt;url&gt;http://www.plantcell.org/content/16/5/1220.abstract&lt;/url&gt;&lt;/related-urls&gt;&lt;/urls&gt;&lt;electronic-resource-num&gt;10.1105/tpc.020834&lt;/electronic-resource-num&gt;&lt;/record&gt;&lt;/Cite&gt;&lt;/EndNote&gt;</w:instrText>
      </w:r>
      <w:r w:rsidR="00870AC1">
        <w:fldChar w:fldCharType="separate"/>
      </w:r>
      <w:r w:rsidR="00AD41D1">
        <w:rPr>
          <w:noProof/>
        </w:rPr>
        <w:t>(</w:t>
      </w:r>
      <w:hyperlink w:anchor="_ENREF_98" w:tooltip="Shiu, 2004 #1446" w:history="1">
        <w:r w:rsidR="0080517A">
          <w:rPr>
            <w:noProof/>
          </w:rPr>
          <w:t>Shiu et al., 2004</w:t>
        </w:r>
      </w:hyperlink>
      <w:r w:rsidR="00AD41D1">
        <w:rPr>
          <w:noProof/>
        </w:rPr>
        <w:t>)</w:t>
      </w:r>
      <w:r w:rsidR="00870AC1">
        <w:fldChar w:fldCharType="end"/>
      </w:r>
      <w:r w:rsidR="000E1D40" w:rsidRPr="00331B67">
        <w:t xml:space="preserve">. Furthermore, a large dynamic range </w:t>
      </w:r>
      <w:r w:rsidR="009273AC">
        <w:t>(10^4</w:t>
      </w:r>
      <w:r w:rsidR="00B03E72" w:rsidRPr="00331B67">
        <w:t xml:space="preserve"> difference in mean NSAF values) </w:t>
      </w:r>
      <w:r w:rsidR="000E1D40" w:rsidRPr="00331B67">
        <w:t xml:space="preserve">in </w:t>
      </w:r>
      <w:r w:rsidR="00C41E8F" w:rsidRPr="00331B67">
        <w:t>LRR-RLK</w:t>
      </w:r>
      <w:r w:rsidR="000E1D40" w:rsidRPr="00331B67">
        <w:t xml:space="preserve"> abundance </w:t>
      </w:r>
      <w:r w:rsidR="00F526A8" w:rsidRPr="00331B67">
        <w:t xml:space="preserve">at the PM </w:t>
      </w:r>
      <w:r w:rsidR="000E1D40" w:rsidRPr="00331B67">
        <w:t xml:space="preserve">was </w:t>
      </w:r>
      <w:r w:rsidR="00C41E8F" w:rsidRPr="00331B67">
        <w:t>observed</w:t>
      </w:r>
      <w:r w:rsidR="000E1D40" w:rsidRPr="00331B67">
        <w:t xml:space="preserve">. Interestingly, </w:t>
      </w:r>
      <w:r w:rsidR="006751F4" w:rsidRPr="00331B67">
        <w:t xml:space="preserve">members within individual </w:t>
      </w:r>
      <w:r w:rsidR="000E1D40" w:rsidRPr="00331B67">
        <w:t>sub</w:t>
      </w:r>
      <w:r w:rsidR="006751F4" w:rsidRPr="00331B67">
        <w:t xml:space="preserve">-clades exhibited similar levels of relative abundance </w:t>
      </w:r>
      <w:r w:rsidR="004C7A8D" w:rsidRPr="00331B67">
        <w:t>(for example, the SERK and BIR family proteins)</w:t>
      </w:r>
      <w:r w:rsidR="00AD41D1">
        <w:t xml:space="preserve"> </w:t>
      </w:r>
      <w:r w:rsidR="006751F4" w:rsidRPr="00331B67">
        <w:t xml:space="preserve">(Supplemental Figure </w:t>
      </w:r>
      <w:r w:rsidR="00D059A2">
        <w:t>6</w:t>
      </w:r>
      <w:r w:rsidR="006751F4" w:rsidRPr="00331B67">
        <w:t xml:space="preserve">). </w:t>
      </w:r>
      <w:r w:rsidR="00ED2DBC">
        <w:t>Six</w:t>
      </w:r>
      <w:r w:rsidR="009273AC">
        <w:t xml:space="preserve"> members of the </w:t>
      </w:r>
      <w:r w:rsidR="00ED2DBC">
        <w:t>Impaired-</w:t>
      </w:r>
      <w:proofErr w:type="spellStart"/>
      <w:r w:rsidR="00ED2DBC">
        <w:t>oomycete</w:t>
      </w:r>
      <w:proofErr w:type="spellEnd"/>
      <w:r w:rsidR="00ED2DBC">
        <w:t xml:space="preserve"> susceptibility 1 (</w:t>
      </w:r>
      <w:r w:rsidR="009273AC">
        <w:t>IOS1</w:t>
      </w:r>
      <w:r w:rsidR="00ED2DBC">
        <w:t>)</w:t>
      </w:r>
      <w:r w:rsidR="009273AC">
        <w:t xml:space="preserve"> RLK family </w:t>
      </w:r>
      <w:r w:rsidR="00ED2DBC">
        <w:t xml:space="preserve">were up-regulated 180-720 min post-flg22 and are </w:t>
      </w:r>
      <w:r w:rsidR="009273AC">
        <w:t xml:space="preserve">clustered on </w:t>
      </w:r>
      <w:r w:rsidR="00ED2DBC">
        <w:t>Chromosome 1. Plants defective in IOS1 are more resistant to downy mildew disease</w:t>
      </w:r>
      <w:r w:rsidR="0056786A">
        <w:t xml:space="preserve">, suggesting that IOS1 is a negative regulator of defense against </w:t>
      </w:r>
      <w:proofErr w:type="spellStart"/>
      <w:r w:rsidR="0056786A">
        <w:rPr>
          <w:rStyle w:val="Emphasis"/>
        </w:rPr>
        <w:t>Hyaloperonospora</w:t>
      </w:r>
      <w:proofErr w:type="spellEnd"/>
      <w:r w:rsidR="0056786A">
        <w:rPr>
          <w:rStyle w:val="Emphasis"/>
        </w:rPr>
        <w:t xml:space="preserve"> </w:t>
      </w:r>
      <w:proofErr w:type="spellStart"/>
      <w:r w:rsidR="0056786A">
        <w:rPr>
          <w:rStyle w:val="Emphasis"/>
        </w:rPr>
        <w:t>arabidopsidis</w:t>
      </w:r>
      <w:proofErr w:type="spellEnd"/>
      <w:r w:rsidR="00943E76">
        <w:rPr>
          <w:rStyle w:val="Emphasis"/>
        </w:rPr>
        <w:t xml:space="preserve"> </w:t>
      </w:r>
      <w:r w:rsidR="00870AC1" w:rsidRPr="00943E76">
        <w:rPr>
          <w:rStyle w:val="Emphasis"/>
          <w:i w:val="0"/>
        </w:rPr>
        <w:fldChar w:fldCharType="begin"/>
      </w:r>
      <w:r w:rsidR="00943E76" w:rsidRPr="00943E76">
        <w:rPr>
          <w:rStyle w:val="Emphasis"/>
          <w:i w:val="0"/>
        </w:rPr>
        <w:instrText xml:space="preserve"> ADDIN EN.CITE &lt;EndNote&gt;&lt;Cite&gt;&lt;Author&gt;Hok&lt;/Author&gt;&lt;Year&gt;2011&lt;/Year&gt;&lt;RecNum&gt;1432&lt;/RecNum&gt;&lt;DisplayText&gt;(Hok et al., 2011)&lt;/DisplayText&gt;&lt;record&gt;&lt;rec-number&gt;1432&lt;/rec-number&gt;&lt;foreign-keys&gt;&lt;key app="EN" db-id="vtaxda5rxfdxr0ewxpc5955pwt0a9rze0eer" timestamp="1394918135"&gt;1432&lt;/key&gt;&lt;/foreign-keys&gt;&lt;ref-type name="Journal Article"&gt;17&lt;/ref-type&gt;&lt;contributors&gt;&lt;authors&gt;&lt;author&gt;Hok, Sophie&lt;/author&gt;&lt;author&gt;Danchin, Etienne G. J.&lt;/author&gt;&lt;author&gt;Allasia, ValÉRie&lt;/author&gt;&lt;author&gt;PanabiÈRes, Franck&lt;/author&gt;&lt;author&gt;Attard, AgnÈS&lt;/author&gt;&lt;author&gt;Keller, Harald&lt;/author&gt;&lt;/authors&gt;&lt;/contributors&gt;&lt;titles&gt;&lt;title&gt;An Arabidopsis (malectin-like) leucine-rich repeat receptor-like kinase contributes to downy mildew disease&lt;/title&gt;&lt;secondary-title&gt;Plant, Cell &amp;amp; Environment&lt;/secondary-title&gt;&lt;/titles&gt;&lt;periodical&gt;&lt;full-title&gt;Plant, Cell &amp;amp; Environment&lt;/full-title&gt;&lt;abbr-1&gt;Plant, Cell Environ.&lt;/abbr-1&gt;&lt;abbr-2&gt;Plant, Cell Environ&lt;/abbr-2&gt;&lt;/periodical&gt;&lt;pages&gt;1944-1957&lt;/pages&gt;&lt;volume&gt;34&lt;/volume&gt;&lt;number&gt;11&lt;/number&gt;&lt;keywords&gt;&lt;keyword&gt;Hyaloperonospora arabidopsidis&lt;/keyword&gt;&lt;keyword&gt;compatibility&lt;/keyword&gt;&lt;keyword&gt;incompatibility&lt;/keyword&gt;&lt;keyword&gt;mutant&lt;/keyword&gt;&lt;keyword&gt;oomycete&lt;/keyword&gt;&lt;keyword&gt;phylogeny&lt;/keyword&gt;&lt;keyword&gt;transcriptome&lt;/keyword&gt;&lt;/keywords&gt;&lt;dates&gt;&lt;year&gt;2011&lt;/year&gt;&lt;/dates&gt;&lt;publisher&gt;Blackwell Publishing Ltd&lt;/publisher&gt;&lt;isbn&gt;1365-3040&lt;/isbn&gt;&lt;urls&gt;&lt;related-urls&gt;&lt;url&gt;http://dx.doi.org/10.1111/j.1365-3040.2011.02390.x&lt;/url&gt;&lt;/related-urls&gt;&lt;/urls&gt;&lt;electronic-resource-num&gt;10.1111/j.1365-3040.2011.02390.x&lt;/electronic-resource-num&gt;&lt;/record&gt;&lt;/Cite&gt;&lt;/EndNote&gt;</w:instrText>
      </w:r>
      <w:r w:rsidR="00870AC1" w:rsidRPr="00943E76">
        <w:rPr>
          <w:rStyle w:val="Emphasis"/>
          <w:i w:val="0"/>
        </w:rPr>
        <w:fldChar w:fldCharType="separate"/>
      </w:r>
      <w:r w:rsidR="00943E76" w:rsidRPr="00943E76">
        <w:rPr>
          <w:rStyle w:val="Emphasis"/>
          <w:i w:val="0"/>
          <w:noProof/>
        </w:rPr>
        <w:t>(</w:t>
      </w:r>
      <w:hyperlink w:anchor="_ENREF_38" w:tooltip="Hok, 2011 #1432" w:history="1">
        <w:r w:rsidR="0080517A" w:rsidRPr="00943E76">
          <w:rPr>
            <w:rStyle w:val="Emphasis"/>
            <w:i w:val="0"/>
            <w:noProof/>
          </w:rPr>
          <w:t>Hok et al., 2011</w:t>
        </w:r>
      </w:hyperlink>
      <w:r w:rsidR="00943E76" w:rsidRPr="00943E76">
        <w:rPr>
          <w:rStyle w:val="Emphasis"/>
          <w:i w:val="0"/>
          <w:noProof/>
        </w:rPr>
        <w:t>)</w:t>
      </w:r>
      <w:r w:rsidR="00870AC1" w:rsidRPr="00943E76">
        <w:rPr>
          <w:rStyle w:val="Emphasis"/>
          <w:i w:val="0"/>
        </w:rPr>
        <w:fldChar w:fldCharType="end"/>
      </w:r>
      <w:r w:rsidR="00ED2DBC">
        <w:t xml:space="preserve">. </w:t>
      </w:r>
      <w:r w:rsidR="0056786A">
        <w:t>A</w:t>
      </w:r>
      <w:r w:rsidR="006751F4" w:rsidRPr="00331B67">
        <w:t xml:space="preserve"> similar analysis o</w:t>
      </w:r>
      <w:r w:rsidR="00375CE5">
        <w:t>f</w:t>
      </w:r>
      <w:r w:rsidR="006751F4" w:rsidRPr="00331B67">
        <w:t xml:space="preserve"> non-LRR RLKs </w:t>
      </w:r>
      <w:r w:rsidR="00375CE5">
        <w:t>showed</w:t>
      </w:r>
      <w:r w:rsidR="006751F4" w:rsidRPr="00331B67">
        <w:t xml:space="preserve"> that most differentially expressed proteins belonged to the L-</w:t>
      </w:r>
      <w:proofErr w:type="spellStart"/>
      <w:r w:rsidR="006751F4" w:rsidRPr="00331B67">
        <w:t>Lectin</w:t>
      </w:r>
      <w:proofErr w:type="spellEnd"/>
      <w:r w:rsidR="006751F4" w:rsidRPr="00331B67">
        <w:t>, SD-1b (S-domain), and DUF26</w:t>
      </w:r>
      <w:r w:rsidR="009273AC">
        <w:t xml:space="preserve">/Gnk2-like </w:t>
      </w:r>
      <w:r w:rsidR="006751F4" w:rsidRPr="00331B67">
        <w:t>domain-containing su</w:t>
      </w:r>
      <w:r w:rsidR="00D059A2">
        <w:t>bfamilies (Supplemental Figure 7</w:t>
      </w:r>
      <w:r w:rsidR="006751F4" w:rsidRPr="00331B67">
        <w:t>).</w:t>
      </w:r>
    </w:p>
    <w:p w:rsidR="00D24989" w:rsidRPr="00331B67" w:rsidRDefault="00D24989" w:rsidP="000D1833">
      <w:pPr>
        <w:spacing w:after="0" w:line="480" w:lineRule="auto"/>
        <w:jc w:val="both"/>
        <w:rPr>
          <w:b/>
        </w:rPr>
      </w:pPr>
      <w:r w:rsidRPr="00331B67">
        <w:rPr>
          <w:b/>
        </w:rPr>
        <w:t>PPI Network Analysis</w:t>
      </w:r>
    </w:p>
    <w:p w:rsidR="00632746" w:rsidRDefault="00D24989" w:rsidP="000D1833">
      <w:pPr>
        <w:spacing w:after="0" w:line="480" w:lineRule="auto"/>
        <w:jc w:val="both"/>
      </w:pPr>
      <w:r w:rsidRPr="00331B67">
        <w:tab/>
      </w:r>
      <w:r w:rsidR="00AD41D1">
        <w:t>T</w:t>
      </w:r>
      <w:r w:rsidR="00057954" w:rsidRPr="00331B67">
        <w:t>o investigate potential RLK signaling networks involved in FL2-PTI</w:t>
      </w:r>
      <w:r w:rsidR="004667CA" w:rsidRPr="00331B67">
        <w:t>, we constructed a custom</w:t>
      </w:r>
      <w:r w:rsidR="00B03E72" w:rsidRPr="00331B67">
        <w:t xml:space="preserve"> protein-protein interaction (</w:t>
      </w:r>
      <w:r w:rsidR="004667CA" w:rsidRPr="00331B67">
        <w:t>PPI</w:t>
      </w:r>
      <w:r w:rsidR="00B03E72" w:rsidRPr="00331B67">
        <w:t>)</w:t>
      </w:r>
      <w:r w:rsidR="004667CA" w:rsidRPr="00331B67">
        <w:t xml:space="preserve"> network derived from publically available sources, recent large-scale </w:t>
      </w:r>
      <w:r w:rsidR="004667CA" w:rsidRPr="00331B67">
        <w:rPr>
          <w:i/>
        </w:rPr>
        <w:lastRenderedPageBreak/>
        <w:t xml:space="preserve">Arabidopsis </w:t>
      </w:r>
      <w:r w:rsidR="004667CA" w:rsidRPr="00331B67">
        <w:t xml:space="preserve">protein interactions studies, and some manually curated annotations from recent literature </w:t>
      </w:r>
      <w:r w:rsidR="00870AC1">
        <w:fldChar w:fldCharType="begin">
          <w:fldData xml:space="preserve">PEVuZE5vdGU+PENpdGU+PEF1dGhvcj5NdWtodGFyPC9BdXRob3I+PFllYXI+MjAxMTwvWWVhcj48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</w:fldData>
        </w:fldChar>
      </w:r>
      <w:r w:rsidR="00D059A2">
        <w:instrText xml:space="preserve"> ADDIN EN.CITE </w:instrText>
      </w:r>
      <w:r w:rsidR="00870AC1">
        <w:fldChar w:fldCharType="begin">
          <w:fldData xml:space="preserve">PEVuZE5vdGU+PENpdGU+PEF1dGhvcj5NdWtodGFyPC9BdXRob3I+PFllYXI+MjAxMTwvWWVhcj48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</w:fldData>
        </w:fldChar>
      </w:r>
      <w:r w:rsidR="00D059A2">
        <w:instrText xml:space="preserve"> ADDIN EN.CITE.DATA </w:instrText>
      </w:r>
      <w:r w:rsidR="00870AC1">
        <w:fldChar w:fldCharType="end"/>
      </w:r>
      <w:r w:rsidR="00870AC1">
        <w:fldChar w:fldCharType="separate"/>
      </w:r>
      <w:r w:rsidR="00D059A2">
        <w:rPr>
          <w:noProof/>
        </w:rPr>
        <w:t>(</w:t>
      </w:r>
      <w:hyperlink w:anchor="_ENREF_56" w:tooltip="Lalonde, 2010 #1216" w:history="1">
        <w:r w:rsidR="0080517A">
          <w:rPr>
            <w:noProof/>
          </w:rPr>
          <w:t>Lalonde et al., 2010</w:t>
        </w:r>
      </w:hyperlink>
      <w:r w:rsidR="00D059A2">
        <w:rPr>
          <w:noProof/>
        </w:rPr>
        <w:t xml:space="preserve">; </w:t>
      </w:r>
      <w:hyperlink w:anchor="_ENREF_20" w:tooltip="Consortium, 2011 #1449" w:history="1">
        <w:r w:rsidR="0080517A">
          <w:rPr>
            <w:noProof/>
          </w:rPr>
          <w:t>Consortium, 2011</w:t>
        </w:r>
      </w:hyperlink>
      <w:r w:rsidR="00D059A2">
        <w:rPr>
          <w:noProof/>
        </w:rPr>
        <w:t xml:space="preserve">; </w:t>
      </w:r>
      <w:hyperlink w:anchor="_ENREF_53" w:tooltip="Klopffleisch, 2011 #1473" w:history="1">
        <w:r w:rsidR="0080517A">
          <w:rPr>
            <w:noProof/>
          </w:rPr>
          <w:t>Klopffleisch et al., 2011</w:t>
        </w:r>
      </w:hyperlink>
      <w:r w:rsidR="00D059A2">
        <w:rPr>
          <w:noProof/>
        </w:rPr>
        <w:t xml:space="preserve">; </w:t>
      </w:r>
      <w:hyperlink w:anchor="_ENREF_64" w:tooltip="Li, 2011 #1452" w:history="1">
        <w:r w:rsidR="0080517A">
          <w:rPr>
            <w:noProof/>
          </w:rPr>
          <w:t>Li et al., 2011</w:t>
        </w:r>
      </w:hyperlink>
      <w:r w:rsidR="00D059A2">
        <w:rPr>
          <w:noProof/>
        </w:rPr>
        <w:t xml:space="preserve">; </w:t>
      </w:r>
      <w:hyperlink w:anchor="_ENREF_80" w:tooltip="Mukhtar, 2011 #1450" w:history="1">
        <w:r w:rsidR="0080517A">
          <w:rPr>
            <w:noProof/>
          </w:rPr>
          <w:t>Mukhtar et al., 2011</w:t>
        </w:r>
      </w:hyperlink>
      <w:r w:rsidR="00D059A2">
        <w:rPr>
          <w:noProof/>
        </w:rPr>
        <w:t xml:space="preserve">; </w:t>
      </w:r>
      <w:hyperlink w:anchor="_ENREF_11" w:tooltip="Chen, 2012 #1455" w:history="1">
        <w:r w:rsidR="0080517A">
          <w:rPr>
            <w:noProof/>
          </w:rPr>
          <w:t>Chen et al., 2012</w:t>
        </w:r>
      </w:hyperlink>
      <w:r w:rsidR="00D059A2">
        <w:rPr>
          <w:noProof/>
        </w:rPr>
        <w:t xml:space="preserve">; </w:t>
      </w:r>
      <w:hyperlink w:anchor="_ENREF_112" w:tooltip="Wang, 2012 #1217" w:history="1">
        <w:r w:rsidR="0080517A">
          <w:rPr>
            <w:noProof/>
          </w:rPr>
          <w:t>Wang et al., 2012</w:t>
        </w:r>
      </w:hyperlink>
      <w:r w:rsidR="00D059A2">
        <w:rPr>
          <w:noProof/>
        </w:rPr>
        <w:t>)</w:t>
      </w:r>
      <w:r w:rsidR="00870AC1">
        <w:fldChar w:fldCharType="end"/>
      </w:r>
      <w:r w:rsidR="004667CA" w:rsidRPr="00331B67">
        <w:t xml:space="preserve">. </w:t>
      </w:r>
      <w:r w:rsidR="00503C12">
        <w:t>From this global PPI network, a</w:t>
      </w:r>
      <w:r w:rsidR="00A120FB" w:rsidRPr="00331B67">
        <w:t xml:space="preserve"> </w:t>
      </w:r>
      <w:r w:rsidR="005C5D88" w:rsidRPr="00331B67">
        <w:t xml:space="preserve">RLK </w:t>
      </w:r>
      <w:r w:rsidR="00A120FB" w:rsidRPr="00331B67">
        <w:t xml:space="preserve">network containing all </w:t>
      </w:r>
      <w:r w:rsidR="00A120FB" w:rsidRPr="00331B67">
        <w:rPr>
          <w:i/>
        </w:rPr>
        <w:t>Arabidopsis</w:t>
      </w:r>
      <w:r w:rsidR="00A120FB" w:rsidRPr="00331B67">
        <w:t xml:space="preserve"> RLKs and their nearest neighbors was generated using only evidence of physical interactions. </w:t>
      </w:r>
      <w:r w:rsidR="00523DA4">
        <w:t xml:space="preserve">Proteins were clustered according to the </w:t>
      </w:r>
      <w:r w:rsidR="00D059A2">
        <w:t>m</w:t>
      </w:r>
      <w:r w:rsidR="003541BD" w:rsidRPr="00331B67">
        <w:t>RNA and protein Log2-transformed fold change values at each time</w:t>
      </w:r>
      <w:r w:rsidR="00DF0222" w:rsidRPr="00331B67">
        <w:t xml:space="preserve"> </w:t>
      </w:r>
      <w:r w:rsidR="003541BD" w:rsidRPr="00331B67">
        <w:t xml:space="preserve">point </w:t>
      </w:r>
      <w:r w:rsidR="00523DA4">
        <w:t>using</w:t>
      </w:r>
      <w:r w:rsidR="003541BD" w:rsidRPr="00331B67">
        <w:t xml:space="preserve"> Autosome clustering </w:t>
      </w:r>
      <w:r w:rsidR="00523DA4">
        <w:t>t</w:t>
      </w:r>
      <w:r w:rsidR="006A3722" w:rsidRPr="00331B67">
        <w:t xml:space="preserve">o identify </w:t>
      </w:r>
      <w:r w:rsidR="009B4534">
        <w:t>putative</w:t>
      </w:r>
      <w:r w:rsidR="006A3722" w:rsidRPr="00331B67">
        <w:t xml:space="preserve"> expression-activated </w:t>
      </w:r>
      <w:r w:rsidR="009B4534">
        <w:t xml:space="preserve">protein complexes </w:t>
      </w:r>
      <w:r w:rsidR="006A3722" w:rsidRPr="00331B67">
        <w:t xml:space="preserve">(Supplemental Figure </w:t>
      </w:r>
      <w:r w:rsidR="00C06C13">
        <w:t>8</w:t>
      </w:r>
      <w:r w:rsidR="006A3722" w:rsidRPr="00331B67">
        <w:t>)</w:t>
      </w:r>
      <w:r w:rsidR="00523DA4">
        <w:t xml:space="preserve"> </w:t>
      </w:r>
      <w:r w:rsidR="00870AC1">
        <w:fldChar w:fldCharType="begin"/>
      </w:r>
      <w:r w:rsidR="00523DA4">
        <w:instrText xml:space="preserve"> ADDIN EN.CITE &lt;EndNote&gt;&lt;Cite&gt;&lt;Author&gt;Newman&lt;/Author&gt;&lt;Year&gt;2010&lt;/Year&gt;&lt;RecNum&gt;1297&lt;/RecNum&gt;&lt;DisplayText&gt;(Newman and Cooper, 2010)&lt;/DisplayText&gt;&lt;record&gt;&lt;rec-number&gt;1297&lt;/rec-number&gt;&lt;foreign-keys&gt;&lt;key app="EN" db-id="vtaxda5rxfdxr0ewxpc5955pwt0a9rze0eer" timestamp="1393455333"&gt;1297&lt;/key&gt;&lt;/foreign-keys&gt;&lt;ref-type name="Journal Article"&gt;17&lt;/ref-type&gt;&lt;contributors&gt;&lt;authors&gt;&lt;author&gt;Newman, Aaron&lt;/author&gt;&lt;author&gt;Cooper, James&lt;/author&gt;&lt;/authors&gt;&lt;/contributors&gt;&lt;titles&gt;&lt;title&gt;AutoSOME: a clustering method for identifying gene expression modules without prior knowledge of cluster number&lt;/title&gt;&lt;secondary-title&gt;BMC Bioinformatics&lt;/secondary-title&gt;&lt;/titles&gt;&lt;periodical&gt;&lt;full-title&gt;BMC Bioinformatics&lt;/full-title&gt;&lt;abbr-1&gt;BMC Bioinformatics&lt;/abbr-1&gt;&lt;abbr-2&gt;BMC Bioinformatics&lt;/abbr-2&gt;&lt;/periodical&gt;&lt;pages&gt;117&lt;/pages&gt;&lt;volume&gt;11&lt;/volume&gt;&lt;number&gt;1&lt;/number&gt;&lt;dates&gt;&lt;year&gt;2010&lt;/year&gt;&lt;/dates&gt;&lt;isbn&gt;1471-2105&lt;/isbn&gt;&lt;accession-num&gt;doi:10.1186/1471-2105-11-117&lt;/accession-num&gt;&lt;urls&gt;&lt;related-urls&gt;&lt;url&gt;http://www.biomedcentral.com/1471-2105/11/117&lt;/url&gt;&lt;/related-urls&gt;&lt;/urls&gt;&lt;/record&gt;&lt;/Cite&gt;&lt;/EndNote&gt;</w:instrText>
      </w:r>
      <w:r w:rsidR="00870AC1">
        <w:fldChar w:fldCharType="separate"/>
      </w:r>
      <w:r w:rsidR="00523DA4">
        <w:rPr>
          <w:noProof/>
        </w:rPr>
        <w:t>(</w:t>
      </w:r>
      <w:hyperlink w:anchor="_ENREF_82" w:tooltip="Newman, 2010 #1297" w:history="1">
        <w:r w:rsidR="0080517A">
          <w:rPr>
            <w:noProof/>
          </w:rPr>
          <w:t>Newman and Cooper, 2010</w:t>
        </w:r>
      </w:hyperlink>
      <w:r w:rsidR="00523DA4">
        <w:rPr>
          <w:noProof/>
        </w:rPr>
        <w:t>)</w:t>
      </w:r>
      <w:r w:rsidR="00870AC1">
        <w:fldChar w:fldCharType="end"/>
      </w:r>
      <w:r w:rsidR="003541BD" w:rsidRPr="00331B67">
        <w:t>.</w:t>
      </w:r>
      <w:r w:rsidR="006A3722" w:rsidRPr="00331B67">
        <w:t xml:space="preserve"> The Autosome algorithm uses self-organizing maps to </w:t>
      </w:r>
      <w:r w:rsidR="008F2DB2" w:rsidRPr="00331B67">
        <w:t>cluster the input network by its underlying structure and node attributes</w:t>
      </w:r>
      <w:r w:rsidR="00F526A8" w:rsidRPr="00331B67">
        <w:t xml:space="preserve"> </w:t>
      </w:r>
      <w:r w:rsidR="00870AC1">
        <w:fldChar w:fldCharType="begin"/>
      </w:r>
      <w:r w:rsidR="006E4FE0">
        <w:instrText xml:space="preserve"> ADDIN EN.CITE &lt;EndNote&gt;&lt;Cite&gt;&lt;Author&gt;Newman&lt;/Author&gt;&lt;Year&gt;2010&lt;/Year&gt;&lt;RecNum&gt;1297&lt;/RecNum&gt;&lt;DisplayText&gt;(Newman and Cooper, 2010)&lt;/DisplayText&gt;&lt;record&gt;&lt;rec-number&gt;1297&lt;/rec-number&gt;&lt;foreign-keys&gt;&lt;key app="EN" db-id="vtaxda5rxfdxr0ewxpc5955pwt0a9rze0eer" timestamp="1393455333"&gt;1297&lt;/key&gt;&lt;/foreign-keys&gt;&lt;ref-type name="Journal Article"&gt;17&lt;/ref-type&gt;&lt;contributors&gt;&lt;authors&gt;&lt;author&gt;Newman, Aaron&lt;/author&gt;&lt;author&gt;Cooper, James&lt;/author&gt;&lt;/authors&gt;&lt;/contributors&gt;&lt;titles&gt;&lt;title&gt;AutoSOME: a clustering method for identifying gene expression modules without prior knowledge of cluster number&lt;/title&gt;&lt;secondary-title&gt;BMC Bioinformatics&lt;/secondary-title&gt;&lt;/titles&gt;&lt;periodical&gt;&lt;full-title&gt;BMC Bioinformatics&lt;/full-title&gt;&lt;abbr-1&gt;BMC Bioinformatics&lt;/abbr-1&gt;&lt;abbr-2&gt;BMC Bioinformatics&lt;/abbr-2&gt;&lt;/periodical&gt;&lt;pages&gt;117&lt;/pages&gt;&lt;volume&gt;11&lt;/volume&gt;&lt;number&gt;1&lt;/number&gt;&lt;dates&gt;&lt;year&gt;2010&lt;/year&gt;&lt;/dates&gt;&lt;isbn&gt;1471-2105&lt;/isbn&gt;&lt;accession-num&gt;doi:10.1186/1471-2105-11-117&lt;/accession-num&gt;&lt;urls&gt;&lt;related-urls&gt;&lt;url&gt;http://www.biomedcentral.com/1471-2105/11/117&lt;/url&gt;&lt;/related-urls&gt;&lt;/urls&gt;&lt;/record&gt;&lt;/Cite&gt;&lt;/EndNote&gt;</w:instrText>
      </w:r>
      <w:r w:rsidR="00870AC1">
        <w:fldChar w:fldCharType="separate"/>
      </w:r>
      <w:r w:rsidR="006E4FE0">
        <w:rPr>
          <w:noProof/>
        </w:rPr>
        <w:t>(</w:t>
      </w:r>
      <w:hyperlink w:anchor="_ENREF_82" w:tooltip="Newman, 2010 #1297" w:history="1">
        <w:r w:rsidR="0080517A">
          <w:rPr>
            <w:noProof/>
          </w:rPr>
          <w:t>Newman and Cooper, 2010</w:t>
        </w:r>
      </w:hyperlink>
      <w:r w:rsidR="006E4FE0">
        <w:rPr>
          <w:noProof/>
        </w:rPr>
        <w:t>)</w:t>
      </w:r>
      <w:r w:rsidR="00870AC1">
        <w:fldChar w:fldCharType="end"/>
      </w:r>
      <w:r w:rsidR="008F2DB2" w:rsidRPr="00331B67">
        <w:t xml:space="preserve">. </w:t>
      </w:r>
    </w:p>
    <w:p w:rsidR="009A0F4E" w:rsidRPr="00331B67" w:rsidRDefault="00632746" w:rsidP="000D1833">
      <w:pPr>
        <w:spacing w:after="0" w:line="480" w:lineRule="auto"/>
        <w:jc w:val="both"/>
      </w:pPr>
      <w:r>
        <w:tab/>
      </w:r>
      <w:r w:rsidR="00E73EFB">
        <w:t>T</w:t>
      </w:r>
      <w:r w:rsidR="00413A48" w:rsidRPr="00331B67">
        <w:t>hree major expressi</w:t>
      </w:r>
      <w:r w:rsidR="005C5D88" w:rsidRPr="00331B67">
        <w:t>on</w:t>
      </w:r>
      <w:r w:rsidR="004C7A8D" w:rsidRPr="00331B67">
        <w:t>-activated</w:t>
      </w:r>
      <w:r w:rsidR="005C5D88" w:rsidRPr="00331B67">
        <w:t xml:space="preserve"> sub</w:t>
      </w:r>
      <w:r>
        <w:t>-</w:t>
      </w:r>
      <w:r w:rsidR="005C5D88" w:rsidRPr="00331B67">
        <w:t>networks</w:t>
      </w:r>
      <w:r w:rsidR="00E73EFB">
        <w:t xml:space="preserve"> were identified</w:t>
      </w:r>
      <w:r w:rsidR="005C5D88" w:rsidRPr="00331B67">
        <w:t xml:space="preserve"> using this </w:t>
      </w:r>
      <w:r w:rsidR="00B03E72" w:rsidRPr="00331B67">
        <w:t>approach</w:t>
      </w:r>
      <w:r w:rsidR="00413A48" w:rsidRPr="00331B67">
        <w:t xml:space="preserve"> (Supplemental Figure </w:t>
      </w:r>
      <w:r w:rsidR="00C06C13">
        <w:t>8</w:t>
      </w:r>
      <w:r w:rsidR="00413A48" w:rsidRPr="00331B67">
        <w:t xml:space="preserve">), one of which was a BAK1 interaction network (Figure 7). </w:t>
      </w:r>
      <w:r w:rsidR="00DF0222" w:rsidRPr="00331B67">
        <w:t xml:space="preserve">Although up-regulated at the </w:t>
      </w:r>
      <w:r w:rsidR="00E73EFB">
        <w:t>m</w:t>
      </w:r>
      <w:r w:rsidR="00DF0222" w:rsidRPr="00331B67">
        <w:t xml:space="preserve">RNA level, we did not detect significant changes in protein abundance for BAK1. However, we did detect </w:t>
      </w:r>
      <w:r w:rsidR="002E4ED9" w:rsidRPr="00331B67">
        <w:t xml:space="preserve">differential </w:t>
      </w:r>
      <w:r w:rsidR="00757705" w:rsidRPr="00331B67">
        <w:t xml:space="preserve">protein </w:t>
      </w:r>
      <w:r w:rsidR="002E4ED9" w:rsidRPr="00331B67">
        <w:t>expression changes for</w:t>
      </w:r>
      <w:r w:rsidR="00B03E72" w:rsidRPr="00331B67">
        <w:t xml:space="preserve"> the</w:t>
      </w:r>
      <w:r w:rsidR="002E4ED9" w:rsidRPr="00331B67">
        <w:t xml:space="preserve"> BAK1-interacting proteins EFR, FLS2, and PEPR1</w:t>
      </w:r>
      <w:r w:rsidR="00757705" w:rsidRPr="00331B67">
        <w:t xml:space="preserve"> (up-regulated at 720</w:t>
      </w:r>
      <w:r>
        <w:t xml:space="preserve"> </w:t>
      </w:r>
      <w:r w:rsidR="00757705" w:rsidRPr="00331B67">
        <w:t>m</w:t>
      </w:r>
      <w:r>
        <w:t>in</w:t>
      </w:r>
      <w:r w:rsidR="00757705" w:rsidRPr="00331B67">
        <w:t>) and BRI1 (down-regulated at 720</w:t>
      </w:r>
      <w:r>
        <w:t xml:space="preserve"> </w:t>
      </w:r>
      <w:r w:rsidR="00757705" w:rsidRPr="00331B67">
        <w:t>m</w:t>
      </w:r>
      <w:r>
        <w:t>in</w:t>
      </w:r>
      <w:r w:rsidR="00757705" w:rsidRPr="00331B67">
        <w:t>)</w:t>
      </w:r>
      <w:r w:rsidR="002E4ED9" w:rsidRPr="00331B67">
        <w:t xml:space="preserve"> (Figure 7). </w:t>
      </w:r>
      <w:r w:rsidR="00757705" w:rsidRPr="00331B67">
        <w:t xml:space="preserve">We also observed complex regulation of </w:t>
      </w:r>
      <w:r w:rsidR="005906D2" w:rsidRPr="00331B67">
        <w:t>Plant U-box 12 (</w:t>
      </w:r>
      <w:r w:rsidR="00757705" w:rsidRPr="00331B67">
        <w:t>PUB12</w:t>
      </w:r>
      <w:r w:rsidR="005906D2" w:rsidRPr="00331B67">
        <w:t>)</w:t>
      </w:r>
      <w:r w:rsidR="00757705" w:rsidRPr="00331B67">
        <w:t xml:space="preserve"> at the </w:t>
      </w:r>
      <w:r w:rsidR="00E73EFB">
        <w:t>m</w:t>
      </w:r>
      <w:r w:rsidR="00757705" w:rsidRPr="00331B67">
        <w:t>RNA and protein level</w:t>
      </w:r>
      <w:r w:rsidR="005C5D88" w:rsidRPr="00331B67">
        <w:t xml:space="preserve"> (Figure 7)</w:t>
      </w:r>
      <w:r w:rsidR="00757705" w:rsidRPr="00331B67">
        <w:t xml:space="preserve">. </w:t>
      </w:r>
      <w:r w:rsidR="006A28A5" w:rsidRPr="00331B67">
        <w:t xml:space="preserve">PUB12 </w:t>
      </w:r>
      <w:r w:rsidR="005906D2" w:rsidRPr="00331B67">
        <w:t xml:space="preserve">is an E3 ubiquitin ligase that </w:t>
      </w:r>
      <w:r w:rsidR="00A73D7A">
        <w:t xml:space="preserve">directly </w:t>
      </w:r>
      <w:r w:rsidR="00280495">
        <w:t>targets FLS2 for degradation</w:t>
      </w:r>
      <w:r w:rsidR="006E4FE0">
        <w:t xml:space="preserve"> </w:t>
      </w:r>
      <w:r>
        <w:t xml:space="preserve">and its decrease at the PM 180-720 min </w:t>
      </w:r>
      <w:r w:rsidR="006E4FE0">
        <w:t>likely enables</w:t>
      </w:r>
      <w:r>
        <w:t xml:space="preserve"> FLS2 to accumulate to higher levels</w:t>
      </w:r>
      <w:r w:rsidR="006E4FE0">
        <w:t xml:space="preserve"> </w:t>
      </w:r>
      <w:r w:rsidR="00870AC1">
        <w:fldChar w:fldCharType="begin"/>
      </w:r>
      <w:r w:rsidR="00A73D7A">
        <w:instrText xml:space="preserve"> ADDIN EN.CITE &lt;EndNote&gt;&lt;Cite&gt;&lt;Author&gt;Lu&lt;/Author&gt;&lt;Year&gt;2011&lt;/Year&gt;&lt;RecNum&gt;992&lt;/RecNum&gt;&lt;DisplayText&gt;(Lu et al., 2011)&lt;/DisplayText&gt;&lt;record&gt;&lt;rec-number&gt;992&lt;/rec-number&gt;&lt;foreign-keys&gt;&lt;key app="EN" db-id="vtaxda5rxfdxr0ewxpc5955pwt0a9rze0eer" timestamp="0"&gt;992&lt;/key&gt;&lt;/foreign-keys&gt;&lt;ref-type name="Journal Article"&gt;17&lt;/ref-type&gt;&lt;contributors&gt;&lt;authors&gt;&lt;author&gt;Lu, Dongping&lt;/author&gt;&lt;author&gt;Lin, Wenwei&lt;/author&gt;&lt;author&gt;Gao, Xiquan&lt;/author&gt;&lt;author&gt;Wu, Shujing&lt;/author&gt;&lt;author&gt;Cheng, Cheng&lt;/author&gt;&lt;author&gt;Avila, Julian&lt;/author&gt;&lt;author&gt;Heese, Antje&lt;/author&gt;&lt;author&gt;Devarenne, Timothy P.&lt;/author&gt;&lt;author&gt;He, Ping&lt;/author&gt;&lt;author&gt;Shan, Libo&lt;/author&gt;&lt;/authors&gt;&lt;/contributors&gt;&lt;titles&gt;&lt;title&gt;Direct Ubiquitination of Pattern Recognition Receptor FLS2 Attenuates Plant Innate Immunity&lt;/title&gt;&lt;secondary-title&gt;Science&lt;/secondary-title&gt;&lt;/titles&gt;&lt;periodical&gt;&lt;full-title&gt;Science&lt;/full-title&gt;&lt;/periodical&gt;&lt;pages&gt;1439-1442&lt;/pages&gt;&lt;volume&gt;332&lt;/volume&gt;&lt;number&gt;6036&lt;/number&gt;&lt;dates&gt;&lt;year&gt;2011&lt;/year&gt;&lt;/dates&gt;&lt;urls&gt;&lt;related-urls&gt;&lt;url&gt;http://www.sciencemag.org/content/332/6036/1439.abstract&lt;/url&gt;&lt;/related-urls&gt;&lt;/urls&gt;&lt;/record&gt;&lt;/Cite&gt;&lt;/EndNote&gt;</w:instrText>
      </w:r>
      <w:r w:rsidR="00870AC1">
        <w:fldChar w:fldCharType="separate"/>
      </w:r>
      <w:r w:rsidR="00A73D7A">
        <w:rPr>
          <w:noProof/>
        </w:rPr>
        <w:t>(</w:t>
      </w:r>
      <w:hyperlink w:anchor="_ENREF_70" w:tooltip="Lu, 2011 #992" w:history="1">
        <w:r w:rsidR="0080517A">
          <w:rPr>
            <w:noProof/>
          </w:rPr>
          <w:t>Lu et al., 2011</w:t>
        </w:r>
      </w:hyperlink>
      <w:r w:rsidR="00A73D7A">
        <w:rPr>
          <w:noProof/>
        </w:rPr>
        <w:t>)</w:t>
      </w:r>
      <w:r w:rsidR="00870AC1">
        <w:fldChar w:fldCharType="end"/>
      </w:r>
      <w:r w:rsidR="005906D2" w:rsidRPr="00331B67">
        <w:t xml:space="preserve">. </w:t>
      </w:r>
      <w:r w:rsidR="006E4FE0">
        <w:t>M</w:t>
      </w:r>
      <w:r w:rsidR="00757705" w:rsidRPr="00331B67">
        <w:t>any of the differential protein expression changes we detected within the BAK1 sub</w:t>
      </w:r>
      <w:r w:rsidR="00C06C13">
        <w:t>-</w:t>
      </w:r>
      <w:r w:rsidR="00757705" w:rsidRPr="00331B67">
        <w:t>network have been documente</w:t>
      </w:r>
      <w:r w:rsidR="00A73D7A">
        <w:t>d independently by other groups</w:t>
      </w:r>
      <w:r w:rsidR="00757705" w:rsidRPr="00331B67">
        <w:t xml:space="preserve">, validating our approach to detect novel </w:t>
      </w:r>
      <w:r w:rsidR="00F526A8" w:rsidRPr="00331B67">
        <w:t xml:space="preserve">proteins with </w:t>
      </w:r>
      <w:r w:rsidR="00757705" w:rsidRPr="00331B67">
        <w:t xml:space="preserve">immune system </w:t>
      </w:r>
      <w:r w:rsidR="00F526A8" w:rsidRPr="00331B67">
        <w:t>function</w:t>
      </w:r>
      <w:r w:rsidR="00757705" w:rsidRPr="00331B67">
        <w:t xml:space="preserve">. </w:t>
      </w:r>
    </w:p>
    <w:p w:rsidR="00632746" w:rsidRPr="00331B67" w:rsidRDefault="00632746" w:rsidP="00632746">
      <w:pPr>
        <w:spacing w:after="0" w:line="480" w:lineRule="auto"/>
        <w:jc w:val="both"/>
        <w:rPr>
          <w:b/>
        </w:rPr>
      </w:pPr>
      <w:r w:rsidRPr="00331B67">
        <w:rPr>
          <w:b/>
        </w:rPr>
        <w:t>Identification of a Ca2+-binding protein TCH3/CAL4/CML12 with a role in plant immune signaling</w:t>
      </w:r>
    </w:p>
    <w:p w:rsidR="00632746" w:rsidRPr="00331B67" w:rsidRDefault="00632746" w:rsidP="00632746">
      <w:pPr>
        <w:spacing w:after="0" w:line="480" w:lineRule="auto"/>
        <w:jc w:val="both"/>
      </w:pPr>
      <w:r w:rsidRPr="00331B67">
        <w:rPr>
          <w:b/>
        </w:rPr>
        <w:tab/>
      </w:r>
      <w:r w:rsidRPr="00331B67">
        <w:t xml:space="preserve">The PPI network analysis identified a sub-network containing several RLKs and two </w:t>
      </w:r>
      <w:r>
        <w:t xml:space="preserve">calcium-binding </w:t>
      </w:r>
      <w:proofErr w:type="spellStart"/>
      <w:r w:rsidRPr="00331B67">
        <w:t>calmodulin</w:t>
      </w:r>
      <w:proofErr w:type="spellEnd"/>
      <w:r w:rsidRPr="00331B67">
        <w:t>-like proteins, CML9 and TCH3/CML12 (</w:t>
      </w:r>
      <w:r w:rsidR="00C06C13">
        <w:t>Figure 8A-C).</w:t>
      </w:r>
      <w:r w:rsidRPr="00331B67">
        <w:t xml:space="preserve"> </w:t>
      </w:r>
      <w:r>
        <w:t>Cytosolic Ca</w:t>
      </w:r>
      <w:r w:rsidRPr="00632746">
        <w:rPr>
          <w:vertAlign w:val="superscript"/>
        </w:rPr>
        <w:t>2+</w:t>
      </w:r>
      <w:r>
        <w:t xml:space="preserve"> signaling has a pronounced role in abiotic and biotic stress signaling </w:t>
      </w:r>
      <w:r w:rsidR="00870AC1">
        <w:fldChar w:fldCharType="begin"/>
      </w:r>
      <w:r w:rsidR="00E3081C">
        <w:instrText xml:space="preserve"> ADDIN EN.CITE &lt;EndNote&gt;&lt;Cite&gt;&lt;Author&gt;McCormack&lt;/Author&gt;&lt;Year&gt;2005&lt;/Year&gt;&lt;RecNum&gt;1334&lt;/RecNum&gt;&lt;DisplayText&gt;(McCormack et al., 2005)&lt;/DisplayText&gt;&lt;record&gt;&lt;rec-number&gt;1334&lt;/rec-number&gt;&lt;foreign-keys&gt;&lt;key app="EN" db-id="vtaxda5rxfdxr0ewxpc5955pwt0a9rze0eer" timestamp="1393801217"&gt;1334&lt;/key&gt;&lt;/foreign-keys&gt;&lt;ref-type name="Journal Article"&gt;17&lt;/ref-type&gt;&lt;contributors&gt;&lt;authors&gt;&lt;author&gt;McCormack, Elizabeth&lt;/author&gt;&lt;author&gt;Tsai, Yu-Chang&lt;/author&gt;&lt;author&gt;Braam, Janet&lt;/author&gt;&lt;/authors&gt;&lt;/contributors&gt;&lt;titles&gt;&lt;title&gt;Handling calcium signaling: Arabidopsis CaMs and CMLs&lt;/title&gt;&lt;secondary-title&gt;Trends in Plant Science&lt;/secondary-title&gt;&lt;/titles&gt;&lt;periodical&gt;&lt;full-title&gt;Trends in Plant Science&lt;/full-title&gt;&lt;abbr-1&gt;Trends Plant Sci.&lt;/abbr-1&gt;&lt;abbr-2&gt;Trends Plant Sci&lt;/abbr-2&gt;&lt;/periodical&gt;&lt;pages&gt;383-389&lt;/pages&gt;&lt;volume&gt;10&lt;/volume&gt;&lt;number&gt;8&lt;/number&gt;&lt;dates&gt;&lt;year&gt;2005&lt;/year&gt;&lt;pub-dates&gt;&lt;date&gt;8//&lt;/date&gt;&lt;/pub-dates&gt;&lt;/dates&gt;&lt;isbn&gt;1360-1385&lt;/isbn&gt;&lt;urls&gt;&lt;related-urls&gt;&lt;url&gt;http://www.sciencedirect.com/science/article/pii/S1360138505001500&lt;/url&gt;&lt;/related-urls&gt;&lt;/urls&gt;&lt;electronic-resource-num&gt;http://dx.doi.org/10.1016/j.tplants.2005.07.001&lt;/electronic-resource-num&gt;&lt;/record&gt;&lt;/Cite&gt;&lt;/EndNote&gt;</w:instrText>
      </w:r>
      <w:r w:rsidR="00870AC1">
        <w:fldChar w:fldCharType="separate"/>
      </w:r>
      <w:r w:rsidR="00E3081C">
        <w:rPr>
          <w:noProof/>
        </w:rPr>
        <w:t>(</w:t>
      </w:r>
      <w:hyperlink w:anchor="_ENREF_75" w:tooltip="McCormack, 2005 #1334" w:history="1">
        <w:r w:rsidR="0080517A">
          <w:rPr>
            <w:noProof/>
          </w:rPr>
          <w:t>McCormack et al., 2005</w:t>
        </w:r>
      </w:hyperlink>
      <w:r w:rsidR="00E3081C">
        <w:rPr>
          <w:noProof/>
        </w:rPr>
        <w:t>)</w:t>
      </w:r>
      <w:r w:rsidR="00870AC1">
        <w:fldChar w:fldCharType="end"/>
      </w:r>
      <w:r>
        <w:t xml:space="preserve">. </w:t>
      </w:r>
      <w:r w:rsidRPr="00331B67">
        <w:t xml:space="preserve">CML9 has recently been implicated in plant immune responses </w:t>
      </w:r>
      <w:r w:rsidR="00870AC1">
        <w:fldChar w:fldCharType="begin"/>
      </w:r>
      <w:r w:rsidR="00E3081C">
        <w:instrText xml:space="preserve"> ADDIN EN.CITE &lt;EndNote&gt;&lt;Cite&gt;&lt;Author&gt;Leba&lt;/Author&gt;&lt;Year&gt;2012&lt;/Year&gt;&lt;RecNum&gt;1306&lt;/RecNum&gt;&lt;DisplayText&gt;(Leba et al., 2012)&lt;/DisplayText&gt;&lt;record&gt;&lt;rec-number&gt;1306&lt;/rec-number&gt;&lt;foreign-keys&gt;&lt;key app="EN" db-id="vtaxda5rxfdxr0ewxpc5955pwt0a9rze0eer" timestamp="1393464305"&gt;1306&lt;/key&gt;&lt;/foreign-keys&gt;&lt;ref-type name="Journal Article"&gt;17&lt;/ref-type&gt;&lt;contributors&gt;&lt;authors&gt;&lt;author&gt;Leba, Louis-Jérôme&lt;/author&gt;&lt;author&gt;Cheval, Cécilia&lt;/author&gt;&lt;author&gt;Ortiz-Martín, Inmaculada&lt;/author&gt;&lt;author&gt;Ranty, Benoit&lt;/author&gt;&lt;author&gt;Beuzón, Carmen R.&lt;/author&gt;&lt;author&gt;Galaud, Jean-Philippe&lt;/author&gt;&lt;author&gt;Aldon, Didier&lt;/author&gt;&lt;/authors&gt;&lt;/contributors&gt;&lt;titles&gt;&lt;title&gt;CML9, an Arabidopsis calmodulin-like protein, contributes to plant innate immunity through a flagellin-dependent signalling pathway&lt;/title&gt;&lt;secondary-title&gt;The Plant Journal&lt;/secondary-title&gt;&lt;/titles&gt;&lt;periodical&gt;&lt;full-title&gt;The Plant Journal&lt;/full-title&gt;&lt;/periodical&gt;&lt;pages&gt;976-989&lt;/pages&gt;&lt;volume&gt;71&lt;/volume&gt;&lt;number&gt;6&lt;/number&gt;&lt;keywords&gt;&lt;keyword&gt;calmodulin-like protein&lt;/keyword&gt;&lt;keyword&gt;flagellin&lt;/keyword&gt;&lt;keyword&gt;callose&lt;/keyword&gt;&lt;keyword&gt;Pseudomonas syringae&lt;/keyword&gt;&lt;keyword&gt;Arabidopsis thaliana&lt;/keyword&gt;&lt;/keywords&gt;&lt;dates&gt;&lt;year&gt;2012&lt;/year&gt;&lt;/dates&gt;&lt;publisher&gt;Blackwell Publishing Ltd&lt;/publisher&gt;&lt;isbn&gt;1365-313X&lt;/isbn&gt;&lt;urls&gt;&lt;related-urls&gt;&lt;url&gt;http://dx.doi.org/10.1111/j.1365-313X.2012.05045.x&lt;/url&gt;&lt;/related-urls&gt;&lt;/urls&gt;&lt;electronic-resource-num&gt;10.1111/j.1365-313X.2012.05045.x&lt;/electronic-resource-num&gt;&lt;/record&gt;&lt;/Cite&gt;&lt;/EndNote&gt;</w:instrText>
      </w:r>
      <w:r w:rsidR="00870AC1">
        <w:fldChar w:fldCharType="separate"/>
      </w:r>
      <w:r w:rsidR="00E3081C">
        <w:rPr>
          <w:noProof/>
        </w:rPr>
        <w:t>(</w:t>
      </w:r>
      <w:hyperlink w:anchor="_ENREF_59" w:tooltip="Leba, 2012 #1306" w:history="1">
        <w:r w:rsidR="0080517A">
          <w:rPr>
            <w:noProof/>
          </w:rPr>
          <w:t>Leba et al., 2012</w:t>
        </w:r>
      </w:hyperlink>
      <w:r w:rsidR="00E3081C">
        <w:rPr>
          <w:noProof/>
        </w:rPr>
        <w:t>)</w:t>
      </w:r>
      <w:r w:rsidR="00870AC1">
        <w:fldChar w:fldCharType="end"/>
      </w:r>
      <w:r w:rsidRPr="00B646A1">
        <w:rPr>
          <w:b/>
        </w:rPr>
        <w:t>.</w:t>
      </w:r>
      <w:r w:rsidRPr="00331B67">
        <w:t xml:space="preserve"> Gene expression of TCH3/CML12 is induced by </w:t>
      </w:r>
      <w:r w:rsidRPr="00331B67">
        <w:lastRenderedPageBreak/>
        <w:t xml:space="preserve">mechanical stimulation ("touch") and a variety of other stimuli </w:t>
      </w:r>
      <w:r w:rsidR="00870AC1">
        <w:fldChar w:fldCharType="begin">
          <w:fldData xml:space="preserve">PEVuZE5vdGU+PENpdGU+PEF1dGhvcj5TaXN0cnVuazwvQXV0aG9yPjxZZWFyPjE5OTQ8L1llYXI+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</w:fldData>
        </w:fldChar>
      </w:r>
      <w:r w:rsidR="00E3081C">
        <w:instrText xml:space="preserve"> ADDIN EN.CITE </w:instrText>
      </w:r>
      <w:r w:rsidR="00870AC1">
        <w:fldChar w:fldCharType="begin">
          <w:fldData xml:space="preserve">PEVuZE5vdGU+PENpdGU+PEF1dGhvcj5TaXN0cnVuazwvQXV0aG9yPjxZZWFyPjE5OTQ8L1llYXI+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</w:fldData>
        </w:fldChar>
      </w:r>
      <w:r w:rsidR="00E3081C">
        <w:instrText xml:space="preserve"> ADDIN EN.CITE.DATA </w:instrText>
      </w:r>
      <w:r w:rsidR="00870AC1">
        <w:fldChar w:fldCharType="end"/>
      </w:r>
      <w:r w:rsidR="00870AC1">
        <w:fldChar w:fldCharType="separate"/>
      </w:r>
      <w:r w:rsidR="00E3081C">
        <w:rPr>
          <w:noProof/>
        </w:rPr>
        <w:t>(</w:t>
      </w:r>
      <w:hyperlink w:anchor="_ENREF_99" w:tooltip="Sistrunk, 1994 #778" w:history="1">
        <w:r w:rsidR="0080517A">
          <w:rPr>
            <w:noProof/>
          </w:rPr>
          <w:t>Sistrunk et al., 1994</w:t>
        </w:r>
      </w:hyperlink>
      <w:r w:rsidR="00E3081C">
        <w:rPr>
          <w:noProof/>
        </w:rPr>
        <w:t>)</w:t>
      </w:r>
      <w:r w:rsidR="00870AC1">
        <w:fldChar w:fldCharType="end"/>
      </w:r>
      <w:r w:rsidRPr="00331B67">
        <w:t>. We o</w:t>
      </w:r>
      <w:r w:rsidR="00E3081C">
        <w:t>btained a</w:t>
      </w:r>
      <w:r w:rsidRPr="00331B67">
        <w:t xml:space="preserve"> T-DNA line </w:t>
      </w:r>
      <w:r w:rsidR="00F82DD5">
        <w:t xml:space="preserve">with an insertion </w:t>
      </w:r>
      <w:r w:rsidRPr="00331B67">
        <w:t>in the TCH3 coding region and assayed it for altered immune responses</w:t>
      </w:r>
      <w:r w:rsidR="00F82DD5">
        <w:t xml:space="preserve"> (Supplemental </w:t>
      </w:r>
      <w:r w:rsidR="00C06C13">
        <w:t>Figure 9</w:t>
      </w:r>
      <w:r w:rsidR="00F82DD5">
        <w:t>)</w:t>
      </w:r>
      <w:r w:rsidRPr="00331B67">
        <w:t xml:space="preserve">. The </w:t>
      </w:r>
      <w:r w:rsidRPr="00331B67">
        <w:rPr>
          <w:i/>
        </w:rPr>
        <w:t>tch3-1</w:t>
      </w:r>
      <w:r w:rsidRPr="00331B67">
        <w:t xml:space="preserve"> knock-out plants exhibited enhanced disease susceptibility to </w:t>
      </w:r>
      <w:r w:rsidRPr="00331B67">
        <w:rPr>
          <w:i/>
        </w:rPr>
        <w:t>P</w:t>
      </w:r>
      <w:r w:rsidR="00E3081C">
        <w:rPr>
          <w:i/>
        </w:rPr>
        <w:t xml:space="preserve">seudomonas </w:t>
      </w:r>
      <w:proofErr w:type="spellStart"/>
      <w:r w:rsidRPr="00331B67">
        <w:rPr>
          <w:i/>
        </w:rPr>
        <w:t>s</w:t>
      </w:r>
      <w:r w:rsidR="00E3081C">
        <w:rPr>
          <w:i/>
        </w:rPr>
        <w:t>yringae</w:t>
      </w:r>
      <w:proofErr w:type="spellEnd"/>
      <w:r w:rsidR="00E3081C">
        <w:rPr>
          <w:i/>
        </w:rPr>
        <w:t xml:space="preserve"> </w:t>
      </w:r>
      <w:proofErr w:type="spellStart"/>
      <w:r w:rsidR="00E3081C">
        <w:t>pv</w:t>
      </w:r>
      <w:proofErr w:type="spellEnd"/>
      <w:r w:rsidR="00E3081C">
        <w:t>. tomato strain DC3000 (</w:t>
      </w:r>
      <w:proofErr w:type="spellStart"/>
      <w:r w:rsidR="00E3081C">
        <w:rPr>
          <w:i/>
        </w:rPr>
        <w:t>Pto</w:t>
      </w:r>
      <w:proofErr w:type="spellEnd"/>
      <w:r w:rsidR="00E3081C">
        <w:t>)</w:t>
      </w:r>
      <w:r w:rsidRPr="00331B67">
        <w:t xml:space="preserve"> using spray inoculation, indicating that TCH3 is a positive regulator of the Arabidopsis immune response (Fig </w:t>
      </w:r>
      <w:r w:rsidR="00C06C13">
        <w:t>8</w:t>
      </w:r>
      <w:r w:rsidRPr="00331B67">
        <w:t xml:space="preserve">D). We had previously noted that TCH3 abundance increases in PM fractions during ETI responses activated by the intracellular NLR RPS2 and </w:t>
      </w:r>
      <w:proofErr w:type="spellStart"/>
      <w:r w:rsidRPr="00331B67">
        <w:t>immunoblot</w:t>
      </w:r>
      <w:proofErr w:type="spellEnd"/>
      <w:r w:rsidRPr="00331B67">
        <w:t xml:space="preserve"> signals using an antibody recognizing TCH3 migrated as two to three distinct bands </w:t>
      </w:r>
      <w:r w:rsidR="00870AC1">
        <w:fldChar w:fldCharType="begin"/>
      </w:r>
      <w:r w:rsidR="00E3081C">
        <w:instrText xml:space="preserve"> ADDIN EN.CITE &lt;EndNote&gt;&lt;Cite&gt;&lt;Author&gt;Elmore&lt;/Author&gt;&lt;Year&gt;2012&lt;/Year&gt;&lt;RecNum&gt;1094&lt;/RecNum&gt;&lt;DisplayText&gt;(Elmore et al., 2012)&lt;/DisplayText&gt;&lt;record&gt;&lt;rec-number&gt;1094&lt;/rec-number&gt;&lt;foreign-keys&gt;&lt;key app="EN" db-id="vtaxda5rxfdxr0ewxpc5955pwt0a9rze0eer" timestamp="0"&gt;1094&lt;/key&gt;&lt;/foreign-keys&gt;&lt;ref-type name="Journal Article"&gt;17&lt;/ref-type&gt;&lt;contributors&gt;&lt;authors&gt;&lt;author&gt;Elmore, James Mitch&lt;/author&gt;&lt;author&gt;Liu, Jun&lt;/author&gt;&lt;author&gt;Smith, Barrett&lt;/author&gt;&lt;author&gt;Phinney, Brett&lt;/author&gt;&lt;author&gt;Coaker, Gitta&lt;/author&gt;&lt;/authors&gt;&lt;/contributors&gt;&lt;titles&gt;&lt;title&gt;Quantitative Proteomics Reveals Dynamic Changes in the Plasma Membrane During Arabidopsis Immune Signaling&lt;/title&gt;&lt;secondary-title&gt;Molecular &amp;amp; Cellular Proteomics&lt;/secondary-title&gt;&lt;/titles&gt;&lt;periodical&gt;&lt;full-title&gt;Molecular &amp;amp; Cellular Proteomics&lt;/full-title&gt;&lt;/periodical&gt;&lt;volume&gt;11&lt;/volume&gt;&lt;number&gt;4&lt;/number&gt;&lt;dates&gt;&lt;year&gt;2012&lt;/year&gt;&lt;/dates&gt;&lt;urls&gt;&lt;related-urls&gt;&lt;url&gt;http://www.mcponline.org/content/11/4/M111.014555.abstract&lt;/url&gt;&lt;/related-urls&gt;&lt;/urls&gt;&lt;/record&gt;&lt;/Cite&gt;&lt;/EndNote&gt;</w:instrText>
      </w:r>
      <w:r w:rsidR="00870AC1">
        <w:fldChar w:fldCharType="separate"/>
      </w:r>
      <w:r w:rsidR="00E3081C">
        <w:rPr>
          <w:noProof/>
        </w:rPr>
        <w:t>(</w:t>
      </w:r>
      <w:hyperlink w:anchor="_ENREF_27" w:tooltip="Elmore, 2012 #1094" w:history="1">
        <w:r w:rsidR="0080517A">
          <w:rPr>
            <w:noProof/>
          </w:rPr>
          <w:t>Elmore et al., 2012</w:t>
        </w:r>
      </w:hyperlink>
      <w:r w:rsidR="00E3081C">
        <w:rPr>
          <w:noProof/>
        </w:rPr>
        <w:t>)</w:t>
      </w:r>
      <w:r w:rsidR="00870AC1">
        <w:fldChar w:fldCharType="end"/>
      </w:r>
      <w:r w:rsidRPr="00331B67">
        <w:t xml:space="preserve">. We </w:t>
      </w:r>
      <w:r w:rsidR="00E3081C">
        <w:t>next</w:t>
      </w:r>
      <w:r w:rsidRPr="00331B67">
        <w:t xml:space="preserve"> tested whether the TCH3 protein is modulated in response to flg22 treatment.</w:t>
      </w:r>
      <w:r w:rsidR="005C2573">
        <w:t xml:space="preserve"> </w:t>
      </w:r>
      <w:r w:rsidR="005C2573" w:rsidRPr="00C06C13">
        <w:rPr>
          <w:b/>
          <w:highlight w:val="yellow"/>
        </w:rPr>
        <w:t>Will complete based on results next week</w:t>
      </w:r>
    </w:p>
    <w:p w:rsidR="003E3AC8" w:rsidRPr="00331B67" w:rsidRDefault="00A54F5F" w:rsidP="000D1833">
      <w:pPr>
        <w:spacing w:after="0" w:line="480" w:lineRule="auto"/>
        <w:jc w:val="both"/>
        <w:rPr>
          <w:b/>
        </w:rPr>
      </w:pPr>
      <w:r w:rsidRPr="00331B67">
        <w:rPr>
          <w:b/>
        </w:rPr>
        <w:t xml:space="preserve">Identification of </w:t>
      </w:r>
      <w:r w:rsidR="007B2793">
        <w:rPr>
          <w:b/>
        </w:rPr>
        <w:t>Cysteine-rich receptor kinases and potential regulatory mechanisms</w:t>
      </w:r>
      <w:r w:rsidRPr="00331B67">
        <w:rPr>
          <w:b/>
        </w:rPr>
        <w:t xml:space="preserve"> that contribute to plant immunity</w:t>
      </w:r>
    </w:p>
    <w:p w:rsidR="005A1B22" w:rsidRPr="00331B67" w:rsidRDefault="006751F4" w:rsidP="005A1B22">
      <w:pPr>
        <w:spacing w:line="480" w:lineRule="auto"/>
        <w:jc w:val="both"/>
        <w:rPr>
          <w:bCs/>
        </w:rPr>
      </w:pPr>
      <w:r w:rsidRPr="00331B67">
        <w:rPr>
          <w:b/>
        </w:rPr>
        <w:tab/>
      </w:r>
      <w:r w:rsidR="00D24989" w:rsidRPr="00331B67">
        <w:t xml:space="preserve">From the previous analyses (Figure 6B and Supplemental Figure </w:t>
      </w:r>
      <w:r w:rsidR="00C06C13">
        <w:t>7</w:t>
      </w:r>
      <w:r w:rsidR="00D24989" w:rsidRPr="00331B67">
        <w:t xml:space="preserve">), </w:t>
      </w:r>
      <w:r w:rsidR="002C561E">
        <w:t>we noted</w:t>
      </w:r>
      <w:r w:rsidR="00D24989" w:rsidRPr="00331B67">
        <w:t xml:space="preserve"> that multiple (n=7) members of the </w:t>
      </w:r>
      <w:r w:rsidR="005A1B22" w:rsidRPr="00331B67">
        <w:t>Ginkbilobin-2 (</w:t>
      </w:r>
      <w:r w:rsidR="00D24989" w:rsidRPr="00331B67">
        <w:t>Gnk2</w:t>
      </w:r>
      <w:r w:rsidR="005A1B22" w:rsidRPr="00331B67">
        <w:t>)</w:t>
      </w:r>
      <w:r w:rsidR="00D24989" w:rsidRPr="00331B67">
        <w:t xml:space="preserve">-homologous/DUF26 domain-containing RLK subfamily were drastically up-regulated at the PM during FLS2-PTI. </w:t>
      </w:r>
      <w:r w:rsidR="005A1B22" w:rsidRPr="00331B67">
        <w:t xml:space="preserve">The </w:t>
      </w:r>
      <w:r w:rsidR="005A1B22" w:rsidRPr="00331B67">
        <w:rPr>
          <w:bCs/>
        </w:rPr>
        <w:t xml:space="preserve">Gnk2-homologous domain (IPR002902) is a cysteine-rich domain </w:t>
      </w:r>
      <w:r w:rsidR="006A6053" w:rsidRPr="00331B67">
        <w:rPr>
          <w:bCs/>
        </w:rPr>
        <w:t xml:space="preserve">present in antifungal proteins found in the seeds of </w:t>
      </w:r>
      <w:r w:rsidR="006A6053" w:rsidRPr="00331B67">
        <w:rPr>
          <w:bCs/>
          <w:i/>
        </w:rPr>
        <w:t xml:space="preserve">Ginkgo </w:t>
      </w:r>
      <w:r w:rsidR="006A6053" w:rsidRPr="00331B67">
        <w:rPr>
          <w:bCs/>
        </w:rPr>
        <w:t xml:space="preserve">and Spruce trees </w:t>
      </w:r>
      <w:r w:rsidR="00870AC1">
        <w:rPr>
          <w:bCs/>
        </w:rPr>
        <w:fldChar w:fldCharType="begin"/>
      </w:r>
      <w:r w:rsidR="002C561E">
        <w:rPr>
          <w:bCs/>
        </w:rPr>
        <w:instrText xml:space="preserve"> ADDIN EN.CITE &lt;EndNote&gt;&lt;Cite&gt;&lt;Author&gt;Wang&lt;/Author&gt;&lt;Year&gt;2000&lt;/Year&gt;&lt;RecNum&gt;1440&lt;/RecNum&gt;&lt;DisplayText&gt;(Wang and Ng, 2000)&lt;/DisplayText&gt;&lt;record&gt;&lt;rec-number&gt;1440&lt;/rec-number&gt;&lt;foreign-keys&gt;&lt;key app="EN" db-id="vtaxda5rxfdxr0ewxpc5955pwt0a9rze0eer" timestamp="1394943021"&gt;1440&lt;/key&gt;&lt;/foreign-keys&gt;&lt;ref-type name="Journal Article"&gt;17&lt;/ref-type&gt;&lt;contributors&gt;&lt;authors&gt;&lt;author&gt;Wang, Hexiang&lt;/author&gt;&lt;author&gt;Ng, Tzi Bun&lt;/author&gt;&lt;/authors&gt;&lt;/contributors&gt;&lt;titles&gt;&lt;title&gt;Ginkbilobin, a Novel Antifungal Protein from Ginkgo biloba Seeds with Sequence Similarity to Embryo-Abundant Protein&lt;/title&gt;&lt;secondary-title&gt;Biochemical and Biophysical Research Communications&lt;/secondary-title&gt;&lt;/titles&gt;&lt;periodical&gt;&lt;full-title&gt;Biochemical and Biophysical Research Communications&lt;/full-title&gt;&lt;abbr-1&gt;Biochem. Biophys. Res. Commun.&lt;/abbr-1&gt;&lt;abbr-2&gt;Biochem Biophys Res Commun&lt;/abbr-2&gt;&lt;/periodical&gt;&lt;pages&gt;407-411&lt;/pages&gt;&lt;volume&gt;279&lt;/volume&gt;&lt;number&gt;2&lt;/number&gt;&lt;dates&gt;&lt;year&gt;2000&lt;/year&gt;&lt;pub-dates&gt;&lt;date&gt;12/20/&lt;/date&gt;&lt;/pub-dates&gt;&lt;/dates&gt;&lt;isbn&gt;0006-291X&lt;/isbn&gt;&lt;urls&gt;&lt;related-urls&gt;&lt;url&gt;http://www.sciencedirect.com/science/article/pii/S0006291X00939299&lt;/url&gt;&lt;/related-urls&gt;&lt;/urls&gt;&lt;electronic-resource-num&gt;http://dx.doi.org/10.1006/bbrc.2000.3929&lt;/electronic-resource-num&gt;&lt;/record&gt;&lt;/Cite&gt;&lt;/EndNote&gt;</w:instrText>
      </w:r>
      <w:r w:rsidR="00870AC1">
        <w:rPr>
          <w:bCs/>
        </w:rPr>
        <w:fldChar w:fldCharType="separate"/>
      </w:r>
      <w:r w:rsidR="002C561E">
        <w:rPr>
          <w:bCs/>
          <w:noProof/>
        </w:rPr>
        <w:t>(</w:t>
      </w:r>
      <w:hyperlink w:anchor="_ENREF_113" w:tooltip="Wang, 2000 #1440" w:history="1">
        <w:r w:rsidR="0080517A">
          <w:rPr>
            <w:bCs/>
            <w:noProof/>
          </w:rPr>
          <w:t>Wang and Ng, 2000</w:t>
        </w:r>
      </w:hyperlink>
      <w:r w:rsidR="002C561E">
        <w:rPr>
          <w:bCs/>
          <w:noProof/>
        </w:rPr>
        <w:t>)</w:t>
      </w:r>
      <w:r w:rsidR="00870AC1">
        <w:rPr>
          <w:bCs/>
        </w:rPr>
        <w:fldChar w:fldCharType="end"/>
      </w:r>
      <w:r w:rsidR="006A6053" w:rsidRPr="00331B67">
        <w:rPr>
          <w:bCs/>
        </w:rPr>
        <w:t xml:space="preserve">. </w:t>
      </w:r>
      <w:r w:rsidR="00F908B8" w:rsidRPr="00331B67">
        <w:rPr>
          <w:bCs/>
        </w:rPr>
        <w:t xml:space="preserve">Different </w:t>
      </w:r>
      <w:r w:rsidR="008110AA" w:rsidRPr="00331B67">
        <w:rPr>
          <w:bCs/>
        </w:rPr>
        <w:t>CRK</w:t>
      </w:r>
      <w:r w:rsidR="00F908B8" w:rsidRPr="00331B67">
        <w:rPr>
          <w:bCs/>
        </w:rPr>
        <w:t xml:space="preserve"> family members </w:t>
      </w:r>
      <w:r w:rsidR="008110AA" w:rsidRPr="00331B67">
        <w:rPr>
          <w:bCs/>
        </w:rPr>
        <w:t xml:space="preserve">have been previously implicated </w:t>
      </w:r>
      <w:r w:rsidR="004B5122" w:rsidRPr="00331B67">
        <w:rPr>
          <w:bCs/>
        </w:rPr>
        <w:t xml:space="preserve">in activation of plant immunity </w:t>
      </w:r>
      <w:r w:rsidR="00870AC1">
        <w:rPr>
          <w:bCs/>
        </w:rPr>
        <w:fldChar w:fldCharType="begin">
          <w:fldData xml:space="preserve">PEVuZE5vdGU+PENpdGU+PEF1dGhvcj5DaGVuPC9BdXRob3I+PFllYXI+MjAwNDwvWWVhcj48UmVj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=
</w:fldData>
        </w:fldChar>
      </w:r>
      <w:r w:rsidR="002C561E">
        <w:rPr>
          <w:bCs/>
        </w:rPr>
        <w:instrText xml:space="preserve"> ADDIN EN.CITE </w:instrText>
      </w:r>
      <w:r w:rsidR="00870AC1">
        <w:rPr>
          <w:bCs/>
        </w:rPr>
        <w:fldChar w:fldCharType="begin">
          <w:fldData xml:space="preserve">PEVuZE5vdGU+PENpdGU+PEF1dGhvcj5DaGVuPC9BdXRob3I+PFllYXI+MjAwNDwvWWVhcj48UmVj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=
</w:fldData>
        </w:fldChar>
      </w:r>
      <w:r w:rsidR="002C561E">
        <w:rPr>
          <w:bCs/>
        </w:rPr>
        <w:instrText xml:space="preserve"> ADDIN EN.CITE.DATA </w:instrText>
      </w:r>
      <w:r w:rsidR="00870AC1">
        <w:rPr>
          <w:bCs/>
        </w:rPr>
      </w:r>
      <w:r w:rsidR="00870AC1">
        <w:rPr>
          <w:bCs/>
        </w:rPr>
        <w:fldChar w:fldCharType="end"/>
      </w:r>
      <w:r w:rsidR="00870AC1">
        <w:rPr>
          <w:bCs/>
        </w:rPr>
      </w:r>
      <w:r w:rsidR="00870AC1">
        <w:rPr>
          <w:bCs/>
        </w:rPr>
        <w:fldChar w:fldCharType="separate"/>
      </w:r>
      <w:r w:rsidR="002C561E">
        <w:rPr>
          <w:bCs/>
          <w:noProof/>
        </w:rPr>
        <w:t>(</w:t>
      </w:r>
      <w:hyperlink w:anchor="_ENREF_12" w:tooltip="Chen, 2003 #1456" w:history="1">
        <w:r w:rsidR="0080517A">
          <w:rPr>
            <w:bCs/>
            <w:noProof/>
          </w:rPr>
          <w:t>Chen et al., 2003</w:t>
        </w:r>
      </w:hyperlink>
      <w:r w:rsidR="002C561E">
        <w:rPr>
          <w:bCs/>
          <w:noProof/>
        </w:rPr>
        <w:t xml:space="preserve">; </w:t>
      </w:r>
      <w:hyperlink w:anchor="_ENREF_13" w:tooltip="Chen, 2004 #1008" w:history="1">
        <w:r w:rsidR="0080517A">
          <w:rPr>
            <w:bCs/>
            <w:noProof/>
          </w:rPr>
          <w:t>Chen et al., 2004</w:t>
        </w:r>
      </w:hyperlink>
      <w:r w:rsidR="002C561E">
        <w:rPr>
          <w:bCs/>
          <w:noProof/>
        </w:rPr>
        <w:t xml:space="preserve">; </w:t>
      </w:r>
      <w:hyperlink w:anchor="_ENREF_1" w:tooltip="Acharya, 2007 #1009" w:history="1">
        <w:r w:rsidR="0080517A">
          <w:rPr>
            <w:bCs/>
            <w:noProof/>
          </w:rPr>
          <w:t>Acharya et al., 2007</w:t>
        </w:r>
      </w:hyperlink>
      <w:r w:rsidR="002C561E">
        <w:rPr>
          <w:bCs/>
          <w:noProof/>
        </w:rPr>
        <w:t>)</w:t>
      </w:r>
      <w:r w:rsidR="00870AC1">
        <w:rPr>
          <w:bCs/>
        </w:rPr>
        <w:fldChar w:fldCharType="end"/>
      </w:r>
      <w:r w:rsidR="008110AA" w:rsidRPr="00331B67">
        <w:rPr>
          <w:bCs/>
        </w:rPr>
        <w:t xml:space="preserve"> and response</w:t>
      </w:r>
      <w:r w:rsidR="004B5122" w:rsidRPr="00331B67">
        <w:rPr>
          <w:bCs/>
        </w:rPr>
        <w:t>s</w:t>
      </w:r>
      <w:r w:rsidR="008110AA" w:rsidRPr="00331B67">
        <w:rPr>
          <w:bCs/>
        </w:rPr>
        <w:t xml:space="preserve"> to </w:t>
      </w:r>
      <w:r w:rsidR="00F908B8" w:rsidRPr="00331B67">
        <w:rPr>
          <w:bCs/>
        </w:rPr>
        <w:t xml:space="preserve">various </w:t>
      </w:r>
      <w:r w:rsidR="004E7E3A" w:rsidRPr="00331B67">
        <w:rPr>
          <w:bCs/>
        </w:rPr>
        <w:t>abiotic</w:t>
      </w:r>
      <w:r w:rsidR="008110AA" w:rsidRPr="00331B67">
        <w:rPr>
          <w:bCs/>
        </w:rPr>
        <w:t xml:space="preserve"> </w:t>
      </w:r>
      <w:r w:rsidR="00F424D5">
        <w:rPr>
          <w:bCs/>
        </w:rPr>
        <w:t>factors</w:t>
      </w:r>
      <w:r w:rsidR="00F908B8" w:rsidRPr="00331B67">
        <w:rPr>
          <w:bCs/>
        </w:rPr>
        <w:t xml:space="preserve"> like water and ozone</w:t>
      </w:r>
      <w:r w:rsidR="008110AA" w:rsidRPr="00331B67">
        <w:rPr>
          <w:bCs/>
        </w:rPr>
        <w:t xml:space="preserve"> </w:t>
      </w:r>
      <w:r w:rsidR="006E4FE0">
        <w:rPr>
          <w:bCs/>
        </w:rPr>
        <w:t xml:space="preserve">stress </w:t>
      </w:r>
      <w:r w:rsidR="00870AC1">
        <w:rPr>
          <w:bCs/>
        </w:rPr>
        <w:fldChar w:fldCharType="begin">
          <w:fldData xml:space="preserve">PEVuZE5vdGU+PENpdGU+PEF1dGhvcj5XcnphY3plazwvQXV0aG9yPjxZZWFyPjIwMTA8L1llYXI+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</w:fldData>
        </w:fldChar>
      </w:r>
      <w:r w:rsidR="002C561E">
        <w:rPr>
          <w:bCs/>
        </w:rPr>
        <w:instrText xml:space="preserve"> ADDIN EN.CITE </w:instrText>
      </w:r>
      <w:r w:rsidR="00870AC1">
        <w:rPr>
          <w:bCs/>
        </w:rPr>
        <w:fldChar w:fldCharType="begin">
          <w:fldData xml:space="preserve">PEVuZE5vdGU+PENpdGU+PEF1dGhvcj5XcnphY3plazwvQXV0aG9yPjxZZWFyPjIwMTA8L1llYXI+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</w:fldData>
        </w:fldChar>
      </w:r>
      <w:r w:rsidR="002C561E">
        <w:rPr>
          <w:bCs/>
        </w:rPr>
        <w:instrText xml:space="preserve"> ADDIN EN.CITE.DATA </w:instrText>
      </w:r>
      <w:r w:rsidR="00870AC1">
        <w:rPr>
          <w:bCs/>
        </w:rPr>
      </w:r>
      <w:r w:rsidR="00870AC1">
        <w:rPr>
          <w:bCs/>
        </w:rPr>
        <w:fldChar w:fldCharType="end"/>
      </w:r>
      <w:r w:rsidR="00870AC1">
        <w:rPr>
          <w:bCs/>
        </w:rPr>
      </w:r>
      <w:r w:rsidR="00870AC1">
        <w:rPr>
          <w:bCs/>
        </w:rPr>
        <w:fldChar w:fldCharType="separate"/>
      </w:r>
      <w:r w:rsidR="002C561E">
        <w:rPr>
          <w:bCs/>
          <w:noProof/>
        </w:rPr>
        <w:t>(</w:t>
      </w:r>
      <w:hyperlink w:anchor="_ENREF_115" w:tooltip="Wrzaczek, 2010 #1295" w:history="1">
        <w:r w:rsidR="0080517A">
          <w:rPr>
            <w:bCs/>
            <w:noProof/>
          </w:rPr>
          <w:t>Wrzaczek et al., 2010</w:t>
        </w:r>
      </w:hyperlink>
      <w:r w:rsidR="002C561E">
        <w:rPr>
          <w:bCs/>
          <w:noProof/>
        </w:rPr>
        <w:t xml:space="preserve">; </w:t>
      </w:r>
      <w:hyperlink w:anchor="_ENREF_104" w:tooltip="Tanaka, 2012 #1296" w:history="1">
        <w:r w:rsidR="0080517A">
          <w:rPr>
            <w:bCs/>
            <w:noProof/>
          </w:rPr>
          <w:t>Tanaka et al., 2012</w:t>
        </w:r>
      </w:hyperlink>
      <w:r w:rsidR="002C561E">
        <w:rPr>
          <w:bCs/>
          <w:noProof/>
        </w:rPr>
        <w:t xml:space="preserve">; </w:t>
      </w:r>
      <w:hyperlink w:anchor="_ENREF_41" w:tooltip="Idänheimo, 2014 #1437" w:history="1">
        <w:r w:rsidR="0080517A">
          <w:rPr>
            <w:bCs/>
            <w:noProof/>
          </w:rPr>
          <w:t>Idänheimo et al., 2014</w:t>
        </w:r>
      </w:hyperlink>
      <w:r w:rsidR="002C561E">
        <w:rPr>
          <w:bCs/>
          <w:noProof/>
        </w:rPr>
        <w:t>)</w:t>
      </w:r>
      <w:r w:rsidR="00870AC1">
        <w:rPr>
          <w:bCs/>
        </w:rPr>
        <w:fldChar w:fldCharType="end"/>
      </w:r>
      <w:r w:rsidR="00F424D5">
        <w:rPr>
          <w:bCs/>
        </w:rPr>
        <w:t>, indicating that the CRK family might have multiple functions in plant stress responses</w:t>
      </w:r>
      <w:r w:rsidR="008110AA" w:rsidRPr="00331B67">
        <w:rPr>
          <w:bCs/>
        </w:rPr>
        <w:t>.</w:t>
      </w:r>
      <w:r w:rsidR="004E7E3A" w:rsidRPr="00331B67">
        <w:rPr>
          <w:bCs/>
        </w:rPr>
        <w:t xml:space="preserve"> </w:t>
      </w:r>
    </w:p>
    <w:p w:rsidR="00FD7A5C" w:rsidRPr="00331B67" w:rsidRDefault="00FD7A5C" w:rsidP="005A1B22">
      <w:pPr>
        <w:spacing w:line="480" w:lineRule="auto"/>
        <w:jc w:val="both"/>
        <w:rPr>
          <w:bCs/>
        </w:rPr>
      </w:pPr>
      <w:r w:rsidRPr="00331B67">
        <w:rPr>
          <w:bCs/>
        </w:rPr>
        <w:tab/>
      </w:r>
      <w:r w:rsidR="00D46764" w:rsidRPr="00331B67">
        <w:rPr>
          <w:bCs/>
        </w:rPr>
        <w:t>A</w:t>
      </w:r>
      <w:r w:rsidR="005C5D88" w:rsidRPr="00331B67">
        <w:rPr>
          <w:bCs/>
        </w:rPr>
        <w:t xml:space="preserve">n </w:t>
      </w:r>
      <w:proofErr w:type="spellStart"/>
      <w:r w:rsidR="005C5D88" w:rsidRPr="00331B67">
        <w:rPr>
          <w:bCs/>
        </w:rPr>
        <w:t>unrooted</w:t>
      </w:r>
      <w:proofErr w:type="spellEnd"/>
      <w:r w:rsidR="00D46764" w:rsidRPr="00331B67">
        <w:rPr>
          <w:bCs/>
        </w:rPr>
        <w:t xml:space="preserve"> phylogeny of the </w:t>
      </w:r>
      <w:r w:rsidR="00B03E72" w:rsidRPr="00331B67">
        <w:rPr>
          <w:bCs/>
        </w:rPr>
        <w:t>TAIR-</w:t>
      </w:r>
      <w:r w:rsidR="00D46764" w:rsidRPr="00331B67">
        <w:rPr>
          <w:bCs/>
        </w:rPr>
        <w:t xml:space="preserve">annotated CRK family was created using </w:t>
      </w:r>
      <w:r w:rsidR="005C5D88" w:rsidRPr="00331B67">
        <w:rPr>
          <w:bCs/>
        </w:rPr>
        <w:t xml:space="preserve">the </w:t>
      </w:r>
      <w:r w:rsidR="00D46764" w:rsidRPr="00331B67">
        <w:rPr>
          <w:bCs/>
        </w:rPr>
        <w:t>complete amino acid sequence</w:t>
      </w:r>
      <w:r w:rsidR="005C5D88" w:rsidRPr="00331B67">
        <w:rPr>
          <w:bCs/>
        </w:rPr>
        <w:t xml:space="preserve"> of each protein</w:t>
      </w:r>
      <w:r w:rsidR="00C06C13">
        <w:rPr>
          <w:bCs/>
        </w:rPr>
        <w:t xml:space="preserve"> (Figure 9</w:t>
      </w:r>
      <w:r w:rsidR="00211D41" w:rsidRPr="00331B67">
        <w:rPr>
          <w:bCs/>
        </w:rPr>
        <w:t>A).</w:t>
      </w:r>
      <w:r w:rsidR="00D46764" w:rsidRPr="00331B67">
        <w:rPr>
          <w:bCs/>
        </w:rPr>
        <w:t xml:space="preserve"> </w:t>
      </w:r>
      <w:r w:rsidR="00211D41" w:rsidRPr="00331B67">
        <w:rPr>
          <w:bCs/>
        </w:rPr>
        <w:t>A</w:t>
      </w:r>
      <w:r w:rsidR="00D46764" w:rsidRPr="00331B67">
        <w:rPr>
          <w:bCs/>
        </w:rPr>
        <w:t xml:space="preserve">fter aligning with a </w:t>
      </w:r>
      <w:proofErr w:type="spellStart"/>
      <w:r w:rsidR="00D46764" w:rsidRPr="00331B67">
        <w:rPr>
          <w:bCs/>
        </w:rPr>
        <w:t>heatmap</w:t>
      </w:r>
      <w:proofErr w:type="spellEnd"/>
      <w:r w:rsidR="00D46764" w:rsidRPr="00331B67">
        <w:rPr>
          <w:bCs/>
        </w:rPr>
        <w:t xml:space="preserve"> of differential RNA and protein expression values, it was clear that while </w:t>
      </w:r>
      <w:r w:rsidR="004C7A8D" w:rsidRPr="00331B67">
        <w:rPr>
          <w:bCs/>
        </w:rPr>
        <w:t>a majority</w:t>
      </w:r>
      <w:r w:rsidR="00D46764" w:rsidRPr="00331B67">
        <w:rPr>
          <w:bCs/>
        </w:rPr>
        <w:t xml:space="preserve"> of the CRK subfamily is up-regulated, </w:t>
      </w:r>
      <w:r w:rsidR="00211D41" w:rsidRPr="00331B67">
        <w:rPr>
          <w:bCs/>
        </w:rPr>
        <w:t xml:space="preserve">differential protein abundance was only detected within </w:t>
      </w:r>
      <w:r w:rsidR="0099085E" w:rsidRPr="00331B67">
        <w:rPr>
          <w:bCs/>
        </w:rPr>
        <w:t xml:space="preserve">a few </w:t>
      </w:r>
      <w:r w:rsidR="00211D41" w:rsidRPr="00331B67">
        <w:rPr>
          <w:bCs/>
        </w:rPr>
        <w:t xml:space="preserve">specific </w:t>
      </w:r>
      <w:proofErr w:type="spellStart"/>
      <w:r w:rsidR="00211D41" w:rsidRPr="00331B67">
        <w:rPr>
          <w:bCs/>
        </w:rPr>
        <w:t>subclades</w:t>
      </w:r>
      <w:proofErr w:type="spellEnd"/>
      <w:r w:rsidR="00C06C13">
        <w:rPr>
          <w:bCs/>
        </w:rPr>
        <w:t xml:space="preserve"> (Figure 9</w:t>
      </w:r>
      <w:r w:rsidR="002E4394" w:rsidRPr="00331B67">
        <w:rPr>
          <w:bCs/>
        </w:rPr>
        <w:t>A)</w:t>
      </w:r>
      <w:r w:rsidR="004B5122" w:rsidRPr="00331B67">
        <w:rPr>
          <w:bCs/>
        </w:rPr>
        <w:t xml:space="preserve">. </w:t>
      </w:r>
      <w:r w:rsidR="00D46764" w:rsidRPr="00331B67">
        <w:rPr>
          <w:bCs/>
        </w:rPr>
        <w:t>In order to</w:t>
      </w:r>
      <w:r w:rsidR="00F908B8" w:rsidRPr="00331B67">
        <w:rPr>
          <w:bCs/>
        </w:rPr>
        <w:t xml:space="preserve"> establish if additional CRK protei</w:t>
      </w:r>
      <w:r w:rsidR="00D46764" w:rsidRPr="00331B67">
        <w:rPr>
          <w:bCs/>
        </w:rPr>
        <w:t xml:space="preserve">ns had roles in plant immunity, we ordered T-DNA insertion lines for </w:t>
      </w:r>
      <w:r w:rsidR="00D46764" w:rsidRPr="00331B67">
        <w:rPr>
          <w:bCs/>
        </w:rPr>
        <w:lastRenderedPageBreak/>
        <w:t>previo</w:t>
      </w:r>
      <w:r w:rsidR="004B5122" w:rsidRPr="00331B67">
        <w:rPr>
          <w:bCs/>
        </w:rPr>
        <w:t>usly uncharacterized CRKs. Of</w:t>
      </w:r>
      <w:r w:rsidR="00D46764" w:rsidRPr="00331B67">
        <w:rPr>
          <w:bCs/>
        </w:rPr>
        <w:t xml:space="preserve"> the </w:t>
      </w:r>
      <w:r w:rsidR="00C06C13">
        <w:rPr>
          <w:bCs/>
        </w:rPr>
        <w:t>tested KOs</w:t>
      </w:r>
      <w:r w:rsidR="00D46764" w:rsidRPr="00331B67">
        <w:rPr>
          <w:bCs/>
        </w:rPr>
        <w:t>, a</w:t>
      </w:r>
      <w:r w:rsidR="006E4FE0">
        <w:rPr>
          <w:bCs/>
        </w:rPr>
        <w:t xml:space="preserve"> line with an</w:t>
      </w:r>
      <w:r w:rsidR="00D46764" w:rsidRPr="00331B67">
        <w:rPr>
          <w:bCs/>
        </w:rPr>
        <w:t xml:space="preserve"> insertion in CRK14 (At4g23220), </w:t>
      </w:r>
      <w:r w:rsidR="00B416BC">
        <w:rPr>
          <w:bCs/>
        </w:rPr>
        <w:t>was more</w:t>
      </w:r>
      <w:r w:rsidR="00D46764" w:rsidRPr="00331B67">
        <w:rPr>
          <w:bCs/>
        </w:rPr>
        <w:t xml:space="preserve"> susceptib</w:t>
      </w:r>
      <w:r w:rsidR="00B416BC">
        <w:rPr>
          <w:bCs/>
        </w:rPr>
        <w:t>le</w:t>
      </w:r>
      <w:r w:rsidR="00D46764" w:rsidRPr="00331B67">
        <w:rPr>
          <w:bCs/>
        </w:rPr>
        <w:t xml:space="preserve"> to </w:t>
      </w:r>
      <w:proofErr w:type="spellStart"/>
      <w:r w:rsidR="00F424D5">
        <w:rPr>
          <w:bCs/>
          <w:i/>
        </w:rPr>
        <w:t>Pto</w:t>
      </w:r>
      <w:proofErr w:type="spellEnd"/>
      <w:r w:rsidR="00C06C13">
        <w:rPr>
          <w:bCs/>
        </w:rPr>
        <w:t xml:space="preserve"> (Figure 9</w:t>
      </w:r>
      <w:r w:rsidR="00D46764" w:rsidRPr="00331B67">
        <w:rPr>
          <w:bCs/>
        </w:rPr>
        <w:t xml:space="preserve">B). </w:t>
      </w:r>
      <w:r w:rsidR="004B5122" w:rsidRPr="00331B67">
        <w:rPr>
          <w:bCs/>
        </w:rPr>
        <w:t xml:space="preserve">These results </w:t>
      </w:r>
      <w:r w:rsidR="00F424D5">
        <w:rPr>
          <w:bCs/>
        </w:rPr>
        <w:t>indicate</w:t>
      </w:r>
      <w:r w:rsidR="004B5122" w:rsidRPr="00331B67">
        <w:rPr>
          <w:bCs/>
        </w:rPr>
        <w:t xml:space="preserve"> that CRK14 is a positive regulator of plant immune responses to </w:t>
      </w:r>
      <w:proofErr w:type="spellStart"/>
      <w:r w:rsidR="004B5122" w:rsidRPr="00331B67">
        <w:rPr>
          <w:bCs/>
        </w:rPr>
        <w:t>phytopathogenic</w:t>
      </w:r>
      <w:proofErr w:type="spellEnd"/>
      <w:r w:rsidR="004B5122" w:rsidRPr="00331B67">
        <w:rPr>
          <w:bCs/>
        </w:rPr>
        <w:t xml:space="preserve"> bacteria.</w:t>
      </w:r>
    </w:p>
    <w:p w:rsidR="00BF4350" w:rsidRPr="00331B67" w:rsidRDefault="00BF4350" w:rsidP="005A1B22">
      <w:pPr>
        <w:spacing w:line="480" w:lineRule="auto"/>
        <w:jc w:val="both"/>
        <w:rPr>
          <w:bCs/>
        </w:rPr>
      </w:pPr>
      <w:r w:rsidRPr="00331B67">
        <w:rPr>
          <w:bCs/>
        </w:rPr>
        <w:tab/>
        <w:t>Due to the importance of protein phosphorylation in plant immunity, we searched our MS/MS data for phosphorylation at serine (S), threonine (T), and tyrosine (Y) residues</w:t>
      </w:r>
      <w:r w:rsidR="001C702F" w:rsidRPr="00331B67">
        <w:rPr>
          <w:bCs/>
        </w:rPr>
        <w:t xml:space="preserve">, identifying </w:t>
      </w:r>
      <w:r w:rsidR="00B9156C">
        <w:rPr>
          <w:bCs/>
        </w:rPr>
        <w:t>over 1500</w:t>
      </w:r>
      <w:r w:rsidR="001C702F" w:rsidRPr="00331B67">
        <w:rPr>
          <w:bCs/>
        </w:rPr>
        <w:t xml:space="preserve"> </w:t>
      </w:r>
      <w:proofErr w:type="spellStart"/>
      <w:r w:rsidR="00B9156C">
        <w:rPr>
          <w:bCs/>
        </w:rPr>
        <w:t>phosphopeptide</w:t>
      </w:r>
      <w:proofErr w:type="spellEnd"/>
      <w:r w:rsidR="00B9156C">
        <w:rPr>
          <w:bCs/>
        </w:rPr>
        <w:t xml:space="preserve"> </w:t>
      </w:r>
      <w:r w:rsidR="001C702F" w:rsidRPr="00331B67">
        <w:rPr>
          <w:bCs/>
        </w:rPr>
        <w:t xml:space="preserve">spectra corresponding to </w:t>
      </w:r>
      <w:r w:rsidR="00B9156C">
        <w:rPr>
          <w:bCs/>
        </w:rPr>
        <w:t>762 proteins</w:t>
      </w:r>
      <w:r w:rsidR="004B5122" w:rsidRPr="00331B67">
        <w:rPr>
          <w:bCs/>
        </w:rPr>
        <w:t xml:space="preserve"> </w:t>
      </w:r>
      <w:r w:rsidR="001C702F" w:rsidRPr="00331B67">
        <w:rPr>
          <w:bCs/>
        </w:rPr>
        <w:t>at relatively stringent peptide identification thresholds</w:t>
      </w:r>
      <w:r w:rsidRPr="00331B67">
        <w:rPr>
          <w:bCs/>
        </w:rPr>
        <w:t xml:space="preserve"> (Supplemental Table </w:t>
      </w:r>
      <w:r w:rsidR="00C06C13">
        <w:rPr>
          <w:bCs/>
        </w:rPr>
        <w:t>19</w:t>
      </w:r>
      <w:r w:rsidRPr="00331B67">
        <w:rPr>
          <w:bCs/>
        </w:rPr>
        <w:t xml:space="preserve">). Several </w:t>
      </w:r>
      <w:proofErr w:type="spellStart"/>
      <w:r w:rsidRPr="00331B67">
        <w:rPr>
          <w:bCs/>
        </w:rPr>
        <w:t>phosphopeptides</w:t>
      </w:r>
      <w:proofErr w:type="spellEnd"/>
      <w:r w:rsidRPr="00331B67">
        <w:rPr>
          <w:bCs/>
        </w:rPr>
        <w:t xml:space="preserve"> </w:t>
      </w:r>
      <w:r w:rsidR="00B9156C">
        <w:rPr>
          <w:bCs/>
        </w:rPr>
        <w:t>mapped to</w:t>
      </w:r>
      <w:r w:rsidRPr="00331B67">
        <w:rPr>
          <w:bCs/>
        </w:rPr>
        <w:t xml:space="preserve"> differ</w:t>
      </w:r>
      <w:r w:rsidR="00C06C13">
        <w:rPr>
          <w:bCs/>
        </w:rPr>
        <w:t>ent CRK proteins (Supplemental Table 19</w:t>
      </w:r>
      <w:r w:rsidR="00B9156C">
        <w:rPr>
          <w:bCs/>
        </w:rPr>
        <w:t>)</w:t>
      </w:r>
      <w:r w:rsidRPr="00331B67">
        <w:rPr>
          <w:bCs/>
        </w:rPr>
        <w:t xml:space="preserve">. We aligned the amino acid sequences of the corresponding CRKs to check if any of these </w:t>
      </w:r>
      <w:r w:rsidR="009C0101" w:rsidRPr="00331B67">
        <w:rPr>
          <w:bCs/>
        </w:rPr>
        <w:t>identified</w:t>
      </w:r>
      <w:r w:rsidRPr="00331B67">
        <w:rPr>
          <w:bCs/>
        </w:rPr>
        <w:t xml:space="preserve"> phospho</w:t>
      </w:r>
      <w:r w:rsidR="00B9156C">
        <w:rPr>
          <w:bCs/>
        </w:rPr>
        <w:t>r</w:t>
      </w:r>
      <w:r w:rsidRPr="00331B67">
        <w:rPr>
          <w:bCs/>
        </w:rPr>
        <w:t xml:space="preserve">ylated residues were conserved across family members (Figure </w:t>
      </w:r>
      <w:r w:rsidR="00C30E57">
        <w:rPr>
          <w:bCs/>
        </w:rPr>
        <w:t>9</w:t>
      </w:r>
      <w:r w:rsidRPr="00331B67">
        <w:rPr>
          <w:bCs/>
        </w:rPr>
        <w:t>C and Supplemental Figure 1</w:t>
      </w:r>
      <w:r w:rsidR="008B08D1">
        <w:rPr>
          <w:bCs/>
        </w:rPr>
        <w:t>0)</w:t>
      </w:r>
      <w:r w:rsidRPr="00331B67">
        <w:rPr>
          <w:bCs/>
        </w:rPr>
        <w:t xml:space="preserve">. </w:t>
      </w:r>
      <w:r w:rsidR="001C702F" w:rsidRPr="00331B67">
        <w:rPr>
          <w:bCs/>
        </w:rPr>
        <w:t xml:space="preserve">Five identified </w:t>
      </w:r>
      <w:proofErr w:type="spellStart"/>
      <w:r w:rsidR="001C702F" w:rsidRPr="00331B67">
        <w:rPr>
          <w:bCs/>
        </w:rPr>
        <w:t>phosphopeptides</w:t>
      </w:r>
      <w:proofErr w:type="spellEnd"/>
      <w:r w:rsidR="001C702F" w:rsidRPr="00331B67">
        <w:rPr>
          <w:bCs/>
        </w:rPr>
        <w:t xml:space="preserve"> with a total of </w:t>
      </w:r>
      <w:r w:rsidR="001B784F" w:rsidRPr="00331B67">
        <w:rPr>
          <w:bCs/>
        </w:rPr>
        <w:t>eight</w:t>
      </w:r>
      <w:r w:rsidR="001C702F" w:rsidRPr="00331B67">
        <w:rPr>
          <w:bCs/>
        </w:rPr>
        <w:t xml:space="preserve"> potentially modified residues exhibited conserved S/T/Y</w:t>
      </w:r>
      <w:r w:rsidR="004B5122" w:rsidRPr="00331B67">
        <w:rPr>
          <w:bCs/>
        </w:rPr>
        <w:t xml:space="preserve"> or aspartic acid </w:t>
      </w:r>
      <w:r w:rsidR="001C702F" w:rsidRPr="00331B67">
        <w:rPr>
          <w:bCs/>
        </w:rPr>
        <w:t>D/</w:t>
      </w:r>
      <w:r w:rsidR="004B5122" w:rsidRPr="00331B67">
        <w:rPr>
          <w:bCs/>
        </w:rPr>
        <w:t xml:space="preserve"> glutamic acid (</w:t>
      </w:r>
      <w:r w:rsidR="001C702F" w:rsidRPr="00331B67">
        <w:rPr>
          <w:bCs/>
        </w:rPr>
        <w:t>E</w:t>
      </w:r>
      <w:r w:rsidR="004B5122" w:rsidRPr="00331B67">
        <w:rPr>
          <w:bCs/>
        </w:rPr>
        <w:t>)</w:t>
      </w:r>
      <w:r w:rsidR="001C702F" w:rsidRPr="00331B67">
        <w:rPr>
          <w:bCs/>
        </w:rPr>
        <w:t xml:space="preserve"> residues for most proteins in the alignment (Figure </w:t>
      </w:r>
      <w:r w:rsidR="00C30E57">
        <w:rPr>
          <w:bCs/>
        </w:rPr>
        <w:t>9</w:t>
      </w:r>
      <w:r w:rsidR="001C702F" w:rsidRPr="00331B67">
        <w:rPr>
          <w:bCs/>
        </w:rPr>
        <w:t>C and Supplemental Figure 1</w:t>
      </w:r>
      <w:r w:rsidR="008B08D1">
        <w:rPr>
          <w:bCs/>
        </w:rPr>
        <w:t>0</w:t>
      </w:r>
      <w:r w:rsidR="001C702F" w:rsidRPr="00331B67">
        <w:rPr>
          <w:bCs/>
        </w:rPr>
        <w:t xml:space="preserve">). </w:t>
      </w:r>
      <w:r w:rsidR="0041490E" w:rsidRPr="00331B67">
        <w:rPr>
          <w:bCs/>
        </w:rPr>
        <w:t>To assay the role of these conserved phospho</w:t>
      </w:r>
      <w:r w:rsidR="001B784F" w:rsidRPr="00331B67">
        <w:rPr>
          <w:bCs/>
        </w:rPr>
        <w:t>r</w:t>
      </w:r>
      <w:r w:rsidR="0041490E" w:rsidRPr="00331B67">
        <w:rPr>
          <w:bCs/>
        </w:rPr>
        <w:t xml:space="preserve">ylation sites on CRK function, we cloned CRK13, a CRK implicated in plant immunity, which elicits cell death when over-expressed in </w:t>
      </w:r>
      <w:r w:rsidR="0041490E" w:rsidRPr="00331B67">
        <w:rPr>
          <w:bCs/>
          <w:i/>
        </w:rPr>
        <w:t>Arabidopsis</w:t>
      </w:r>
      <w:r w:rsidR="0041490E" w:rsidRPr="00331B67">
        <w:rPr>
          <w:bCs/>
        </w:rPr>
        <w:t xml:space="preserve"> </w:t>
      </w:r>
      <w:r w:rsidR="00870AC1">
        <w:rPr>
          <w:bCs/>
        </w:rPr>
        <w:fldChar w:fldCharType="begin"/>
      </w:r>
      <w:r w:rsidR="00AD2C51">
        <w:rPr>
          <w:bCs/>
        </w:rPr>
        <w:instrText xml:space="preserve"> ADDIN EN.CITE &lt;EndNote&gt;&lt;Cite&gt;&lt;Author&gt;Acharya&lt;/Author&gt;&lt;Year&gt;2007&lt;/Year&gt;&lt;RecNum&gt;1009&lt;/RecNum&gt;&lt;DisplayText&gt;(Acharya et al., 2007)&lt;/DisplayText&gt;&lt;record&gt;&lt;rec-number&gt;1009&lt;/rec-number&gt;&lt;foreign-keys&gt;&lt;key app="EN" db-id="vtaxda5rxfdxr0ewxpc5955pwt0a9rze0eer" timestamp="0"&gt;1009&lt;/key&gt;&lt;/foreign-keys&gt;&lt;ref-type name="Journal Article"&gt;17&lt;/ref-type&gt;&lt;contributors&gt;&lt;authors&gt;&lt;author&gt;Acharya, Biswa R.&lt;/author&gt;&lt;author&gt;Raina, Surabhi&lt;/author&gt;&lt;author&gt;Maqbool, Shahina B.&lt;/author&gt;&lt;author&gt;Jagadeeswaran, Guru&lt;/author&gt;&lt;author&gt;Mosher, Stephen L.&lt;/author&gt;&lt;author&gt;Appel, Heidi M.&lt;/author&gt;&lt;author&gt;Schultz, Jack C.&lt;/author&gt;&lt;author&gt;Klessig, Daniel F.&lt;/author&gt;&lt;author&gt;Raina, Ramesh&lt;/author&gt;&lt;/authors&gt;&lt;/contributors&gt;&lt;titles&gt;&lt;title&gt;Overexpression of CRK13, an Arabidopsis cysteine-rich receptor-like kinase, results in enhanced resistance to Pseudomonas syringae&lt;/title&gt;&lt;secondary-title&gt;The Plant Journal&lt;/secondary-title&gt;&lt;/titles&gt;&lt;periodical&gt;&lt;full-title&gt;The Plant Journal&lt;/full-title&gt;&lt;/periodical&gt;&lt;pages&gt;488-499&lt;/pages&gt;&lt;volume&gt;50&lt;/volume&gt;&lt;number&gt;3&lt;/number&gt;&lt;keywords&gt;&lt;keyword&gt;cysteine-rich receptor-like kinase&lt;/keyword&gt;&lt;keyword&gt;salicylic acid&lt;/keyword&gt;&lt;keyword&gt;pathogen defense&lt;/keyword&gt;&lt;keyword&gt;Arabidopsis&lt;/keyword&gt;&lt;keyword&gt;signaling&lt;/keyword&gt;&lt;keyword&gt;cell death&lt;/keyword&gt;&lt;/keywords&gt;&lt;dates&gt;&lt;year&gt;2007&lt;/year&gt;&lt;/dates&gt;&lt;publisher&gt;Blackwell Publishing Ltd&lt;/publisher&gt;&lt;isbn&gt;1365-313X&lt;/isbn&gt;&lt;work-type&gt;10.1111/j.1365-313X.2007.03064.x&lt;/work-type&gt;&lt;urls&gt;&lt;related-urls&gt;&lt;url&gt;http://dx.doi.org/10.1111/j.1365-313X.2007.03064.x&lt;/url&gt;&lt;/related-urls&gt;&lt;/urls&gt;&lt;/record&gt;&lt;/Cite&gt;&lt;/EndNote&gt;</w:instrText>
      </w:r>
      <w:r w:rsidR="00870AC1">
        <w:rPr>
          <w:bCs/>
        </w:rPr>
        <w:fldChar w:fldCharType="separate"/>
      </w:r>
      <w:r w:rsidR="00AD2C51">
        <w:rPr>
          <w:bCs/>
          <w:noProof/>
        </w:rPr>
        <w:t>(</w:t>
      </w:r>
      <w:hyperlink w:anchor="_ENREF_1" w:tooltip="Acharya, 2007 #1009" w:history="1">
        <w:r w:rsidR="0080517A">
          <w:rPr>
            <w:bCs/>
            <w:noProof/>
          </w:rPr>
          <w:t>Acharya et al., 2007</w:t>
        </w:r>
      </w:hyperlink>
      <w:r w:rsidR="00AD2C51">
        <w:rPr>
          <w:bCs/>
          <w:noProof/>
        </w:rPr>
        <w:t>)</w:t>
      </w:r>
      <w:r w:rsidR="00870AC1">
        <w:rPr>
          <w:bCs/>
        </w:rPr>
        <w:fldChar w:fldCharType="end"/>
      </w:r>
      <w:r w:rsidR="00AD2C51">
        <w:rPr>
          <w:bCs/>
        </w:rPr>
        <w:t xml:space="preserve"> </w:t>
      </w:r>
      <w:r w:rsidR="0041490E" w:rsidRPr="00331B67">
        <w:rPr>
          <w:bCs/>
        </w:rPr>
        <w:t xml:space="preserve">and </w:t>
      </w:r>
      <w:proofErr w:type="spellStart"/>
      <w:r w:rsidR="0041490E" w:rsidRPr="00331B67">
        <w:rPr>
          <w:bCs/>
          <w:i/>
        </w:rPr>
        <w:t>Nicotiana</w:t>
      </w:r>
      <w:proofErr w:type="spellEnd"/>
      <w:r w:rsidR="0041490E" w:rsidRPr="00331B67">
        <w:rPr>
          <w:bCs/>
          <w:i/>
        </w:rPr>
        <w:t xml:space="preserve"> </w:t>
      </w:r>
      <w:proofErr w:type="spellStart"/>
      <w:r w:rsidR="0041490E" w:rsidRPr="00331B67">
        <w:rPr>
          <w:bCs/>
          <w:i/>
        </w:rPr>
        <w:t>tabacum</w:t>
      </w:r>
      <w:proofErr w:type="spellEnd"/>
      <w:r w:rsidR="00C30E57">
        <w:rPr>
          <w:bCs/>
        </w:rPr>
        <w:t xml:space="preserve"> (Figure 9</w:t>
      </w:r>
      <w:r w:rsidR="0041490E" w:rsidRPr="00331B67">
        <w:rPr>
          <w:bCs/>
        </w:rPr>
        <w:t>D). PCR</w:t>
      </w:r>
      <w:r w:rsidR="00A80DDF" w:rsidRPr="00331B67">
        <w:rPr>
          <w:bCs/>
        </w:rPr>
        <w:t xml:space="preserve">-based </w:t>
      </w:r>
      <w:r w:rsidR="0041490E" w:rsidRPr="00331B67">
        <w:rPr>
          <w:bCs/>
        </w:rPr>
        <w:t xml:space="preserve">site-directed </w:t>
      </w:r>
      <w:r w:rsidR="00A80DDF" w:rsidRPr="00331B67">
        <w:rPr>
          <w:bCs/>
        </w:rPr>
        <w:t xml:space="preserve">mutagenesis </w:t>
      </w:r>
      <w:r w:rsidR="00F20717" w:rsidRPr="00331B67">
        <w:rPr>
          <w:bCs/>
        </w:rPr>
        <w:t>was then performed on CRK13</w:t>
      </w:r>
      <w:r w:rsidR="00262B7E">
        <w:rPr>
          <w:bCs/>
        </w:rPr>
        <w:t xml:space="preserve"> </w:t>
      </w:r>
      <w:r w:rsidR="00AD2C51">
        <w:rPr>
          <w:bCs/>
        </w:rPr>
        <w:t>to convert</w:t>
      </w:r>
      <w:r w:rsidR="001B784F" w:rsidRPr="00331B67">
        <w:rPr>
          <w:bCs/>
        </w:rPr>
        <w:t xml:space="preserve"> the </w:t>
      </w:r>
      <w:r w:rsidR="00FD109B" w:rsidRPr="00331B67">
        <w:rPr>
          <w:bCs/>
        </w:rPr>
        <w:t xml:space="preserve">identified </w:t>
      </w:r>
      <w:r w:rsidR="001B784F" w:rsidRPr="00331B67">
        <w:rPr>
          <w:bCs/>
        </w:rPr>
        <w:t xml:space="preserve">residues to alanine </w:t>
      </w:r>
      <w:r w:rsidR="00A80DDF" w:rsidRPr="00331B67">
        <w:rPr>
          <w:bCs/>
        </w:rPr>
        <w:t xml:space="preserve">on a subset of the </w:t>
      </w:r>
      <w:r w:rsidR="00FD109B" w:rsidRPr="00331B67">
        <w:rPr>
          <w:bCs/>
        </w:rPr>
        <w:t>conserved sites</w:t>
      </w:r>
      <w:r w:rsidR="00F20717" w:rsidRPr="00331B67">
        <w:rPr>
          <w:bCs/>
        </w:rPr>
        <w:t>.</w:t>
      </w:r>
      <w:r w:rsidR="001B784F" w:rsidRPr="00331B67">
        <w:rPr>
          <w:bCs/>
        </w:rPr>
        <w:t xml:space="preserve"> </w:t>
      </w:r>
      <w:r w:rsidR="00C30E57" w:rsidRPr="00331B67">
        <w:rPr>
          <w:bCs/>
        </w:rPr>
        <w:t xml:space="preserve">These </w:t>
      </w:r>
      <w:proofErr w:type="spellStart"/>
      <w:r w:rsidR="00C30E57" w:rsidRPr="00331B67">
        <w:rPr>
          <w:bCs/>
        </w:rPr>
        <w:t>phosphonull</w:t>
      </w:r>
      <w:proofErr w:type="spellEnd"/>
      <w:r w:rsidR="00FD109B" w:rsidRPr="00331B67">
        <w:rPr>
          <w:bCs/>
        </w:rPr>
        <w:t xml:space="preserve"> mutants </w:t>
      </w:r>
      <w:r w:rsidR="00F20717" w:rsidRPr="00331B67">
        <w:rPr>
          <w:bCs/>
        </w:rPr>
        <w:t xml:space="preserve">were </w:t>
      </w:r>
      <w:r w:rsidR="00AD2C51">
        <w:rPr>
          <w:bCs/>
        </w:rPr>
        <w:t xml:space="preserve">then </w:t>
      </w:r>
      <w:r w:rsidR="00F20717" w:rsidRPr="00331B67">
        <w:rPr>
          <w:bCs/>
        </w:rPr>
        <w:t xml:space="preserve">assayed </w:t>
      </w:r>
      <w:r w:rsidR="00FD109B" w:rsidRPr="00331B67">
        <w:rPr>
          <w:bCs/>
        </w:rPr>
        <w:t>f</w:t>
      </w:r>
      <w:r w:rsidR="00A80DDF" w:rsidRPr="00331B67">
        <w:rPr>
          <w:bCs/>
        </w:rPr>
        <w:t xml:space="preserve">or cell death elicitation </w:t>
      </w:r>
      <w:r w:rsidR="001B784F" w:rsidRPr="00331B67">
        <w:rPr>
          <w:bCs/>
        </w:rPr>
        <w:t>upon</w:t>
      </w:r>
      <w:r w:rsidR="00A80DDF" w:rsidRPr="00331B67">
        <w:rPr>
          <w:bCs/>
        </w:rPr>
        <w:t xml:space="preserve"> </w:t>
      </w:r>
      <w:r w:rsidR="00A80DDF" w:rsidRPr="00331B67">
        <w:rPr>
          <w:bCs/>
          <w:i/>
        </w:rPr>
        <w:t>Agrobacterium</w:t>
      </w:r>
      <w:r w:rsidR="00A80DDF" w:rsidRPr="00331B67">
        <w:rPr>
          <w:bCs/>
        </w:rPr>
        <w:t xml:space="preserve">-mediated transient expression in </w:t>
      </w:r>
      <w:r w:rsidR="00A80DDF" w:rsidRPr="00331B67">
        <w:rPr>
          <w:bCs/>
          <w:i/>
        </w:rPr>
        <w:t xml:space="preserve">N. </w:t>
      </w:r>
      <w:proofErr w:type="spellStart"/>
      <w:r w:rsidR="00A80DDF" w:rsidRPr="00331B67">
        <w:rPr>
          <w:bCs/>
          <w:i/>
        </w:rPr>
        <w:t>tabacum</w:t>
      </w:r>
      <w:proofErr w:type="spellEnd"/>
      <w:r w:rsidR="00C30E57">
        <w:rPr>
          <w:bCs/>
          <w:i/>
        </w:rPr>
        <w:t xml:space="preserve"> </w:t>
      </w:r>
      <w:r w:rsidR="00C30E57" w:rsidRPr="00C30E57">
        <w:rPr>
          <w:bCs/>
        </w:rPr>
        <w:t>(Figure 9D)</w:t>
      </w:r>
      <w:r w:rsidR="00A80DDF" w:rsidRPr="00331B67">
        <w:rPr>
          <w:bCs/>
        </w:rPr>
        <w:t xml:space="preserve">. </w:t>
      </w:r>
      <w:r w:rsidR="00F20717" w:rsidRPr="00331B67">
        <w:rPr>
          <w:bCs/>
        </w:rPr>
        <w:t>The CRK13</w:t>
      </w:r>
      <w:r w:rsidR="00F20717" w:rsidRPr="00331B67">
        <w:rPr>
          <w:bCs/>
          <w:vertAlign w:val="superscript"/>
        </w:rPr>
        <w:t xml:space="preserve">7A </w:t>
      </w:r>
      <w:r w:rsidR="00F20717" w:rsidRPr="00331B67">
        <w:rPr>
          <w:bCs/>
        </w:rPr>
        <w:t>and CRK13</w:t>
      </w:r>
      <w:r w:rsidR="00F20717" w:rsidRPr="00331B67">
        <w:rPr>
          <w:bCs/>
          <w:vertAlign w:val="superscript"/>
        </w:rPr>
        <w:t>7E</w:t>
      </w:r>
      <w:r w:rsidR="00F20717" w:rsidRPr="00331B67">
        <w:rPr>
          <w:bCs/>
        </w:rPr>
        <w:t xml:space="preserve"> mutations, with seven residues mutated to alanine or </w:t>
      </w:r>
      <w:proofErr w:type="spellStart"/>
      <w:r w:rsidR="00F20717" w:rsidRPr="00331B67">
        <w:rPr>
          <w:bCs/>
        </w:rPr>
        <w:t>glutamic</w:t>
      </w:r>
      <w:proofErr w:type="spellEnd"/>
      <w:r w:rsidR="00F20717" w:rsidRPr="00331B67">
        <w:rPr>
          <w:bCs/>
        </w:rPr>
        <w:t xml:space="preserve"> acid (</w:t>
      </w:r>
      <w:proofErr w:type="spellStart"/>
      <w:r w:rsidR="00F20717" w:rsidRPr="00331B67">
        <w:rPr>
          <w:bCs/>
        </w:rPr>
        <w:t>phosphomimetic</w:t>
      </w:r>
      <w:proofErr w:type="spellEnd"/>
      <w:r w:rsidR="00F20717" w:rsidRPr="00331B67">
        <w:rPr>
          <w:bCs/>
        </w:rPr>
        <w:t>), respectively, did not elicit cell death although CRK13</w:t>
      </w:r>
      <w:r w:rsidR="00F20717" w:rsidRPr="00331B67">
        <w:rPr>
          <w:bCs/>
          <w:vertAlign w:val="superscript"/>
        </w:rPr>
        <w:t xml:space="preserve">7E </w:t>
      </w:r>
      <w:r w:rsidR="00F20717" w:rsidRPr="00331B67">
        <w:rPr>
          <w:bCs/>
        </w:rPr>
        <w:t xml:space="preserve">could not be detected by </w:t>
      </w:r>
      <w:proofErr w:type="spellStart"/>
      <w:r w:rsidR="00F20717" w:rsidRPr="00331B67">
        <w:rPr>
          <w:bCs/>
        </w:rPr>
        <w:t>immunoblotting</w:t>
      </w:r>
      <w:proofErr w:type="spellEnd"/>
      <w:r w:rsidR="00F20717" w:rsidRPr="00331B67">
        <w:rPr>
          <w:bCs/>
        </w:rPr>
        <w:t xml:space="preserve">. </w:t>
      </w:r>
      <w:r w:rsidR="001B784F" w:rsidRPr="00331B67">
        <w:rPr>
          <w:bCs/>
        </w:rPr>
        <w:t xml:space="preserve">Wild-type CRK13 and the </w:t>
      </w:r>
      <w:r w:rsidR="00FD109B" w:rsidRPr="00331B67">
        <w:rPr>
          <w:bCs/>
        </w:rPr>
        <w:t>CRK13</w:t>
      </w:r>
      <w:r w:rsidR="001B784F" w:rsidRPr="00331B67">
        <w:rPr>
          <w:bCs/>
          <w:vertAlign w:val="superscript"/>
        </w:rPr>
        <w:t>S389A</w:t>
      </w:r>
      <w:r w:rsidR="001B784F" w:rsidRPr="00331B67">
        <w:rPr>
          <w:bCs/>
        </w:rPr>
        <w:t xml:space="preserve"> mutation elicited cell death around 24 hou</w:t>
      </w:r>
      <w:r w:rsidR="008A74C2" w:rsidRPr="00331B67">
        <w:rPr>
          <w:bCs/>
        </w:rPr>
        <w:t xml:space="preserve">r post-infiltration, while the </w:t>
      </w:r>
      <w:r w:rsidR="00FD109B" w:rsidRPr="00331B67">
        <w:rPr>
          <w:bCs/>
        </w:rPr>
        <w:t>CRK13</w:t>
      </w:r>
      <w:r w:rsidR="008A74C2" w:rsidRPr="00331B67">
        <w:rPr>
          <w:bCs/>
          <w:vertAlign w:val="superscript"/>
        </w:rPr>
        <w:t>T3</w:t>
      </w:r>
      <w:r w:rsidR="001B784F" w:rsidRPr="00331B67">
        <w:rPr>
          <w:bCs/>
          <w:vertAlign w:val="superscript"/>
        </w:rPr>
        <w:t>92A</w:t>
      </w:r>
      <w:r w:rsidR="001B784F" w:rsidRPr="00331B67">
        <w:rPr>
          <w:bCs/>
        </w:rPr>
        <w:t xml:space="preserve"> and</w:t>
      </w:r>
      <w:r w:rsidR="008A74C2" w:rsidRPr="00331B67">
        <w:rPr>
          <w:bCs/>
        </w:rPr>
        <w:t xml:space="preserve"> </w:t>
      </w:r>
      <w:r w:rsidR="00FD109B" w:rsidRPr="00331B67">
        <w:rPr>
          <w:bCs/>
        </w:rPr>
        <w:t>CRK13</w:t>
      </w:r>
      <w:r w:rsidR="008A74C2" w:rsidRPr="00331B67">
        <w:rPr>
          <w:bCs/>
          <w:vertAlign w:val="superscript"/>
        </w:rPr>
        <w:t>S438A</w:t>
      </w:r>
      <w:r w:rsidR="001B784F" w:rsidRPr="00331B67">
        <w:rPr>
          <w:bCs/>
        </w:rPr>
        <w:t xml:space="preserve"> </w:t>
      </w:r>
      <w:r w:rsidR="008A74C2" w:rsidRPr="00331B67">
        <w:rPr>
          <w:bCs/>
        </w:rPr>
        <w:t>mutations abolished cell death</w:t>
      </w:r>
      <w:r w:rsidR="00AD2C51">
        <w:rPr>
          <w:bCs/>
        </w:rPr>
        <w:t>.</w:t>
      </w:r>
      <w:r w:rsidR="008A74C2" w:rsidRPr="00331B67">
        <w:rPr>
          <w:bCs/>
        </w:rPr>
        <w:t xml:space="preserve"> </w:t>
      </w:r>
      <w:r w:rsidR="00AD2C51">
        <w:rPr>
          <w:bCs/>
        </w:rPr>
        <w:t>P</w:t>
      </w:r>
      <w:r w:rsidR="008A74C2" w:rsidRPr="00331B67">
        <w:rPr>
          <w:bCs/>
        </w:rPr>
        <w:t>roteins</w:t>
      </w:r>
      <w:r w:rsidR="00AD2C51">
        <w:rPr>
          <w:bCs/>
        </w:rPr>
        <w:t xml:space="preserve"> with single point mutations</w:t>
      </w:r>
      <w:r w:rsidR="008A74C2" w:rsidRPr="00331B67">
        <w:rPr>
          <w:bCs/>
        </w:rPr>
        <w:t xml:space="preserve"> accumulated to similar levels</w:t>
      </w:r>
      <w:r w:rsidR="00AD2C51">
        <w:rPr>
          <w:bCs/>
        </w:rPr>
        <w:t xml:space="preserve"> as CRK13</w:t>
      </w:r>
      <w:r w:rsidR="00AD2C51" w:rsidRPr="00AD2C51">
        <w:rPr>
          <w:bCs/>
          <w:vertAlign w:val="superscript"/>
        </w:rPr>
        <w:t>WT</w:t>
      </w:r>
      <w:r w:rsidR="00C30E57">
        <w:rPr>
          <w:bCs/>
        </w:rPr>
        <w:t xml:space="preserve"> (Figure 9</w:t>
      </w:r>
      <w:r w:rsidR="008A74C2" w:rsidRPr="00331B67">
        <w:rPr>
          <w:bCs/>
        </w:rPr>
        <w:t>D).</w:t>
      </w:r>
      <w:r w:rsidR="00FD109B" w:rsidRPr="00331B67">
        <w:rPr>
          <w:bCs/>
        </w:rPr>
        <w:t xml:space="preserve"> Together, these results suggest that conserved, </w:t>
      </w:r>
      <w:r w:rsidR="00AD2C51">
        <w:rPr>
          <w:bCs/>
        </w:rPr>
        <w:t>phosphorylated residues on CRKs</w:t>
      </w:r>
      <w:r w:rsidR="00FD109B" w:rsidRPr="00331B67">
        <w:rPr>
          <w:bCs/>
        </w:rPr>
        <w:t xml:space="preserve"> are important for cell death activation </w:t>
      </w:r>
      <w:r w:rsidR="00FD109B" w:rsidRPr="00331B67">
        <w:rPr>
          <w:bCs/>
          <w:i/>
        </w:rPr>
        <w:t xml:space="preserve">in </w:t>
      </w:r>
      <w:proofErr w:type="spellStart"/>
      <w:r w:rsidR="00FD109B" w:rsidRPr="00331B67">
        <w:rPr>
          <w:bCs/>
          <w:i/>
        </w:rPr>
        <w:t>planta</w:t>
      </w:r>
      <w:proofErr w:type="spellEnd"/>
      <w:r w:rsidR="00C30E57">
        <w:rPr>
          <w:bCs/>
        </w:rPr>
        <w:t xml:space="preserve"> (Figure 9</w:t>
      </w:r>
      <w:r w:rsidR="00FD109B" w:rsidRPr="00331B67">
        <w:rPr>
          <w:bCs/>
        </w:rPr>
        <w:t>D).</w:t>
      </w:r>
    </w:p>
    <w:p w:rsidR="00851C2F" w:rsidRPr="00331B67" w:rsidRDefault="00851C2F" w:rsidP="005D26B2">
      <w:pPr>
        <w:spacing w:line="480" w:lineRule="auto"/>
        <w:jc w:val="both"/>
        <w:rPr>
          <w:b/>
          <w:sz w:val="28"/>
          <w:szCs w:val="28"/>
        </w:rPr>
      </w:pPr>
      <w:r w:rsidRPr="00331B67">
        <w:rPr>
          <w:b/>
          <w:sz w:val="28"/>
          <w:szCs w:val="28"/>
        </w:rPr>
        <w:lastRenderedPageBreak/>
        <w:t>Discussion</w:t>
      </w:r>
    </w:p>
    <w:p w:rsidR="00B5116B" w:rsidRDefault="00B5116B" w:rsidP="00B5116B">
      <w:pPr>
        <w:spacing w:line="480" w:lineRule="auto"/>
        <w:jc w:val="both"/>
        <w:rPr>
          <w:b/>
        </w:rPr>
      </w:pPr>
      <w:r>
        <w:rPr>
          <w:b/>
        </w:rPr>
        <w:t xml:space="preserve">Towards a </w:t>
      </w:r>
      <w:r w:rsidRPr="00331B67">
        <w:rPr>
          <w:b/>
        </w:rPr>
        <w:t>complete list of PM-associated proteins</w:t>
      </w:r>
    </w:p>
    <w:p w:rsidR="005905CB" w:rsidRDefault="00B5116B" w:rsidP="005905CB">
      <w:pPr>
        <w:spacing w:line="480" w:lineRule="auto"/>
        <w:jc w:val="both"/>
      </w:pPr>
      <w:r>
        <w:tab/>
      </w:r>
      <w:r w:rsidR="00B748B2" w:rsidRPr="00331B67">
        <w:t xml:space="preserve">The FLS2 immune receptor is a major contributor to plant disease resistance against </w:t>
      </w:r>
      <w:proofErr w:type="spellStart"/>
      <w:r w:rsidR="00B748B2" w:rsidRPr="00331B67">
        <w:t>phytopathogenic</w:t>
      </w:r>
      <w:proofErr w:type="spellEnd"/>
      <w:r w:rsidR="00B748B2" w:rsidRPr="00331B67">
        <w:t xml:space="preserve"> bacteria in multiple </w:t>
      </w:r>
      <w:r w:rsidR="00317489" w:rsidRPr="00331B67">
        <w:t>monocot and dicot plant species</w:t>
      </w:r>
      <w:r w:rsidR="00B748B2" w:rsidRPr="00331B67">
        <w:t xml:space="preserve"> </w:t>
      </w:r>
      <w:r w:rsidR="00870AC1">
        <w:fldChar w:fldCharType="begin">
          <w:fldData xml:space="preserve">PEVuZE5vdGU+PENpdGU+PEF1dGhvcj5aaXBmZWw8L0F1dGhvcj48WWVhcj4yMDA0PC9ZZWFyPjxS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==
</w:fldData>
        </w:fldChar>
      </w:r>
      <w:r w:rsidR="00765A2D">
        <w:instrText xml:space="preserve"> ADDIN EN.CITE </w:instrText>
      </w:r>
      <w:r w:rsidR="00870AC1">
        <w:fldChar w:fldCharType="begin">
          <w:fldData xml:space="preserve">PEVuZE5vdGU+PENpdGU+PEF1dGhvcj5aaXBmZWw8L0F1dGhvcj48WWVhcj4yMDA0PC9ZZWFyPjxS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==
</w:fldData>
        </w:fldChar>
      </w:r>
      <w:r w:rsidR="00765A2D">
        <w:instrText xml:space="preserve"> ADDIN EN.CITE.DATA </w:instrText>
      </w:r>
      <w:r w:rsidR="00870AC1">
        <w:fldChar w:fldCharType="end"/>
      </w:r>
      <w:r w:rsidR="00870AC1">
        <w:fldChar w:fldCharType="separate"/>
      </w:r>
      <w:r w:rsidR="00765A2D">
        <w:rPr>
          <w:noProof/>
        </w:rPr>
        <w:t>(</w:t>
      </w:r>
      <w:hyperlink w:anchor="_ENREF_118" w:tooltip="Zipfel, 2004 #252" w:history="1">
        <w:r w:rsidR="0080517A">
          <w:rPr>
            <w:noProof/>
          </w:rPr>
          <w:t>Zipfel et al., 2004</w:t>
        </w:r>
      </w:hyperlink>
      <w:r w:rsidR="00765A2D">
        <w:rPr>
          <w:noProof/>
        </w:rPr>
        <w:t xml:space="preserve">; </w:t>
      </w:r>
      <w:hyperlink w:anchor="_ENREF_92" w:tooltip="Robatzek, 2007 #757" w:history="1">
        <w:r w:rsidR="0080517A">
          <w:rPr>
            <w:noProof/>
          </w:rPr>
          <w:t>Robatzek et al., 2007</w:t>
        </w:r>
      </w:hyperlink>
      <w:r w:rsidR="00765A2D">
        <w:rPr>
          <w:noProof/>
        </w:rPr>
        <w:t xml:space="preserve">; </w:t>
      </w:r>
      <w:hyperlink w:anchor="_ENREF_103" w:tooltip="Takai, 2008 #1457" w:history="1">
        <w:r w:rsidR="0080517A">
          <w:rPr>
            <w:noProof/>
          </w:rPr>
          <w:t>Takai et al., 2008</w:t>
        </w:r>
      </w:hyperlink>
      <w:r w:rsidR="00765A2D">
        <w:rPr>
          <w:noProof/>
        </w:rPr>
        <w:t xml:space="preserve">; </w:t>
      </w:r>
      <w:hyperlink w:anchor="_ENREF_116" w:tooltip="Zeng, 2010 #842" w:history="1">
        <w:r w:rsidR="0080517A">
          <w:rPr>
            <w:noProof/>
          </w:rPr>
          <w:t>Zeng and He, 2010</w:t>
        </w:r>
      </w:hyperlink>
      <w:r w:rsidR="00765A2D">
        <w:rPr>
          <w:noProof/>
        </w:rPr>
        <w:t>)</w:t>
      </w:r>
      <w:r w:rsidR="00870AC1">
        <w:fldChar w:fldCharType="end"/>
      </w:r>
      <w:r w:rsidR="00B748B2" w:rsidRPr="00331B67">
        <w:t xml:space="preserve">. Here, we sought to uncover </w:t>
      </w:r>
      <w:r w:rsidR="002C102D" w:rsidRPr="00331B67">
        <w:t xml:space="preserve">temporal </w:t>
      </w:r>
      <w:r w:rsidR="00B748B2" w:rsidRPr="00331B67">
        <w:t xml:space="preserve">phases of the FLS-PTI response with a focus on dynamic changes in the PM proteome. </w:t>
      </w:r>
      <w:r w:rsidR="005905CB">
        <w:t xml:space="preserve">To our knowledge, the in-depth profiling of PM fractions presented here </w:t>
      </w:r>
      <w:r w:rsidR="005905CB" w:rsidRPr="00331B67">
        <w:t xml:space="preserve">represents </w:t>
      </w:r>
      <w:r>
        <w:t>one of the largest inventories</w:t>
      </w:r>
      <w:r w:rsidR="005905CB" w:rsidRPr="00331B67">
        <w:t xml:space="preserve"> of </w:t>
      </w:r>
      <w:r w:rsidR="005905CB">
        <w:t>PM-associated proteins for any organism</w:t>
      </w:r>
      <w:r w:rsidR="005905CB" w:rsidRPr="00331B67">
        <w:t>. In contrast with other studies seeking highly pure</w:t>
      </w:r>
      <w:r w:rsidR="005905CB">
        <w:t xml:space="preserve"> membrane fractions </w:t>
      </w:r>
      <w:r w:rsidR="00870AC1">
        <w:fldChar w:fldCharType="begin">
          <w:fldData xml:space="preserve">PEVuZE5vdGU+PENpdGU+PEF1dGhvcj5NYXJtYWduZTwvQXV0aG9yPjxZZWFyPjIwMDc8L1llYXI+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</w:fldData>
        </w:fldChar>
      </w:r>
      <w:r w:rsidR="005905CB">
        <w:instrText xml:space="preserve"> ADDIN EN.CITE </w:instrText>
      </w:r>
      <w:r w:rsidR="00870AC1">
        <w:fldChar w:fldCharType="begin">
          <w:fldData xml:space="preserve">PEVuZE5vdGU+PENpdGU+PEF1dGhvcj5NYXJtYWduZTwvQXV0aG9yPjxZZWFyPjIwMDc8L1llYXI+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</w:fldData>
        </w:fldChar>
      </w:r>
      <w:r w:rsidR="005905CB">
        <w:instrText xml:space="preserve"> ADDIN EN.CITE.DATA </w:instrText>
      </w:r>
      <w:r w:rsidR="00870AC1">
        <w:fldChar w:fldCharType="end"/>
      </w:r>
      <w:r w:rsidR="00870AC1">
        <w:fldChar w:fldCharType="separate"/>
      </w:r>
      <w:r w:rsidR="005905CB">
        <w:rPr>
          <w:noProof/>
        </w:rPr>
        <w:t>(</w:t>
      </w:r>
      <w:hyperlink w:anchor="_ENREF_72" w:tooltip="Marmagne, 2007 #1151" w:history="1">
        <w:r w:rsidR="0080517A">
          <w:rPr>
            <w:noProof/>
          </w:rPr>
          <w:t>Marmagne et al., 2007</w:t>
        </w:r>
      </w:hyperlink>
      <w:r w:rsidR="005905CB">
        <w:rPr>
          <w:noProof/>
        </w:rPr>
        <w:t xml:space="preserve">; </w:t>
      </w:r>
      <w:hyperlink w:anchor="_ENREF_39" w:tooltip="Huang, 2013 #1363" w:history="1">
        <w:r w:rsidR="0080517A">
          <w:rPr>
            <w:noProof/>
          </w:rPr>
          <w:t>Huang et al., 2013</w:t>
        </w:r>
      </w:hyperlink>
      <w:r w:rsidR="005905CB">
        <w:rPr>
          <w:noProof/>
        </w:rPr>
        <w:t>)</w:t>
      </w:r>
      <w:r w:rsidR="00870AC1">
        <w:fldChar w:fldCharType="end"/>
      </w:r>
      <w:r w:rsidR="005905CB" w:rsidRPr="00331B67">
        <w:t>,</w:t>
      </w:r>
      <w:r w:rsidR="005905CB">
        <w:t xml:space="preserve"> no membrane stripping using carbonate</w:t>
      </w:r>
      <w:r w:rsidR="005905CB" w:rsidRPr="00331B67">
        <w:t xml:space="preserve"> treatment was employed with hopes to preserve sensitive, yet important protein-protein interactions at the PM. </w:t>
      </w:r>
      <w:r w:rsidR="005905CB">
        <w:t xml:space="preserve">Nevertheless, 1501 (32%) of the identified proteins contain a TM domain and 672 </w:t>
      </w:r>
      <w:r w:rsidR="0077493E">
        <w:t>(14%)</w:t>
      </w:r>
      <w:r w:rsidR="005905CB">
        <w:t xml:space="preserve"> are predicted to harbor</w:t>
      </w:r>
      <w:r w:rsidR="005905CB" w:rsidRPr="00331B67">
        <w:t xml:space="preserve"> </w:t>
      </w:r>
      <w:r w:rsidR="005905CB">
        <w:t>a</w:t>
      </w:r>
      <w:r w:rsidR="0077493E">
        <w:t xml:space="preserve"> membrane-targeted</w:t>
      </w:r>
      <w:r w:rsidR="005905CB">
        <w:t xml:space="preserve"> post-translational </w:t>
      </w:r>
      <w:r w:rsidR="005905CB" w:rsidRPr="00331B67">
        <w:t>mo</w:t>
      </w:r>
      <w:r w:rsidR="005905CB">
        <w:t>dificatio</w:t>
      </w:r>
      <w:r w:rsidR="0077493E">
        <w:t>n</w:t>
      </w:r>
      <w:r w:rsidR="005905CB" w:rsidRPr="00331B67">
        <w:t xml:space="preserve">. </w:t>
      </w:r>
      <w:r w:rsidR="005905CB">
        <w:t>In total, about half of the proteins we identified have evidence for PM association</w:t>
      </w:r>
      <w:r w:rsidR="008E1236">
        <w:t xml:space="preserve"> (Supplemental Figure 3)</w:t>
      </w:r>
      <w:r w:rsidR="005905CB">
        <w:t xml:space="preserve">. However, we did observe </w:t>
      </w:r>
      <w:proofErr w:type="spellStart"/>
      <w:r w:rsidR="005905CB">
        <w:t>GOslim</w:t>
      </w:r>
      <w:proofErr w:type="spellEnd"/>
      <w:r w:rsidR="005905CB">
        <w:t xml:space="preserve"> </w:t>
      </w:r>
      <w:proofErr w:type="spellStart"/>
      <w:r w:rsidR="005905CB">
        <w:t>subcellular</w:t>
      </w:r>
      <w:proofErr w:type="spellEnd"/>
      <w:r w:rsidR="005905CB">
        <w:t xml:space="preserve"> component terms</w:t>
      </w:r>
      <w:r w:rsidR="005905CB" w:rsidRPr="00331B67">
        <w:t xml:space="preserve"> associated with intracellular membranes like the vacuole and endoplasmic reticulum were also enriched in PM fractions</w:t>
      </w:r>
      <w:r w:rsidR="005905CB">
        <w:t xml:space="preserve"> (Figure 3A)</w:t>
      </w:r>
      <w:r w:rsidR="005905CB" w:rsidRPr="00331B67">
        <w:t xml:space="preserve">, likely representing 1) co-purification of </w:t>
      </w:r>
      <w:r w:rsidR="005905CB">
        <w:t xml:space="preserve">other </w:t>
      </w:r>
      <w:r w:rsidR="005905CB" w:rsidRPr="00331B67">
        <w:t>intracellular membranes in PM preparations and 2) proteins which have been localized to more than one cellular compartment</w:t>
      </w:r>
      <w:r w:rsidR="005905CB" w:rsidRPr="004F465E">
        <w:t>. Thus, a</w:t>
      </w:r>
      <w:r w:rsidR="005905CB" w:rsidRPr="00331B67">
        <w:t xml:space="preserve">lthough our dataset is highly enriched </w:t>
      </w:r>
      <w:r w:rsidR="005905CB">
        <w:t xml:space="preserve">in PM proteins, </w:t>
      </w:r>
      <w:r w:rsidR="005905CB" w:rsidRPr="00331B67">
        <w:t xml:space="preserve">contaminants exist in biochemical fractionations from complex tissues, and therefore localization of </w:t>
      </w:r>
      <w:r w:rsidR="0077493E">
        <w:t>individual p</w:t>
      </w:r>
      <w:r w:rsidR="005905CB" w:rsidRPr="00331B67">
        <w:t>rotein</w:t>
      </w:r>
      <w:r w:rsidR="0077493E">
        <w:t>s</w:t>
      </w:r>
      <w:r w:rsidR="005905CB" w:rsidRPr="00331B67">
        <w:t xml:space="preserve"> should be validated through independent approaches.</w:t>
      </w:r>
    </w:p>
    <w:p w:rsidR="005905CB" w:rsidRPr="00331B67" w:rsidRDefault="005905CB" w:rsidP="005905CB">
      <w:pPr>
        <w:spacing w:line="480" w:lineRule="auto"/>
        <w:jc w:val="both"/>
        <w:rPr>
          <w:b/>
        </w:rPr>
      </w:pPr>
      <w:r w:rsidRPr="00331B67">
        <w:rPr>
          <w:b/>
        </w:rPr>
        <w:t>RNA/protein correspondence</w:t>
      </w:r>
    </w:p>
    <w:p w:rsidR="00FE3C34" w:rsidRDefault="00E43B2F" w:rsidP="00D169E7">
      <w:pPr>
        <w:spacing w:line="480" w:lineRule="auto"/>
        <w:ind w:firstLine="720"/>
        <w:jc w:val="both"/>
      </w:pPr>
      <w:r w:rsidRPr="00331B67">
        <w:t xml:space="preserve">While the global correlation in RNA/PM protein changes as well as RNA/PM protein relative abundance were low (Figure </w:t>
      </w:r>
      <w:r w:rsidR="008E1236">
        <w:t>4</w:t>
      </w:r>
      <w:r w:rsidR="00D10DBF" w:rsidRPr="00331B67">
        <w:t xml:space="preserve">B and Supplemental Figure </w:t>
      </w:r>
      <w:r w:rsidR="008E1236">
        <w:t>2</w:t>
      </w:r>
      <w:r w:rsidR="00D10DBF" w:rsidRPr="00331B67">
        <w:t>), t</w:t>
      </w:r>
      <w:r w:rsidRPr="00331B67">
        <w:t>hese observations agree</w:t>
      </w:r>
      <w:r w:rsidR="00AB2F3E">
        <w:t xml:space="preserve"> with previous studies </w:t>
      </w:r>
      <w:r w:rsidR="008E1236">
        <w:t>which</w:t>
      </w:r>
      <w:r w:rsidR="00AB2F3E">
        <w:t xml:space="preserve"> </w:t>
      </w:r>
      <w:r w:rsidR="00D14947">
        <w:t>reported</w:t>
      </w:r>
      <w:r w:rsidR="00AB2F3E">
        <w:t xml:space="preserve"> </w:t>
      </w:r>
      <w:r w:rsidR="00764C91">
        <w:t>a similar</w:t>
      </w:r>
      <w:r w:rsidR="00D14947">
        <w:t xml:space="preserve"> low</w:t>
      </w:r>
      <w:r w:rsidR="00764C91">
        <w:t xml:space="preserve"> correspondence</w:t>
      </w:r>
      <w:r w:rsidR="00AB2F3E">
        <w:t xml:space="preserve"> between </w:t>
      </w:r>
      <w:r w:rsidRPr="00331B67">
        <w:t>RNA and protein le</w:t>
      </w:r>
      <w:r w:rsidR="00AB2F3E">
        <w:t xml:space="preserve">vels in </w:t>
      </w:r>
      <w:r w:rsidR="00FE3C34">
        <w:t>animal</w:t>
      </w:r>
      <w:r w:rsidR="00AB2F3E">
        <w:t xml:space="preserve"> cells, </w:t>
      </w:r>
      <w:r w:rsidR="00AB2F3E">
        <w:lastRenderedPageBreak/>
        <w:t>yeast, and plants</w:t>
      </w:r>
      <w:r w:rsidR="00765A2D">
        <w:t xml:space="preserve"> </w:t>
      </w:r>
      <w:r w:rsidR="00870AC1">
        <w:fldChar w:fldCharType="begin">
          <w:fldData xml:space="preserve">PEVuZE5vdGU+PENpdGU+PEF1dGhvcj5Wb2dlbDwvQXV0aG9yPjxZZWFyPjIwMTI8L1llYXI+PFJl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</w:fldData>
        </w:fldChar>
      </w:r>
      <w:r w:rsidR="008C3FF6">
        <w:instrText xml:space="preserve"> ADDIN EN.CITE </w:instrText>
      </w:r>
      <w:r w:rsidR="00870AC1">
        <w:fldChar w:fldCharType="begin">
          <w:fldData xml:space="preserve">PEVuZE5vdGU+PENpdGU+PEF1dGhvcj5Wb2dlbDwvQXV0aG9yPjxZZWFyPjIwMTI8L1llYXI+PFJl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</w:fldData>
        </w:fldChar>
      </w:r>
      <w:r w:rsidR="008C3FF6">
        <w:instrText xml:space="preserve"> ADDIN EN.CITE.DATA </w:instrText>
      </w:r>
      <w:r w:rsidR="00870AC1">
        <w:fldChar w:fldCharType="end"/>
      </w:r>
      <w:r w:rsidR="00870AC1">
        <w:fldChar w:fldCharType="separate"/>
      </w:r>
      <w:r w:rsidR="008C3FF6">
        <w:rPr>
          <w:noProof/>
        </w:rPr>
        <w:t>(</w:t>
      </w:r>
      <w:hyperlink w:anchor="_ENREF_71" w:tooltip="Maier, 2009 #1458" w:history="1">
        <w:r w:rsidR="0080517A">
          <w:rPr>
            <w:noProof/>
          </w:rPr>
          <w:t>Maier et al., 2009</w:t>
        </w:r>
      </w:hyperlink>
      <w:r w:rsidR="008C3FF6">
        <w:rPr>
          <w:noProof/>
        </w:rPr>
        <w:t xml:space="preserve">; </w:t>
      </w:r>
      <w:hyperlink w:anchor="_ENREF_29" w:tooltip="Fournier, 2010 #1321" w:history="1">
        <w:r w:rsidR="0080517A">
          <w:rPr>
            <w:noProof/>
          </w:rPr>
          <w:t>Fournier et al., 2010</w:t>
        </w:r>
      </w:hyperlink>
      <w:r w:rsidR="008C3FF6">
        <w:rPr>
          <w:noProof/>
        </w:rPr>
        <w:t xml:space="preserve">; </w:t>
      </w:r>
      <w:hyperlink w:anchor="_ENREF_57" w:tooltip="Lan, 2012 #1320" w:history="1">
        <w:r w:rsidR="0080517A">
          <w:rPr>
            <w:noProof/>
          </w:rPr>
          <w:t>Lan et al., 2012</w:t>
        </w:r>
      </w:hyperlink>
      <w:r w:rsidR="008C3FF6">
        <w:rPr>
          <w:noProof/>
        </w:rPr>
        <w:t xml:space="preserve">; </w:t>
      </w:r>
      <w:hyperlink w:anchor="_ENREF_83" w:tooltip="Ning, 2012 #1310" w:history="1">
        <w:r w:rsidR="0080517A">
          <w:rPr>
            <w:noProof/>
          </w:rPr>
          <w:t>Ning et al., 2012</w:t>
        </w:r>
      </w:hyperlink>
      <w:r w:rsidR="008C3FF6">
        <w:rPr>
          <w:noProof/>
        </w:rPr>
        <w:t xml:space="preserve">; </w:t>
      </w:r>
      <w:hyperlink w:anchor="_ENREF_110" w:tooltip="Vogel, 2012 #1318" w:history="1">
        <w:r w:rsidR="0080517A">
          <w:rPr>
            <w:noProof/>
          </w:rPr>
          <w:t>Vogel and Marcotte, 2012</w:t>
        </w:r>
      </w:hyperlink>
      <w:r w:rsidR="008C3FF6">
        <w:rPr>
          <w:noProof/>
        </w:rPr>
        <w:t xml:space="preserve">; </w:t>
      </w:r>
      <w:hyperlink w:anchor="_ENREF_111" w:tooltip="Walley, 2013 #1394" w:history="1">
        <w:r w:rsidR="0080517A">
          <w:rPr>
            <w:noProof/>
          </w:rPr>
          <w:t>Walley et al., 2013</w:t>
        </w:r>
      </w:hyperlink>
      <w:r w:rsidR="008C3FF6">
        <w:rPr>
          <w:noProof/>
        </w:rPr>
        <w:t>)</w:t>
      </w:r>
      <w:r w:rsidR="00870AC1">
        <w:fldChar w:fldCharType="end"/>
      </w:r>
      <w:r w:rsidR="009A50E7">
        <w:t xml:space="preserve">. </w:t>
      </w:r>
      <w:r w:rsidR="0062620A">
        <w:t xml:space="preserve">In developing maize leaves, </w:t>
      </w:r>
      <w:r w:rsidR="008E1236">
        <w:t xml:space="preserve">several </w:t>
      </w:r>
      <w:r w:rsidR="0062620A">
        <w:t xml:space="preserve">abundant proteins with no corresponding mRNA are under circadian control </w:t>
      </w:r>
      <w:r w:rsidR="00870AC1">
        <w:fldChar w:fldCharType="begin">
          <w:fldData xml:space="preserve">PEVuZE5vdGU+PENpdGU+PEF1dGhvcj5XYWxsZXk8L0F1dGhvcj48WWVhcj4yMDEzPC9ZZWFyPjxS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</w:fldData>
        </w:fldChar>
      </w:r>
      <w:r w:rsidR="0062620A">
        <w:instrText xml:space="preserve"> ADDIN EN.CITE </w:instrText>
      </w:r>
      <w:r w:rsidR="00870AC1">
        <w:fldChar w:fldCharType="begin">
          <w:fldData xml:space="preserve">PEVuZE5vdGU+PENpdGU+PEF1dGhvcj5XYWxsZXk8L0F1dGhvcj48WWVhcj4yMDEzPC9ZZWFyPjxS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</w:fldData>
        </w:fldChar>
      </w:r>
      <w:r w:rsidR="0062620A">
        <w:instrText xml:space="preserve"> ADDIN EN.CITE.DATA </w:instrText>
      </w:r>
      <w:r w:rsidR="00870AC1">
        <w:fldChar w:fldCharType="end"/>
      </w:r>
      <w:r w:rsidR="00870AC1">
        <w:fldChar w:fldCharType="separate"/>
      </w:r>
      <w:r w:rsidR="0062620A">
        <w:rPr>
          <w:noProof/>
        </w:rPr>
        <w:t>(</w:t>
      </w:r>
      <w:hyperlink w:anchor="_ENREF_111" w:tooltip="Walley, 2013 #1394" w:history="1">
        <w:r w:rsidR="0080517A">
          <w:rPr>
            <w:noProof/>
          </w:rPr>
          <w:t>Walley et al., 2013</w:t>
        </w:r>
      </w:hyperlink>
      <w:r w:rsidR="0062620A">
        <w:rPr>
          <w:noProof/>
        </w:rPr>
        <w:t>)</w:t>
      </w:r>
      <w:r w:rsidR="00870AC1">
        <w:fldChar w:fldCharType="end"/>
      </w:r>
      <w:r w:rsidR="0062620A">
        <w:t xml:space="preserve">. </w:t>
      </w:r>
      <w:r w:rsidR="00FE3C34">
        <w:t>A study employing parallel metabolic labeling of mRNA and protein in mammalian cells demonstrated that while mRNA/protein levels correlated better than</w:t>
      </w:r>
      <w:r w:rsidR="00EC5F81">
        <w:t xml:space="preserve"> previous studies</w:t>
      </w:r>
      <w:r w:rsidR="00FE3C34">
        <w:t>,</w:t>
      </w:r>
      <w:r w:rsidR="00EC5F81">
        <w:t xml:space="preserve"> the</w:t>
      </w:r>
      <w:r w:rsidR="00057C5F">
        <w:t>ir</w:t>
      </w:r>
      <w:r w:rsidR="00EC5F81">
        <w:t xml:space="preserve"> </w:t>
      </w:r>
      <w:r w:rsidR="00FE3C34">
        <w:t>cellular half-lives</w:t>
      </w:r>
      <w:r w:rsidR="00057C5F">
        <w:t xml:space="preserve"> </w:t>
      </w:r>
      <w:r w:rsidR="0062620A">
        <w:t xml:space="preserve">varied substantially with </w:t>
      </w:r>
      <w:r w:rsidR="00FE3C34">
        <w:t>virtually no correlation</w:t>
      </w:r>
      <w:r w:rsidR="00EC5F81">
        <w:t xml:space="preserve">, </w:t>
      </w:r>
      <w:r w:rsidR="008E1236">
        <w:t xml:space="preserve">and </w:t>
      </w:r>
      <w:r w:rsidR="00EC5F81">
        <w:t>proteins</w:t>
      </w:r>
      <w:r w:rsidR="008E1236">
        <w:t xml:space="preserve"> were</w:t>
      </w:r>
      <w:r w:rsidR="00EC5F81">
        <w:t xml:space="preserve"> on average five times more stable than mRNA</w:t>
      </w:r>
      <w:r w:rsidR="00FE3C34">
        <w:t xml:space="preserve"> </w:t>
      </w:r>
      <w:r w:rsidR="00870AC1">
        <w:fldChar w:fldCharType="begin"/>
      </w:r>
      <w:r w:rsidR="00FE3C34">
        <w:instrText xml:space="preserve"> ADDIN EN.CITE &lt;EndNote&gt;&lt;Cite&gt;&lt;Author&gt;Schwanhausser&lt;/Author&gt;&lt;Year&gt;2011&lt;/Year&gt;&lt;RecNum&gt;1316&lt;/RecNum&gt;&lt;DisplayText&gt;(Schwanhausser et al., 2011)&lt;/DisplayText&gt;&lt;record&gt;&lt;rec-number&gt;1316&lt;/rec-number&gt;&lt;foreign-keys&gt;&lt;key app="EN" db-id="vtaxda5rxfdxr0ewxpc5955pwt0a9rze0eer" timestamp="1393631870"&gt;1316&lt;/key&gt;&lt;/foreign-keys&gt;&lt;ref-type name="Journal Article"&gt;17&lt;/ref-type&gt;&lt;contributors&gt;&lt;authors&gt;&lt;author&gt;Schwanhausser, Bjorn&lt;/author&gt;&lt;author&gt;Busse, Dorothea&lt;/author&gt;&lt;author&gt;Li, Na&lt;/author&gt;&lt;author&gt;Dittmar, Gunnar&lt;/author&gt;&lt;author&gt;Schuchhardt, Johannes&lt;/author&gt;&lt;author&gt;Wolf, Jana&lt;/author&gt;&lt;author&gt;Chen, Wei&lt;/author&gt;&lt;author&gt;Selbach, Matthias&lt;/author&gt;&lt;/authors&gt;&lt;/contributors&gt;&lt;titles&gt;&lt;title&gt;Global quantification of mammalian gene expression control&lt;/title&gt;&lt;secondary-title&gt;Nature&lt;/secondary-title&gt;&lt;/titles&gt;&lt;periodical&gt;&lt;full-title&gt;Nature&lt;/full-title&gt;&lt;abbr-1&gt;Nature&lt;/abbr-1&gt;&lt;abbr-2&gt;Nature&lt;/abbr-2&gt;&lt;/periodical&gt;&lt;pages&gt;337-342&lt;/pages&gt;&lt;volume&gt;473&lt;/volume&gt;&lt;number&gt;7347&lt;/number&gt;&lt;dates&gt;&lt;year&gt;2011&lt;/year&gt;&lt;pub-dates&gt;&lt;date&gt;05/19/print&lt;/date&gt;&lt;/pub-dates&gt;&lt;/dates&gt;&lt;publisher&gt;Nature Publishing Group, a division of Macmillan Publishers Limited. All Rights Reserved.&lt;/publisher&gt;&lt;isbn&gt;0028-0836&lt;/isbn&gt;&lt;work-type&gt;10.1038/nature10098&lt;/work-type&gt;&lt;urls&gt;&lt;related-urls&gt;&lt;url&gt;http://dx.doi.org/10.1038/nature10098&lt;/url&gt;&lt;/related-urls&gt;&lt;/urls&gt;&lt;electronic-resource-num&gt;http://www.nature.com/nature/journal/v473/n7347/abs/10.1038-nature10098-unlocked.html#supplementary-information&lt;/electronic-resource-num&gt;&lt;/record&gt;&lt;/Cite&gt;&lt;/EndNote&gt;</w:instrText>
      </w:r>
      <w:r w:rsidR="00870AC1">
        <w:fldChar w:fldCharType="separate"/>
      </w:r>
      <w:r w:rsidR="00FE3C34">
        <w:rPr>
          <w:noProof/>
        </w:rPr>
        <w:t>(</w:t>
      </w:r>
      <w:hyperlink w:anchor="_ENREF_96" w:tooltip="Schwanhausser, 2011 #1316" w:history="1">
        <w:r w:rsidR="0080517A">
          <w:rPr>
            <w:noProof/>
          </w:rPr>
          <w:t>Schwanhausser et al., 2011</w:t>
        </w:r>
      </w:hyperlink>
      <w:r w:rsidR="00FE3C34">
        <w:rPr>
          <w:noProof/>
        </w:rPr>
        <w:t>)</w:t>
      </w:r>
      <w:r w:rsidR="00870AC1">
        <w:fldChar w:fldCharType="end"/>
      </w:r>
      <w:r w:rsidR="00FE3C34">
        <w:t xml:space="preserve">. </w:t>
      </w:r>
      <w:r w:rsidR="008E1236">
        <w:t>D</w:t>
      </w:r>
      <w:r w:rsidR="007815B1">
        <w:t xml:space="preserve">irectly comparing RNA and protein relative abundance levels is complicated in this study because </w:t>
      </w:r>
      <w:r w:rsidR="0062620A">
        <w:t xml:space="preserve">we profiled </w:t>
      </w:r>
      <w:r w:rsidR="007815B1">
        <w:t>a specific subcellular compartment</w:t>
      </w:r>
      <w:r w:rsidR="00AB2F3E">
        <w:t xml:space="preserve"> which contains a distinct complement of proteins relative to the rest of the cell</w:t>
      </w:r>
      <w:r w:rsidR="0062620A">
        <w:t xml:space="preserve"> </w:t>
      </w:r>
      <w:r w:rsidR="00AB2F3E">
        <w:t>(Figure 2)</w:t>
      </w:r>
      <w:r w:rsidR="007815B1">
        <w:t xml:space="preserve">. </w:t>
      </w:r>
      <w:r w:rsidR="00EF3CE6" w:rsidRPr="00331B67">
        <w:t>The strongest correlation</w:t>
      </w:r>
      <w:r w:rsidR="00EF3CE6">
        <w:t>s</w:t>
      </w:r>
      <w:r w:rsidR="00EF3CE6" w:rsidRPr="00331B67">
        <w:t xml:space="preserve"> we observed for RNA and protein expression changes</w:t>
      </w:r>
      <w:r w:rsidR="00EF3CE6">
        <w:t xml:space="preserve"> were</w:t>
      </w:r>
      <w:r w:rsidR="00EF3CE6" w:rsidRPr="00331B67">
        <w:t xml:space="preserve"> between </w:t>
      </w:r>
      <w:r w:rsidR="00EF3CE6">
        <w:t>m</w:t>
      </w:r>
      <w:r w:rsidR="00EF3CE6" w:rsidRPr="00331B67">
        <w:t>RNA-60m</w:t>
      </w:r>
      <w:r w:rsidR="00EF3CE6">
        <w:t>in</w:t>
      </w:r>
      <w:r w:rsidR="00EF3CE6" w:rsidRPr="00331B67">
        <w:t>/prot</w:t>
      </w:r>
      <w:r w:rsidR="00EF3CE6">
        <w:t>ein</w:t>
      </w:r>
      <w:r w:rsidR="00EF3CE6" w:rsidRPr="00331B67">
        <w:t>-180m</w:t>
      </w:r>
      <w:r w:rsidR="00EF3CE6">
        <w:t xml:space="preserve">in </w:t>
      </w:r>
      <w:r w:rsidR="00EF3CE6" w:rsidRPr="00331B67">
        <w:t xml:space="preserve">and </w:t>
      </w:r>
      <w:r w:rsidR="00EF3CE6">
        <w:t>m</w:t>
      </w:r>
      <w:r w:rsidR="00EF3CE6" w:rsidRPr="00331B67">
        <w:t>RNA-180m</w:t>
      </w:r>
      <w:r w:rsidR="00EF3CE6">
        <w:t>in</w:t>
      </w:r>
      <w:r w:rsidR="00EF3CE6" w:rsidRPr="00331B67">
        <w:t>/prot</w:t>
      </w:r>
      <w:r w:rsidR="00EF3CE6">
        <w:t>ein</w:t>
      </w:r>
      <w:r w:rsidR="00EF3CE6" w:rsidRPr="00331B67">
        <w:t>-720m</w:t>
      </w:r>
      <w:r w:rsidR="00EF3CE6">
        <w:t xml:space="preserve">in </w:t>
      </w:r>
      <w:r w:rsidR="008E1236">
        <w:t>(Figure 4</w:t>
      </w:r>
      <w:r w:rsidR="00EF3CE6" w:rsidRPr="00331B67">
        <w:t xml:space="preserve">C), which suggests a 2-9 hour interval between </w:t>
      </w:r>
      <w:proofErr w:type="spellStart"/>
      <w:r w:rsidR="00EF3CE6" w:rsidRPr="00331B67">
        <w:t>transcriptome</w:t>
      </w:r>
      <w:proofErr w:type="spellEnd"/>
      <w:r w:rsidR="00EF3CE6" w:rsidRPr="00331B67">
        <w:t xml:space="preserve"> changes and appearance of functionally-localized PM proteins. </w:t>
      </w:r>
      <w:r w:rsidR="00EF3CE6">
        <w:t>This window is likely exploited by pathogens that deliver effectors into host cells to disrupt immune signaling networks before the host can mount an effective defense.</w:t>
      </w:r>
    </w:p>
    <w:p w:rsidR="005905CB" w:rsidRPr="00331B67" w:rsidRDefault="005905CB" w:rsidP="005905CB">
      <w:pPr>
        <w:spacing w:line="480" w:lineRule="auto"/>
        <w:jc w:val="both"/>
        <w:rPr>
          <w:b/>
        </w:rPr>
      </w:pPr>
      <w:r w:rsidRPr="00331B67">
        <w:rPr>
          <w:b/>
        </w:rPr>
        <w:t>TCH3</w:t>
      </w:r>
      <w:r>
        <w:rPr>
          <w:b/>
        </w:rPr>
        <w:t>/CML12 and calcium signaling in plant defense</w:t>
      </w:r>
    </w:p>
    <w:p w:rsidR="005905CB" w:rsidRPr="00331B67" w:rsidRDefault="005905CB" w:rsidP="005905CB">
      <w:pPr>
        <w:spacing w:line="480" w:lineRule="auto"/>
        <w:jc w:val="both"/>
      </w:pPr>
      <w:r>
        <w:rPr>
          <w:b/>
        </w:rPr>
        <w:tab/>
      </w:r>
      <w:r>
        <w:t xml:space="preserve">Calcium has a multi-faceted role in plant responses to microbes </w:t>
      </w:r>
      <w:r w:rsidR="00870AC1">
        <w:fldChar w:fldCharType="begin"/>
      </w:r>
      <w:r>
        <w:instrText xml:space="preserve"> ADDIN EN.CITE &lt;EndNote&gt;&lt;Cite&gt;&lt;Author&gt;McCormack&lt;/Author&gt;&lt;Year&gt;2005&lt;/Year&gt;&lt;RecNum&gt;1334&lt;/RecNum&gt;&lt;DisplayText&gt;(McCormack et al., 2005)&lt;/DisplayText&gt;&lt;record&gt;&lt;rec-number&gt;1334&lt;/rec-number&gt;&lt;foreign-keys&gt;&lt;key app="EN" db-id="vtaxda5rxfdxr0ewxpc5955pwt0a9rze0eer" timestamp="1393801217"&gt;1334&lt;/key&gt;&lt;/foreign-keys&gt;&lt;ref-type name="Journal Article"&gt;17&lt;/ref-type&gt;&lt;contributors&gt;&lt;authors&gt;&lt;author&gt;McCormack, Elizabeth&lt;/author&gt;&lt;author&gt;Tsai, Yu-Chang&lt;/author&gt;&lt;author&gt;Braam, Janet&lt;/author&gt;&lt;/authors&gt;&lt;/contributors&gt;&lt;titles&gt;&lt;title&gt;Handling calcium signaling: Arabidopsis CaMs and CMLs&lt;/title&gt;&lt;secondary-title&gt;Trends in Plant Science&lt;/secondary-title&gt;&lt;/titles&gt;&lt;periodical&gt;&lt;full-title&gt;Trends in Plant Science&lt;/full-title&gt;&lt;abbr-1&gt;Trends Plant Sci.&lt;/abbr-1&gt;&lt;abbr-2&gt;Trends Plant Sci&lt;/abbr-2&gt;&lt;/periodical&gt;&lt;pages&gt;383-389&lt;/pages&gt;&lt;volume&gt;10&lt;/volume&gt;&lt;number&gt;8&lt;/number&gt;&lt;dates&gt;&lt;year&gt;2005&lt;/year&gt;&lt;pub-dates&gt;&lt;date&gt;8//&lt;/date&gt;&lt;/pub-dates&gt;&lt;/dates&gt;&lt;isbn&gt;1360-1385&lt;/isbn&gt;&lt;urls&gt;&lt;related-urls&gt;&lt;url&gt;http://www.sciencedirect.com/science/article/pii/S1360138505001500&lt;/url&gt;&lt;/related-urls&gt;&lt;/urls&gt;&lt;electronic-resource-num&gt;http://dx.doi.org/10.1016/j.tplants.2005.07.001&lt;/electronic-resource-num&gt;&lt;/record&gt;&lt;/Cite&gt;&lt;/EndNote&gt;</w:instrText>
      </w:r>
      <w:r w:rsidR="00870AC1">
        <w:fldChar w:fldCharType="separate"/>
      </w:r>
      <w:r>
        <w:rPr>
          <w:noProof/>
        </w:rPr>
        <w:t>(</w:t>
      </w:r>
      <w:hyperlink w:anchor="_ENREF_75" w:tooltip="McCormack, 2005 #1334" w:history="1">
        <w:r w:rsidR="0080517A">
          <w:rPr>
            <w:noProof/>
          </w:rPr>
          <w:t>McCormack et al., 2005</w:t>
        </w:r>
      </w:hyperlink>
      <w:r>
        <w:rPr>
          <w:noProof/>
        </w:rPr>
        <w:t>)</w:t>
      </w:r>
      <w:r w:rsidR="00870AC1">
        <w:fldChar w:fldCharType="end"/>
      </w:r>
      <w:r>
        <w:t xml:space="preserve">. Calcium sensors in plants include </w:t>
      </w:r>
      <w:proofErr w:type="spellStart"/>
      <w:r>
        <w:t>calmodulins</w:t>
      </w:r>
      <w:proofErr w:type="spellEnd"/>
      <w:r>
        <w:t xml:space="preserve">, </w:t>
      </w:r>
      <w:proofErr w:type="spellStart"/>
      <w:r>
        <w:t>calmodulin</w:t>
      </w:r>
      <w:proofErr w:type="spellEnd"/>
      <w:r>
        <w:t xml:space="preserve">-like (CML) proteins, </w:t>
      </w:r>
      <w:proofErr w:type="spellStart"/>
      <w:r>
        <w:t>calcineurin</w:t>
      </w:r>
      <w:proofErr w:type="spellEnd"/>
      <w:r>
        <w:t xml:space="preserve"> B-like proteins, calcium-dependent protein kinases, and additional enzymes that are regulated directly through Ca2+ binding  </w:t>
      </w:r>
      <w:r w:rsidR="00870AC1">
        <w:fldChar w:fldCharType="begin"/>
      </w:r>
      <w:r>
        <w:instrText xml:space="preserve"> ADDIN EN.CITE &lt;EndNote&gt;&lt;Cite&gt;&lt;Author&gt;McCormack&lt;/Author&gt;&lt;Year&gt;2005&lt;/Year&gt;&lt;RecNum&gt;1334&lt;/RecNum&gt;&lt;DisplayText&gt;(McCormack et al., 2005)&lt;/DisplayText&gt;&lt;record&gt;&lt;rec-number&gt;1334&lt;/rec-number&gt;&lt;foreign-keys&gt;&lt;key app="EN" db-id="vtaxda5rxfdxr0ewxpc5955pwt0a9rze0eer" timestamp="1393801217"&gt;1334&lt;/key&gt;&lt;/foreign-keys&gt;&lt;ref-type name="Journal Article"&gt;17&lt;/ref-type&gt;&lt;contributors&gt;&lt;authors&gt;&lt;author&gt;McCormack, Elizabeth&lt;/author&gt;&lt;author&gt;Tsai, Yu-Chang&lt;/author&gt;&lt;author&gt;Braam, Janet&lt;/author&gt;&lt;/authors&gt;&lt;/contributors&gt;&lt;titles&gt;&lt;title&gt;Handling calcium signaling: Arabidopsis CaMs and CMLs&lt;/title&gt;&lt;secondary-title&gt;Trends in Plant Science&lt;/secondary-title&gt;&lt;/titles&gt;&lt;periodical&gt;&lt;full-title&gt;Trends in Plant Science&lt;/full-title&gt;&lt;abbr-1&gt;Trends Plant Sci.&lt;/abbr-1&gt;&lt;abbr-2&gt;Trends Plant Sci&lt;/abbr-2&gt;&lt;/periodical&gt;&lt;pages&gt;383-389&lt;/pages&gt;&lt;volume&gt;10&lt;/volume&gt;&lt;number&gt;8&lt;/number&gt;&lt;dates&gt;&lt;year&gt;2005&lt;/year&gt;&lt;pub-dates&gt;&lt;date&gt;8//&lt;/date&gt;&lt;/pub-dates&gt;&lt;/dates&gt;&lt;isbn&gt;1360-1385&lt;/isbn&gt;&lt;urls&gt;&lt;related-urls&gt;&lt;url&gt;http://www.sciencedirect.com/science/article/pii/S1360138505001500&lt;/url&gt;&lt;/related-urls&gt;&lt;/urls&gt;&lt;electronic-resource-num&gt;http://dx.doi.org/10.1016/j.tplants.2005.07.001&lt;/electronic-resource-num&gt;&lt;/record&gt;&lt;/Cite&gt;&lt;/EndNote&gt;</w:instrText>
      </w:r>
      <w:r w:rsidR="00870AC1">
        <w:fldChar w:fldCharType="separate"/>
      </w:r>
      <w:r>
        <w:rPr>
          <w:noProof/>
        </w:rPr>
        <w:t>(</w:t>
      </w:r>
      <w:hyperlink w:anchor="_ENREF_75" w:tooltip="McCormack, 2005 #1334" w:history="1">
        <w:r w:rsidR="0080517A">
          <w:rPr>
            <w:noProof/>
          </w:rPr>
          <w:t>McCormack et al., 2005</w:t>
        </w:r>
      </w:hyperlink>
      <w:r>
        <w:rPr>
          <w:noProof/>
        </w:rPr>
        <w:t>)</w:t>
      </w:r>
      <w:r w:rsidR="00870AC1">
        <w:fldChar w:fldCharType="end"/>
      </w:r>
      <w:r>
        <w:t xml:space="preserve">. TCH3/CML12 increases in PM fractions during plant immune signaling activated by FLS2 and the resistance protein RPS2 (Figure </w:t>
      </w:r>
      <w:r w:rsidR="008E1236">
        <w:t>8</w:t>
      </w:r>
      <w:r>
        <w:t xml:space="preserve">) </w:t>
      </w:r>
      <w:r w:rsidR="00870AC1">
        <w:fldChar w:fldCharType="begin"/>
      </w:r>
      <w:r>
        <w:instrText xml:space="preserve"> ADDIN EN.CITE &lt;EndNote&gt;&lt;Cite&gt;&lt;Author&gt;Elmore&lt;/Author&gt;&lt;Year&gt;2012&lt;/Year&gt;&lt;RecNum&gt;1094&lt;/RecNum&gt;&lt;DisplayText&gt;(Elmore et al., 2012)&lt;/DisplayText&gt;&lt;record&gt;&lt;rec-number&gt;1094&lt;/rec-number&gt;&lt;foreign-keys&gt;&lt;key app="EN" db-id="vtaxda5rxfdxr0ewxpc5955pwt0a9rze0eer" timestamp="0"&gt;1094&lt;/key&gt;&lt;/foreign-keys&gt;&lt;ref-type name="Journal Article"&gt;17&lt;/ref-type&gt;&lt;contributors&gt;&lt;authors&gt;&lt;author&gt;Elmore, James Mitch&lt;/author&gt;&lt;author&gt;Liu, Jun&lt;/author&gt;&lt;author&gt;Smith, Barrett&lt;/author&gt;&lt;author&gt;Phinney, Brett&lt;/author&gt;&lt;author&gt;Coaker, Gitta&lt;/author&gt;&lt;/authors&gt;&lt;/contributors&gt;&lt;titles&gt;&lt;title&gt;Quantitative Proteomics Reveals Dynamic Changes in the Plasma Membrane During Arabidopsis Immune Signaling&lt;/title&gt;&lt;secondary-title&gt;Molecular &amp;amp; Cellular Proteomics&lt;/secondary-title&gt;&lt;/titles&gt;&lt;periodical&gt;&lt;full-title&gt;Molecular &amp;amp; Cellular Proteomics&lt;/full-title&gt;&lt;/periodical&gt;&lt;volume&gt;11&lt;/volume&gt;&lt;number&gt;4&lt;/number&gt;&lt;dates&gt;&lt;year&gt;2012&lt;/year&gt;&lt;/dates&gt;&lt;urls&gt;&lt;related-urls&gt;&lt;url&gt;http://www.mcponline.org/content/11/4/M111.014555.abstract&lt;/url&gt;&lt;/related-urls&gt;&lt;/urls&gt;&lt;/record&gt;&lt;/Cite&gt;&lt;/EndNote&gt;</w:instrText>
      </w:r>
      <w:r w:rsidR="00870AC1">
        <w:fldChar w:fldCharType="separate"/>
      </w:r>
      <w:r>
        <w:rPr>
          <w:noProof/>
        </w:rPr>
        <w:t>(</w:t>
      </w:r>
      <w:hyperlink w:anchor="_ENREF_27" w:tooltip="Elmore, 2012 #1094" w:history="1">
        <w:r w:rsidR="0080517A">
          <w:rPr>
            <w:noProof/>
          </w:rPr>
          <w:t>Elmore et al., 2012</w:t>
        </w:r>
      </w:hyperlink>
      <w:r>
        <w:rPr>
          <w:noProof/>
        </w:rPr>
        <w:t>)</w:t>
      </w:r>
      <w:r w:rsidR="00870AC1">
        <w:fldChar w:fldCharType="end"/>
      </w:r>
      <w:r>
        <w:t xml:space="preserve">. Here we report that </w:t>
      </w:r>
      <w:r>
        <w:rPr>
          <w:i/>
        </w:rPr>
        <w:t>tch3</w:t>
      </w:r>
      <w:r w:rsidR="00941843">
        <w:rPr>
          <w:i/>
        </w:rPr>
        <w:t>-1</w:t>
      </w:r>
      <w:r>
        <w:t xml:space="preserve"> mutant plants are more susceptible to virulent </w:t>
      </w:r>
      <w:proofErr w:type="spellStart"/>
      <w:r>
        <w:rPr>
          <w:i/>
        </w:rPr>
        <w:t>Pto</w:t>
      </w:r>
      <w:proofErr w:type="spellEnd"/>
      <w:r>
        <w:t xml:space="preserve">. Most CMLs contain two Ca2+-binding EF-hand motifs; TCH3/CML12 is unique in that it contains three EF-hand domains </w:t>
      </w:r>
      <w:r w:rsidR="00870AC1">
        <w:fldChar w:fldCharType="begin"/>
      </w:r>
      <w:r>
        <w:instrText xml:space="preserve"> ADDIN EN.CITE &lt;EndNote&gt;&lt;Cite&gt;&lt;Author&gt;McCormack&lt;/Author&gt;&lt;Year&gt;2005&lt;/Year&gt;&lt;RecNum&gt;1334&lt;/RecNum&gt;&lt;DisplayText&gt;(McCormack et al., 2005)&lt;/DisplayText&gt;&lt;record&gt;&lt;rec-number&gt;1334&lt;/rec-number&gt;&lt;foreign-keys&gt;&lt;key app="EN" db-id="vtaxda5rxfdxr0ewxpc5955pwt0a9rze0eer" timestamp="1393801217"&gt;1334&lt;/key&gt;&lt;/foreign-keys&gt;&lt;ref-type name="Journal Article"&gt;17&lt;/ref-type&gt;&lt;contributors&gt;&lt;authors&gt;&lt;author&gt;McCormack, Elizabeth&lt;/author&gt;&lt;author&gt;Tsai, Yu-Chang&lt;/author&gt;&lt;author&gt;Braam, Janet&lt;/author&gt;&lt;/authors&gt;&lt;/contributors&gt;&lt;titles&gt;&lt;title&gt;Handling calcium signaling: Arabidopsis CaMs and CMLs&lt;/title&gt;&lt;secondary-title&gt;Trends in Plant Science&lt;/secondary-title&gt;&lt;/titles&gt;&lt;periodical&gt;&lt;full-title&gt;Trends in Plant Science&lt;/full-title&gt;&lt;abbr-1&gt;Trends Plant Sci.&lt;/abbr-1&gt;&lt;abbr-2&gt;Trends Plant Sci&lt;/abbr-2&gt;&lt;/periodical&gt;&lt;pages&gt;383-389&lt;/pages&gt;&lt;volume&gt;10&lt;/volume&gt;&lt;number&gt;8&lt;/number&gt;&lt;dates&gt;&lt;year&gt;2005&lt;/year&gt;&lt;pub-dates&gt;&lt;date&gt;8//&lt;/date&gt;&lt;/pub-dates&gt;&lt;/dates&gt;&lt;isbn&gt;1360-1385&lt;/isbn&gt;&lt;urls&gt;&lt;related-urls&gt;&lt;url&gt;http://www.sciencedirect.com/science/article/pii/S1360138505001500&lt;/url&gt;&lt;/related-urls&gt;&lt;/urls&gt;&lt;electronic-resource-num&gt;http://dx.doi.org/10.1016/j.tplants.2005.07.001&lt;/electronic-resource-num&gt;&lt;/record&gt;&lt;/Cite&gt;&lt;/EndNote&gt;</w:instrText>
      </w:r>
      <w:r w:rsidR="00870AC1">
        <w:fldChar w:fldCharType="separate"/>
      </w:r>
      <w:r>
        <w:rPr>
          <w:noProof/>
        </w:rPr>
        <w:t>(</w:t>
      </w:r>
      <w:hyperlink w:anchor="_ENREF_75" w:tooltip="McCormack, 2005 #1334" w:history="1">
        <w:r w:rsidR="0080517A">
          <w:rPr>
            <w:noProof/>
          </w:rPr>
          <w:t>McCormack et al., 2005</w:t>
        </w:r>
      </w:hyperlink>
      <w:r>
        <w:rPr>
          <w:noProof/>
        </w:rPr>
        <w:t>)</w:t>
      </w:r>
      <w:r w:rsidR="00870AC1">
        <w:fldChar w:fldCharType="end"/>
      </w:r>
      <w:r>
        <w:t>. TCH3/CML12 can interact with multiple RLKs</w:t>
      </w:r>
      <w:r w:rsidR="00C537C5">
        <w:t xml:space="preserve"> </w:t>
      </w:r>
      <w:r w:rsidR="00C537C5">
        <w:rPr>
          <w:i/>
        </w:rPr>
        <w:t>in vitro</w:t>
      </w:r>
      <w:r>
        <w:t xml:space="preserve"> </w:t>
      </w:r>
      <w:r w:rsidR="00870AC1">
        <w:fldChar w:fldCharType="begin"/>
      </w:r>
      <w:r>
        <w:instrText xml:space="preserve"> ADDIN EN.CITE &lt;EndNote&gt;&lt;Cite&gt;&lt;Author&gt;Popescu&lt;/Author&gt;&lt;Year&gt;2007&lt;/Year&gt;&lt;RecNum&gt;1301&lt;/RecNum&gt;&lt;DisplayText&gt;(Popescu et al., 2007)&lt;/DisplayText&gt;&lt;record&gt;&lt;rec-number&gt;1301&lt;/rec-number&gt;&lt;foreign-keys&gt;&lt;key app="EN" db-id="vtaxda5rxfdxr0ewxpc5955pwt0a9rze0eer" timestamp="1393462819"&gt;1301&lt;/key&gt;&lt;/foreign-keys&gt;&lt;ref-type name="Journal Article"&gt;17&lt;/ref-type&gt;&lt;contributors&gt;&lt;authors&gt;&lt;author&gt;Popescu, Sorina C.&lt;/author&gt;&lt;author&gt;Popescu, George V.&lt;/author&gt;&lt;author&gt;Bachan, Shawn&lt;/author&gt;&lt;author&gt;Zhang, Zimei&lt;/author&gt;&lt;author&gt;Seay, Montrell&lt;/author&gt;&lt;author&gt;Gerstein, Mark&lt;/author&gt;&lt;author&gt;Snyder, Michael&lt;/author&gt;&lt;author&gt;Dinesh-Kumar, S. P.&lt;/author&gt;&lt;/authors&gt;&lt;/contributors&gt;&lt;titles&gt;&lt;title&gt;Differential binding of calmodulin-related proteins to their targets revealed through high-density Arabidopsis protein microarrays&lt;/title&gt;&lt;secondary-title&gt;Proceedings of the National Academy of Sciences&lt;/secondary-title&gt;&lt;/titles&gt;&lt;periodical&gt;&lt;full-title&gt;Proceedings of the National Academy of Sciences&lt;/full-title&gt;&lt;/periodical&gt;&lt;pages&gt;4730-4735&lt;/pages&gt;&lt;volume&gt;104&lt;/volume&gt;&lt;number&gt;11&lt;/number&gt;&lt;dates&gt;&lt;year&gt;2007&lt;/year&gt;&lt;pub-dates&gt;&lt;date&gt;March 13, 2007&lt;/date&gt;&lt;/pub-dates&gt;&lt;/dates&gt;&lt;urls&gt;&lt;related-urls&gt;&lt;url&gt;http://www.pnas.org/content/104/11/4730.abstract&lt;/url&gt;&lt;/related-urls&gt;&lt;/urls&gt;&lt;electronic-resource-num&gt;10.1073/pnas.0611615104&lt;/electronic-resource-num&gt;&lt;/record&gt;&lt;/Cite&gt;&lt;/EndNote&gt;</w:instrText>
      </w:r>
      <w:r w:rsidR="00870AC1">
        <w:fldChar w:fldCharType="separate"/>
      </w:r>
      <w:r>
        <w:rPr>
          <w:noProof/>
        </w:rPr>
        <w:t>(</w:t>
      </w:r>
      <w:hyperlink w:anchor="_ENREF_88" w:tooltip="Popescu, 2007 #1301" w:history="1">
        <w:r w:rsidR="0080517A">
          <w:rPr>
            <w:noProof/>
          </w:rPr>
          <w:t>Popescu et al., 2007</w:t>
        </w:r>
      </w:hyperlink>
      <w:r>
        <w:rPr>
          <w:noProof/>
        </w:rPr>
        <w:t>)</w:t>
      </w:r>
      <w:r w:rsidR="00870AC1">
        <w:fldChar w:fldCharType="end"/>
      </w:r>
      <w:r w:rsidR="00C537C5">
        <w:t xml:space="preserve">, </w:t>
      </w:r>
      <w:r>
        <w:t>suggesting that TCH3 might be involved in bridging Ca2+ and RLK signaling during PTI.</w:t>
      </w:r>
      <w:r w:rsidRPr="00DE5224">
        <w:t xml:space="preserve"> </w:t>
      </w:r>
      <w:r>
        <w:t>Consistent with a role for TCH3 in plant defense, a</w:t>
      </w:r>
      <w:r w:rsidRPr="00331B67">
        <w:t xml:space="preserve">ltered </w:t>
      </w:r>
      <w:proofErr w:type="spellStart"/>
      <w:r w:rsidRPr="00331B67">
        <w:t>glucosinolate</w:t>
      </w:r>
      <w:proofErr w:type="spellEnd"/>
      <w:r w:rsidRPr="00331B67">
        <w:t xml:space="preserve"> hydrolytic product profiles </w:t>
      </w:r>
      <w:r>
        <w:t xml:space="preserve">were observed in </w:t>
      </w:r>
      <w:r w:rsidRPr="00DE5224">
        <w:rPr>
          <w:i/>
        </w:rPr>
        <w:t>tch3</w:t>
      </w:r>
      <w:r>
        <w:t xml:space="preserve"> knockout lines</w:t>
      </w:r>
      <w:r w:rsidRPr="00331B67">
        <w:t xml:space="preserve"> </w:t>
      </w:r>
      <w:r w:rsidR="00870AC1">
        <w:lastRenderedPageBreak/>
        <w:fldChar w:fldCharType="begin"/>
      </w:r>
      <w:r>
        <w:instrText xml:space="preserve"> ADDIN EN.CITE &lt;EndNote&gt;&lt;Cite&gt;&lt;Author&gt;Humphry&lt;/Author&gt;&lt;Year&gt;2010&lt;/Year&gt;&lt;RecNum&gt;1323&lt;/RecNum&gt;&lt;DisplayText&gt;(Humphry et al., 2010)&lt;/DisplayText&gt;&lt;record&gt;&lt;rec-number&gt;1323&lt;/rec-number&gt;&lt;foreign-keys&gt;&lt;key app="EN" db-id="vtaxda5rxfdxr0ewxpc5955pwt0a9rze0eer" timestamp="1393641854"&gt;1323&lt;/key&gt;&lt;/foreign-keys&gt;&lt;ref-type name="Journal Article"&gt;17&lt;/ref-type&gt;&lt;contributors&gt;&lt;authors&gt;&lt;author&gt;Humphry, Matt&lt;/author&gt;&lt;author&gt;Bednarek, Paweł&lt;/author&gt;&lt;author&gt;Kemmerling, Birgit&lt;/author&gt;&lt;author&gt;Koh, Serry&lt;/author&gt;&lt;author&gt;Stein, Mónica&lt;/author&gt;&lt;author&gt;Göbel, Ulrike&lt;/author&gt;&lt;author&gt;Stüber, Kurt&lt;/author&gt;&lt;author&gt;Piślewska-Bednarek, Mariola&lt;/author&gt;&lt;author&gt;Loraine, Ann&lt;/author&gt;&lt;author&gt;Schulze-Lefert, Paul&lt;/author&gt;&lt;author&gt;Somerville, Shauna&lt;/author&gt;&lt;author&gt;Panstruga, Ralph&lt;/author&gt;&lt;/authors&gt;&lt;/contributors&gt;&lt;titles&gt;&lt;title&gt;A regulon conserved in monocot and dicot plants defines a functional module in antifungal plant immunity&lt;/title&gt;&lt;secondary-title&gt;Proceedings of the National Academy of Sciences&lt;/secondary-title&gt;&lt;/titles&gt;&lt;periodical&gt;&lt;full-title&gt;Proceedings of the National Academy of Sciences&lt;/full-title&gt;&lt;/periodical&gt;&lt;pages&gt;21896-21901&lt;/pages&gt;&lt;volume&gt;107&lt;/volume&gt;&lt;number&gt;50&lt;/number&gt;&lt;dates&gt;&lt;year&gt;2010&lt;/year&gt;&lt;pub-dates&gt;&lt;date&gt;December 14, 2010&lt;/date&gt;&lt;/pub-dates&gt;&lt;/dates&gt;&lt;urls&gt;&lt;related-urls&gt;&lt;url&gt;http://www.pnas.org/content/107/50/21896.abstract&lt;/url&gt;&lt;/related-urls&gt;&lt;/urls&gt;&lt;electronic-resource-num&gt;10.1073/pnas.1003619107&lt;/electronic-resource-num&gt;&lt;/record&gt;&lt;/Cite&gt;&lt;/EndNote&gt;</w:instrText>
      </w:r>
      <w:r w:rsidR="00870AC1">
        <w:fldChar w:fldCharType="separate"/>
      </w:r>
      <w:r>
        <w:rPr>
          <w:noProof/>
        </w:rPr>
        <w:t>(</w:t>
      </w:r>
      <w:hyperlink w:anchor="_ENREF_40" w:tooltip="Humphry, 2010 #1323" w:history="1">
        <w:r w:rsidR="0080517A">
          <w:rPr>
            <w:noProof/>
          </w:rPr>
          <w:t>Humphry et al., 2010</w:t>
        </w:r>
      </w:hyperlink>
      <w:r>
        <w:rPr>
          <w:noProof/>
        </w:rPr>
        <w:t>)</w:t>
      </w:r>
      <w:r w:rsidR="00870AC1">
        <w:fldChar w:fldCharType="end"/>
      </w:r>
      <w:r>
        <w:t>.</w:t>
      </w:r>
      <w:r w:rsidRPr="00331B67">
        <w:t xml:space="preserve"> </w:t>
      </w:r>
      <w:r>
        <w:t xml:space="preserve">Interestingly, </w:t>
      </w:r>
      <w:r w:rsidRPr="00331B67">
        <w:t xml:space="preserve">TCH3 </w:t>
      </w:r>
      <w:r>
        <w:t>antibody recognizes 2-3 distinct protein bands in l</w:t>
      </w:r>
      <w:r w:rsidR="00245CA9">
        <w:t xml:space="preserve">eaf tissue </w:t>
      </w:r>
      <w:r>
        <w:t>extracts....</w:t>
      </w:r>
      <w:r w:rsidR="00870AC1">
        <w:fldChar w:fldCharType="begin"/>
      </w:r>
      <w:r>
        <w:instrText xml:space="preserve"> ADDIN EN.CITE &lt;EndNote&gt;&lt;Cite&gt;&lt;Author&gt;Elmore&lt;/Author&gt;&lt;Year&gt;2012&lt;/Year&gt;&lt;RecNum&gt;1094&lt;/RecNum&gt;&lt;DisplayText&gt;(Elmore et al., 2012)&lt;/DisplayText&gt;&lt;record&gt;&lt;rec-number&gt;1094&lt;/rec-number&gt;&lt;foreign-keys&gt;&lt;key app="EN" db-id="vtaxda5rxfdxr0ewxpc5955pwt0a9rze0eer" timestamp="0"&gt;1094&lt;/key&gt;&lt;/foreign-keys&gt;&lt;ref-type name="Journal Article"&gt;17&lt;/ref-type&gt;&lt;contributors&gt;&lt;authors&gt;&lt;author&gt;Elmore, James Mitch&lt;/author&gt;&lt;author&gt;Liu, Jun&lt;/author&gt;&lt;author&gt;Smith, Barrett&lt;/author&gt;&lt;author&gt;Phinney, Brett&lt;/author&gt;&lt;author&gt;Coaker, Gitta&lt;/author&gt;&lt;/authors&gt;&lt;/contributors&gt;&lt;titles&gt;&lt;title&gt;Quantitative Proteomics Reveals Dynamic Changes in the Plasma Membrane During Arabidopsis Immune Signaling&lt;/title&gt;&lt;secondary-title&gt;Molecular &amp;amp; Cellular Proteomics&lt;/secondary-title&gt;&lt;/titles&gt;&lt;periodical&gt;&lt;full-title&gt;Molecular &amp;amp; Cellular Proteomics&lt;/full-title&gt;&lt;/periodical&gt;&lt;volume&gt;11&lt;/volume&gt;&lt;number&gt;4&lt;/number&gt;&lt;dates&gt;&lt;year&gt;2012&lt;/year&gt;&lt;/dates&gt;&lt;urls&gt;&lt;related-urls&gt;&lt;url&gt;http://www.mcponline.org/content/11/4/M111.014555.abstract&lt;/url&gt;&lt;/related-urls&gt;&lt;/urls&gt;&lt;/record&gt;&lt;/Cite&gt;&lt;/EndNote&gt;</w:instrText>
      </w:r>
      <w:r w:rsidR="00870AC1">
        <w:fldChar w:fldCharType="separate"/>
      </w:r>
      <w:r>
        <w:rPr>
          <w:noProof/>
        </w:rPr>
        <w:t>(</w:t>
      </w:r>
      <w:hyperlink w:anchor="_ENREF_27" w:tooltip="Elmore, 2012 #1094" w:history="1">
        <w:r w:rsidR="0080517A">
          <w:rPr>
            <w:noProof/>
          </w:rPr>
          <w:t>Elmore et al., 2012</w:t>
        </w:r>
      </w:hyperlink>
      <w:r>
        <w:rPr>
          <w:noProof/>
        </w:rPr>
        <w:t>)</w:t>
      </w:r>
      <w:r w:rsidR="00870AC1">
        <w:fldChar w:fldCharType="end"/>
      </w:r>
      <w:r>
        <w:rPr>
          <w:b/>
        </w:rPr>
        <w:t xml:space="preserve">. </w:t>
      </w:r>
      <w:r w:rsidRPr="00795A84">
        <w:rPr>
          <w:b/>
          <w:highlight w:val="yellow"/>
        </w:rPr>
        <w:t>Will complete based on results next week</w:t>
      </w:r>
      <w:r w:rsidRPr="00331B67">
        <w:tab/>
      </w:r>
    </w:p>
    <w:p w:rsidR="00E273DF" w:rsidRPr="00331B67" w:rsidRDefault="00481EB5" w:rsidP="005D26B2">
      <w:pPr>
        <w:spacing w:line="480" w:lineRule="auto"/>
        <w:jc w:val="both"/>
        <w:rPr>
          <w:b/>
        </w:rPr>
      </w:pPr>
      <w:r>
        <w:rPr>
          <w:b/>
        </w:rPr>
        <w:t xml:space="preserve">PPI network analysis identifies </w:t>
      </w:r>
      <w:r w:rsidR="00E273DF" w:rsidRPr="00331B67">
        <w:rPr>
          <w:b/>
        </w:rPr>
        <w:t>protein</w:t>
      </w:r>
      <w:r w:rsidR="00A97F24" w:rsidRPr="00331B67">
        <w:rPr>
          <w:b/>
        </w:rPr>
        <w:t>s</w:t>
      </w:r>
      <w:r w:rsidR="00E273DF" w:rsidRPr="00331B67">
        <w:rPr>
          <w:b/>
        </w:rPr>
        <w:t xml:space="preserve"> involved in plant immune signaling</w:t>
      </w:r>
    </w:p>
    <w:p w:rsidR="00C40BFA" w:rsidRPr="00331B67" w:rsidRDefault="00980358" w:rsidP="00C40BFA">
      <w:pPr>
        <w:spacing w:line="480" w:lineRule="auto"/>
        <w:jc w:val="both"/>
      </w:pPr>
      <w:r w:rsidRPr="00331B67">
        <w:rPr>
          <w:b/>
        </w:rPr>
        <w:tab/>
      </w:r>
      <w:r w:rsidR="00EB1939" w:rsidRPr="00331B67">
        <w:t>Subcellular q</w:t>
      </w:r>
      <w:r w:rsidRPr="00331B67">
        <w:t>uantitative</w:t>
      </w:r>
      <w:r w:rsidR="00D169E7" w:rsidRPr="00331B67">
        <w:rPr>
          <w:b/>
        </w:rPr>
        <w:tab/>
      </w:r>
      <w:r w:rsidRPr="00331B67">
        <w:rPr>
          <w:b/>
        </w:rPr>
        <w:t xml:space="preserve"> </w:t>
      </w:r>
      <w:r w:rsidRPr="00331B67">
        <w:t xml:space="preserve">proteomics is inherently advantageous </w:t>
      </w:r>
      <w:r w:rsidR="001173AA">
        <w:t>to apply to</w:t>
      </w:r>
      <w:r w:rsidRPr="00331B67">
        <w:t xml:space="preserve"> PPI network analysis because it provides </w:t>
      </w:r>
      <w:r w:rsidR="00A97F24" w:rsidRPr="00331B67">
        <w:t xml:space="preserve">simultaneous </w:t>
      </w:r>
      <w:r w:rsidRPr="00331B67">
        <w:t>information on both protein co-expression and co-localization for potential interacting proteins.</w:t>
      </w:r>
      <w:r w:rsidR="009E0771" w:rsidRPr="00331B67">
        <w:t xml:space="preserve"> </w:t>
      </w:r>
      <w:r w:rsidR="00AB40A2">
        <w:t>O</w:t>
      </w:r>
      <w:r w:rsidR="009E0771" w:rsidRPr="00331B67">
        <w:t xml:space="preserve">ur </w:t>
      </w:r>
      <w:r w:rsidR="00A97F24" w:rsidRPr="00331B67">
        <w:t>RLK-</w:t>
      </w:r>
      <w:r w:rsidR="00FE69E5" w:rsidRPr="00331B67">
        <w:t>focused</w:t>
      </w:r>
      <w:r w:rsidR="00A97F24" w:rsidRPr="00331B67">
        <w:t xml:space="preserve"> </w:t>
      </w:r>
      <w:r w:rsidR="009E0771" w:rsidRPr="00331B67">
        <w:t>network analysis</w:t>
      </w:r>
      <w:r w:rsidR="00A97F24" w:rsidRPr="00331B67">
        <w:t xml:space="preserve"> </w:t>
      </w:r>
      <w:r w:rsidR="00344C97" w:rsidRPr="00331B67">
        <w:t>uncovered</w:t>
      </w:r>
      <w:r w:rsidR="009E0771" w:rsidRPr="00331B67">
        <w:t xml:space="preserve"> both known and previously undocumented expression-activated </w:t>
      </w:r>
      <w:r w:rsidR="00A97F24" w:rsidRPr="00331B67">
        <w:t xml:space="preserve">RLK </w:t>
      </w:r>
      <w:r w:rsidR="009E0771" w:rsidRPr="00331B67">
        <w:t xml:space="preserve">sub-networks whose members function in plant immune </w:t>
      </w:r>
      <w:r w:rsidR="00FE69E5" w:rsidRPr="00331B67">
        <w:t>response</w:t>
      </w:r>
      <w:r w:rsidR="008E1236">
        <w:t>s (Figures 7-8</w:t>
      </w:r>
      <w:r w:rsidR="009E0771" w:rsidRPr="00331B67">
        <w:t xml:space="preserve">). </w:t>
      </w:r>
      <w:r w:rsidR="00F721EE" w:rsidRPr="00331B67">
        <w:t>Th</w:t>
      </w:r>
      <w:r w:rsidR="000A3669" w:rsidRPr="00331B67">
        <w:t>e BAK1-</w:t>
      </w:r>
      <w:r w:rsidR="00F721EE" w:rsidRPr="00331B67">
        <w:t xml:space="preserve">interacting </w:t>
      </w:r>
      <w:r w:rsidR="000A3669" w:rsidRPr="00331B67">
        <w:t xml:space="preserve">protein </w:t>
      </w:r>
      <w:r w:rsidR="00F721EE" w:rsidRPr="00331B67">
        <w:t>network</w:t>
      </w:r>
      <w:r w:rsidR="000A3669" w:rsidRPr="00331B67">
        <w:t xml:space="preserve"> </w:t>
      </w:r>
      <w:r w:rsidR="00957A64">
        <w:t>highlights</w:t>
      </w:r>
      <w:r w:rsidR="000A3669" w:rsidRPr="00331B67">
        <w:t xml:space="preserve"> the tradeoff between plant </w:t>
      </w:r>
      <w:r w:rsidR="008D22B4" w:rsidRPr="00331B67">
        <w:t xml:space="preserve">growth and development and </w:t>
      </w:r>
      <w:r w:rsidR="000362D7" w:rsidRPr="00331B67">
        <w:t>defense</w:t>
      </w:r>
      <w:r w:rsidR="00422849" w:rsidRPr="00331B67">
        <w:t xml:space="preserve"> </w:t>
      </w:r>
      <w:r w:rsidR="000A3669" w:rsidRPr="00331B67">
        <w:t>response</w:t>
      </w:r>
      <w:r w:rsidR="008E1236">
        <w:t>s</w:t>
      </w:r>
      <w:r w:rsidR="00957A64">
        <w:t xml:space="preserve"> (Figure 7) </w:t>
      </w:r>
      <w:r w:rsidR="00870AC1">
        <w:fldChar w:fldCharType="begin"/>
      </w:r>
      <w:r w:rsidR="00957A64">
        <w:instrText xml:space="preserve"> ADDIN EN.CITE &lt;EndNote&gt;&lt;Cite&gt;&lt;Author&gt;Gómez-Gómez&lt;/Author&gt;&lt;Year&gt;1999&lt;/Year&gt;&lt;RecNum&gt;1407&lt;/RecNum&gt;&lt;DisplayText&gt;(Gómez-Gómez et al., 1999)&lt;/DisplayText&gt;&lt;record&gt;&lt;rec-number&gt;1407&lt;/rec-number&gt;&lt;foreign-keys&gt;&lt;key app="EN" db-id="vtaxda5rxfdxr0ewxpc5955pwt0a9rze0eer" timestamp="1394765881"&gt;1407&lt;/key&gt;&lt;/foreign-keys&gt;&lt;ref-type name="Journal Article"&gt;17&lt;/ref-type&gt;&lt;contributors&gt;&lt;authors&gt;&lt;author&gt;Gómez-Gómez, Lourdes&lt;/author&gt;&lt;author&gt;Felix, Georg&lt;/author&gt;&lt;author&gt;Boller, Thomas&lt;/author&gt;&lt;/authors&gt;&lt;/contributors&gt;&lt;titles&gt;&lt;title&gt;A single locus determines sensitivity to bacterial flagellin in Arabidopsis thaliana&lt;/title&gt;&lt;secondary-title&gt;The Plant Journal&lt;/secondary-title&gt;&lt;/titles&gt;&lt;periodical&gt;&lt;full-title&gt;The Plant Journal&lt;/full-title&gt;&lt;/periodical&gt;&lt;pages&gt;277-284&lt;/pages&gt;&lt;volume&gt;18&lt;/volume&gt;&lt;number&gt;3&lt;/number&gt;&lt;dates&gt;&lt;year&gt;1999&lt;/year&gt;&lt;/dates&gt;&lt;publisher&gt;Blackwell Science Ltd&lt;/publisher&gt;&lt;isbn&gt;1365-313X&lt;/isbn&gt;&lt;urls&gt;&lt;related-urls&gt;&lt;url&gt;http://dx.doi.org/10.1046/j.1365-313X.1999.00451.x&lt;/url&gt;&lt;/related-urls&gt;&lt;/urls&gt;&lt;electronic-resource-num&gt;10.1046/j.1365-313X.1999.00451.x&lt;/electronic-resource-num&gt;&lt;/record&gt;&lt;/Cite&gt;&lt;/EndNote&gt;</w:instrText>
      </w:r>
      <w:r w:rsidR="00870AC1">
        <w:fldChar w:fldCharType="separate"/>
      </w:r>
      <w:r w:rsidR="00957A64">
        <w:rPr>
          <w:noProof/>
        </w:rPr>
        <w:t>(</w:t>
      </w:r>
      <w:hyperlink w:anchor="_ENREF_32" w:tooltip="Gómez-Gómez, 1999 #1407" w:history="1">
        <w:r w:rsidR="0080517A">
          <w:rPr>
            <w:noProof/>
          </w:rPr>
          <w:t>Gómez-Gómez et al., 1999</w:t>
        </w:r>
      </w:hyperlink>
      <w:r w:rsidR="00957A64">
        <w:rPr>
          <w:noProof/>
        </w:rPr>
        <w:t>)</w:t>
      </w:r>
      <w:r w:rsidR="00870AC1">
        <w:fldChar w:fldCharType="end"/>
      </w:r>
      <w:r w:rsidR="00422849" w:rsidRPr="00331B67">
        <w:t>.</w:t>
      </w:r>
      <w:r w:rsidR="000A3669" w:rsidRPr="00331B67">
        <w:t xml:space="preserve"> Although BAK1 gene expression is up-regulated at the RNA-level, we were unable to detect any significant changes in BAK1</w:t>
      </w:r>
      <w:r w:rsidR="00957A64">
        <w:t xml:space="preserve"> or SERK</w:t>
      </w:r>
      <w:r w:rsidR="000A3669" w:rsidRPr="00331B67">
        <w:t xml:space="preserve"> protein levels at the time points assayed (Figure 7</w:t>
      </w:r>
      <w:r w:rsidR="008E1236">
        <w:t>, Supplemental Figure 6</w:t>
      </w:r>
      <w:r w:rsidR="000A3669" w:rsidRPr="00331B67">
        <w:t>). However, major known BAK1-interacting RLKs are modulated at the P</w:t>
      </w:r>
      <w:r w:rsidR="007A7FC6" w:rsidRPr="00331B67">
        <w:t>M, with immune-related PRRs up</w:t>
      </w:r>
      <w:r w:rsidR="00505D8F" w:rsidRPr="00331B67">
        <w:t>-</w:t>
      </w:r>
      <w:r w:rsidR="007A7FC6" w:rsidRPr="00331B67">
        <w:t>regulated 180-720</w:t>
      </w:r>
      <w:r w:rsidR="006E5FAD">
        <w:t xml:space="preserve"> </w:t>
      </w:r>
      <w:r w:rsidR="007A7FC6" w:rsidRPr="00331B67">
        <w:t>m</w:t>
      </w:r>
      <w:r w:rsidR="006E5FAD">
        <w:t>in</w:t>
      </w:r>
      <w:r w:rsidR="007A7FC6" w:rsidRPr="00331B67">
        <w:t xml:space="preserve"> and the </w:t>
      </w:r>
      <w:proofErr w:type="spellStart"/>
      <w:r w:rsidR="007A7FC6" w:rsidRPr="00331B67">
        <w:t>brassinosteroid</w:t>
      </w:r>
      <w:proofErr w:type="spellEnd"/>
      <w:r w:rsidR="007A7FC6" w:rsidRPr="00331B67">
        <w:t xml:space="preserve"> receptor BRI1 down-regulated by 720m post-flg22 (Figure 7 and Supplemental Figure </w:t>
      </w:r>
      <w:r w:rsidR="004E57C9">
        <w:t>6</w:t>
      </w:r>
      <w:r w:rsidR="007A7FC6" w:rsidRPr="00331B67">
        <w:t>).</w:t>
      </w:r>
      <w:r w:rsidR="00CE4FBB" w:rsidRPr="00331B67">
        <w:t xml:space="preserve"> These results suggest that </w:t>
      </w:r>
      <w:r w:rsidR="00C75EE8" w:rsidRPr="00331B67">
        <w:t xml:space="preserve">a decrease in BRI1 levels might allow </w:t>
      </w:r>
      <w:r w:rsidR="0009183D">
        <w:t xml:space="preserve">more </w:t>
      </w:r>
      <w:r w:rsidR="00C75EE8" w:rsidRPr="00331B67">
        <w:t xml:space="preserve">PRRs to interact with BAK1 to quickly activate the immune response in case of subsequent pathogen attack. </w:t>
      </w:r>
      <w:r w:rsidR="003069BC">
        <w:tab/>
      </w:r>
      <w:r w:rsidR="00F90BE1" w:rsidRPr="00331B67">
        <w:t xml:space="preserve">Most </w:t>
      </w:r>
      <w:r w:rsidR="006E5FAD">
        <w:t xml:space="preserve">known </w:t>
      </w:r>
      <w:r w:rsidR="00F90BE1" w:rsidRPr="00331B67">
        <w:t>PRRs have a relatively low estimated relative abundance at the PM (</w:t>
      </w:r>
      <w:r w:rsidR="00F90BE1" w:rsidRPr="00957A64">
        <w:t>Supplemental Figure</w:t>
      </w:r>
      <w:r w:rsidR="004E57C9">
        <w:t>s 6-7</w:t>
      </w:r>
      <w:r w:rsidR="00F90BE1" w:rsidRPr="00331B67">
        <w:t xml:space="preserve">), </w:t>
      </w:r>
      <w:r w:rsidR="006E5FAD">
        <w:t>suggesting that PRR</w:t>
      </w:r>
      <w:r w:rsidR="00F90BE1" w:rsidRPr="00331B67">
        <w:t xml:space="preserve"> levels </w:t>
      </w:r>
      <w:r w:rsidR="006E5FAD">
        <w:t xml:space="preserve">could be </w:t>
      </w:r>
      <w:r w:rsidR="003069BC">
        <w:t xml:space="preserve">a </w:t>
      </w:r>
      <w:r w:rsidR="006E5FAD">
        <w:t>major limiting factor during initial</w:t>
      </w:r>
      <w:r w:rsidR="00F90BE1" w:rsidRPr="00331B67">
        <w:t xml:space="preserve"> plant immune signaling activation. </w:t>
      </w:r>
      <w:r w:rsidR="003069BC">
        <w:t>D</w:t>
      </w:r>
      <w:r w:rsidR="00F90BE1" w:rsidRPr="00331B67">
        <w:t xml:space="preserve">etermining the number of PRRs required </w:t>
      </w:r>
      <w:r w:rsidR="0025659F" w:rsidRPr="00331B67">
        <w:t>for effective immune system activation</w:t>
      </w:r>
      <w:r w:rsidR="00F90BE1" w:rsidRPr="00331B67">
        <w:t xml:space="preserve"> and how receptor levels are correlated with the timing and magnitude of the defense response will be a</w:t>
      </w:r>
      <w:r w:rsidR="0025659F" w:rsidRPr="00331B67">
        <w:t>n</w:t>
      </w:r>
      <w:r w:rsidR="00F90BE1" w:rsidRPr="00331B67">
        <w:t xml:space="preserve"> interesting topic for future </w:t>
      </w:r>
      <w:r w:rsidR="00485A2A" w:rsidRPr="00331B67">
        <w:t>research</w:t>
      </w:r>
      <w:r w:rsidR="00F90BE1" w:rsidRPr="00331B67">
        <w:t>.</w:t>
      </w:r>
      <w:r w:rsidR="003069BC">
        <w:t xml:space="preserve"> </w:t>
      </w:r>
      <w:r w:rsidR="006E5FAD">
        <w:tab/>
        <w:t>P</w:t>
      </w:r>
      <w:r w:rsidR="00C75EE8" w:rsidRPr="00331B67">
        <w:t xml:space="preserve">re-treatment </w:t>
      </w:r>
      <w:r w:rsidR="006E5FAD">
        <w:t xml:space="preserve">of plants with flg22 </w:t>
      </w:r>
      <w:r w:rsidR="00C40BFA" w:rsidRPr="00331B67">
        <w:t>primes</w:t>
      </w:r>
      <w:r w:rsidR="00C75EE8" w:rsidRPr="00331B67">
        <w:t xml:space="preserve"> the plant immune system </w:t>
      </w:r>
      <w:r w:rsidR="001173AA">
        <w:t>so that it</w:t>
      </w:r>
      <w:r w:rsidR="00C75EE8" w:rsidRPr="00331B67">
        <w:t xml:space="preserve"> can elicit a more robust defense response when challenged with pathogens </w:t>
      </w:r>
      <w:r w:rsidR="00870AC1">
        <w:fldChar w:fldCharType="begin">
          <w:fldData xml:space="preserve">PEVuZE5vdGU+PENpdGU+PEF1dGhvcj5aaXBmZWw8L0F1dGhvcj48WWVhcj4yMDA0PC9ZZWFyPjxS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</w:fldData>
        </w:fldChar>
      </w:r>
      <w:r w:rsidR="00957A64">
        <w:instrText xml:space="preserve"> ADDIN EN.CITE </w:instrText>
      </w:r>
      <w:r w:rsidR="00870AC1">
        <w:fldChar w:fldCharType="begin">
          <w:fldData xml:space="preserve">PEVuZE5vdGU+PENpdGU+PEF1dGhvcj5aaXBmZWw8L0F1dGhvcj48WWVhcj4yMDA0PC9ZZWFyPjxS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</w:fldData>
        </w:fldChar>
      </w:r>
      <w:r w:rsidR="00957A64">
        <w:instrText xml:space="preserve"> ADDIN EN.CITE.DATA </w:instrText>
      </w:r>
      <w:r w:rsidR="00870AC1">
        <w:fldChar w:fldCharType="end"/>
      </w:r>
      <w:r w:rsidR="00870AC1">
        <w:fldChar w:fldCharType="separate"/>
      </w:r>
      <w:r w:rsidR="00957A64">
        <w:rPr>
          <w:noProof/>
        </w:rPr>
        <w:t>(</w:t>
      </w:r>
      <w:hyperlink w:anchor="_ENREF_118" w:tooltip="Zipfel, 2004 #252" w:history="1">
        <w:r w:rsidR="0080517A">
          <w:rPr>
            <w:noProof/>
          </w:rPr>
          <w:t>Zipfel et al., 2004</w:t>
        </w:r>
      </w:hyperlink>
      <w:r w:rsidR="00957A64">
        <w:rPr>
          <w:noProof/>
        </w:rPr>
        <w:t>)</w:t>
      </w:r>
      <w:r w:rsidR="00870AC1">
        <w:fldChar w:fldCharType="end"/>
      </w:r>
      <w:r w:rsidR="00C75EE8" w:rsidRPr="00331B67">
        <w:t xml:space="preserve">. The up-regulation of many known PRRs </w:t>
      </w:r>
      <w:r w:rsidR="00C40BFA" w:rsidRPr="00331B67">
        <w:t>(FLS2/EFR/PEPR1/WAK1</w:t>
      </w:r>
      <w:r w:rsidR="00550AFF">
        <w:t xml:space="preserve">, </w:t>
      </w:r>
      <w:r w:rsidR="00550AFF" w:rsidRPr="00331B67">
        <w:t xml:space="preserve">Supplemental Figures </w:t>
      </w:r>
      <w:r w:rsidR="004E57C9">
        <w:t>6-7</w:t>
      </w:r>
      <w:r w:rsidR="00C40BFA" w:rsidRPr="00331B67">
        <w:t xml:space="preserve">) </w:t>
      </w:r>
      <w:r w:rsidR="00C75EE8" w:rsidRPr="00331B67">
        <w:t>around 720</w:t>
      </w:r>
      <w:r w:rsidR="00550AFF">
        <w:t xml:space="preserve"> </w:t>
      </w:r>
      <w:r w:rsidR="00C75EE8" w:rsidRPr="00331B67">
        <w:t>m</w:t>
      </w:r>
      <w:r w:rsidR="00550AFF">
        <w:t>in post-flg22 supports a model where the primary</w:t>
      </w:r>
      <w:r w:rsidR="001F6807">
        <w:t xml:space="preserve"> recognition event </w:t>
      </w:r>
      <w:r w:rsidR="00550AFF">
        <w:t xml:space="preserve">stimulates the cell to </w:t>
      </w:r>
      <w:r w:rsidR="001F6807">
        <w:t>i</w:t>
      </w:r>
      <w:r w:rsidR="00C40BFA" w:rsidRPr="00331B67">
        <w:t>ncreas</w:t>
      </w:r>
      <w:r w:rsidR="00550AFF">
        <w:t>e</w:t>
      </w:r>
      <w:r w:rsidR="00C40BFA" w:rsidRPr="00331B67">
        <w:t xml:space="preserve"> the number of pathogen receptors at the PM </w:t>
      </w:r>
      <w:r w:rsidR="00550AFF">
        <w:t xml:space="preserve">which </w:t>
      </w:r>
      <w:r w:rsidR="00C40BFA" w:rsidRPr="00331B67">
        <w:t xml:space="preserve">allows the cell to more rapidly activate a </w:t>
      </w:r>
      <w:r w:rsidR="00550AFF">
        <w:lastRenderedPageBreak/>
        <w:t>robust</w:t>
      </w:r>
      <w:r w:rsidR="00C40BFA" w:rsidRPr="00331B67">
        <w:t xml:space="preserve"> </w:t>
      </w:r>
      <w:r w:rsidR="00550AFF">
        <w:t>defense</w:t>
      </w:r>
      <w:r w:rsidR="00C40BFA" w:rsidRPr="00331B67">
        <w:t xml:space="preserve"> response</w:t>
      </w:r>
      <w:r w:rsidR="004E57C9">
        <w:t xml:space="preserve"> against subsequent pathogen attack</w:t>
      </w:r>
      <w:r w:rsidR="00C40BFA" w:rsidRPr="00331B67">
        <w:t xml:space="preserve">. Further, the </w:t>
      </w:r>
      <w:r w:rsidR="006E5FAD">
        <w:t xml:space="preserve">similar </w:t>
      </w:r>
      <w:r w:rsidR="00C40BFA" w:rsidRPr="00331B67">
        <w:t xml:space="preserve">expression </w:t>
      </w:r>
      <w:r w:rsidR="004E57C9" w:rsidRPr="00331B67">
        <w:t>pattern</w:t>
      </w:r>
      <w:r w:rsidR="004E57C9">
        <w:t>s</w:t>
      </w:r>
      <w:r w:rsidR="004E57C9" w:rsidRPr="00331B67">
        <w:t xml:space="preserve"> of known PRRs strongly implicate</w:t>
      </w:r>
      <w:r w:rsidR="00C40BFA" w:rsidRPr="00331B67">
        <w:t xml:space="preserve"> </w:t>
      </w:r>
      <w:r w:rsidR="003769F1" w:rsidRPr="00331B67">
        <w:t>uncharacterized</w:t>
      </w:r>
      <w:r w:rsidR="00C40BFA" w:rsidRPr="00331B67">
        <w:t xml:space="preserve"> RLKs with </w:t>
      </w:r>
      <w:r w:rsidR="006E5FAD">
        <w:t>the same</w:t>
      </w:r>
      <w:r w:rsidR="006E5FAD" w:rsidRPr="00331B67">
        <w:t xml:space="preserve"> </w:t>
      </w:r>
      <w:r w:rsidR="00C40BFA" w:rsidRPr="00331B67">
        <w:t>expression</w:t>
      </w:r>
      <w:r w:rsidR="006E5FAD">
        <w:t xml:space="preserve"> profile</w:t>
      </w:r>
      <w:r w:rsidR="00C40BFA" w:rsidRPr="00331B67">
        <w:t xml:space="preserve"> as additional plant immune receptors.</w:t>
      </w:r>
    </w:p>
    <w:p w:rsidR="00AB40A2" w:rsidRPr="00331B67" w:rsidRDefault="00AB40A2" w:rsidP="00AB40A2">
      <w:pPr>
        <w:spacing w:line="480" w:lineRule="auto"/>
        <w:jc w:val="both"/>
        <w:rPr>
          <w:b/>
        </w:rPr>
      </w:pPr>
      <w:r>
        <w:rPr>
          <w:b/>
        </w:rPr>
        <w:t>PM receptor turnover during PTI</w:t>
      </w:r>
    </w:p>
    <w:p w:rsidR="00AB40A2" w:rsidRPr="00331B67" w:rsidRDefault="00AB40A2" w:rsidP="00AB40A2">
      <w:pPr>
        <w:spacing w:line="480" w:lineRule="auto"/>
        <w:jc w:val="both"/>
      </w:pPr>
      <w:r w:rsidRPr="00331B67">
        <w:tab/>
        <w:t>Upon activation, FLS2 undergoes ligand-induced endocytosis, trafficking through early and late endosomes, and degradation resulting in a decrease in receptor levels 60 min post-flg22</w:t>
      </w:r>
      <w:r>
        <w:t xml:space="preserve"> </w:t>
      </w:r>
      <w:r w:rsidR="00870AC1">
        <w:fldChar w:fldCharType="begin">
          <w:fldData xml:space="preserve">PEVuZE5vdGU+PENpdGU+PEF1dGhvcj5TbWl0aDwvQXV0aG9yPjxZZWFyPjIwMTQ8L1llYXI+PFJl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=
</w:fldData>
        </w:fldChar>
      </w:r>
      <w:r>
        <w:instrText xml:space="preserve"> ADDIN EN.CITE </w:instrText>
      </w:r>
      <w:r w:rsidR="00870AC1">
        <w:fldChar w:fldCharType="begin">
          <w:fldData xml:space="preserve">PEVuZE5vdGU+PENpdGU+PEF1dGhvcj5TbWl0aDwvQXV0aG9yPjxZZWFyPjIwMTQ8L1llYXI+PFJl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=
</w:fldData>
        </w:fldChar>
      </w:r>
      <w:r>
        <w:instrText xml:space="preserve"> ADDIN EN.CITE.DATA </w:instrText>
      </w:r>
      <w:r w:rsidR="00870AC1">
        <w:fldChar w:fldCharType="end"/>
      </w:r>
      <w:r w:rsidR="00870AC1">
        <w:fldChar w:fldCharType="separate"/>
      </w:r>
      <w:r>
        <w:rPr>
          <w:noProof/>
        </w:rPr>
        <w:t>(</w:t>
      </w:r>
      <w:hyperlink w:anchor="_ENREF_91" w:tooltip="Robatzek, 2006 #1206" w:history="1">
        <w:r w:rsidR="0080517A">
          <w:rPr>
            <w:noProof/>
          </w:rPr>
          <w:t>Robatzek et al., 2006</w:t>
        </w:r>
      </w:hyperlink>
      <w:r>
        <w:rPr>
          <w:noProof/>
        </w:rPr>
        <w:t xml:space="preserve">; </w:t>
      </w:r>
      <w:hyperlink w:anchor="_ENREF_70" w:tooltip="Lu, 2011 #992" w:history="1">
        <w:r w:rsidR="0080517A">
          <w:rPr>
            <w:noProof/>
          </w:rPr>
          <w:t>Lu et al., 2011</w:t>
        </w:r>
      </w:hyperlink>
      <w:r>
        <w:rPr>
          <w:noProof/>
        </w:rPr>
        <w:t xml:space="preserve">; </w:t>
      </w:r>
      <w:hyperlink w:anchor="_ENREF_7" w:tooltip="Beck, 2012 #1461" w:history="1">
        <w:r w:rsidR="0080517A">
          <w:rPr>
            <w:noProof/>
          </w:rPr>
          <w:t>Beck et al., 2012</w:t>
        </w:r>
      </w:hyperlink>
      <w:r>
        <w:rPr>
          <w:noProof/>
        </w:rPr>
        <w:t xml:space="preserve">; </w:t>
      </w:r>
      <w:hyperlink w:anchor="_ENREF_18" w:tooltip="Choi, 2013 #1317" w:history="1">
        <w:r w:rsidR="0080517A">
          <w:rPr>
            <w:noProof/>
          </w:rPr>
          <w:t>Choi et al., 2013</w:t>
        </w:r>
      </w:hyperlink>
      <w:r>
        <w:rPr>
          <w:noProof/>
        </w:rPr>
        <w:t xml:space="preserve">; </w:t>
      </w:r>
      <w:hyperlink w:anchor="_ENREF_100" w:tooltip="Smith, 2014 #1309" w:history="1">
        <w:r w:rsidR="0080517A">
          <w:rPr>
            <w:noProof/>
          </w:rPr>
          <w:t>Smith et al., 2014</w:t>
        </w:r>
      </w:hyperlink>
      <w:r>
        <w:rPr>
          <w:noProof/>
        </w:rPr>
        <w:t>)</w:t>
      </w:r>
      <w:r w:rsidR="00870AC1">
        <w:fldChar w:fldCharType="end"/>
      </w:r>
      <w:r w:rsidRPr="00331B67">
        <w:t xml:space="preserve">. Blocking endocytosis with chemical inhibitors like </w:t>
      </w:r>
      <w:proofErr w:type="spellStart"/>
      <w:r w:rsidRPr="00331B67">
        <w:t>wortmannin</w:t>
      </w:r>
      <w:proofErr w:type="spellEnd"/>
      <w:r w:rsidRPr="00331B67">
        <w:t xml:space="preserve"> and </w:t>
      </w:r>
      <w:proofErr w:type="spellStart"/>
      <w:r w:rsidRPr="00331B67">
        <w:t>Tyrphostin</w:t>
      </w:r>
      <w:proofErr w:type="spellEnd"/>
      <w:r w:rsidRPr="00331B67">
        <w:t xml:space="preserve"> A23 (TyrA23) can disrupt FLS2 internalization and lead to altered an ROS response </w:t>
      </w:r>
      <w:r w:rsidR="00870AC1">
        <w:fldChar w:fldCharType="begin">
          <w:fldData xml:space="preserve">PEVuZE5vdGU+PENpdGU+PEF1dGhvcj5CZWNrPC9BdXRob3I+PFllYXI+MjAxMjwvWWVhcj48UmVj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</w:fldData>
        </w:fldChar>
      </w:r>
      <w:r>
        <w:instrText xml:space="preserve"> ADDIN EN.CITE </w:instrText>
      </w:r>
      <w:r w:rsidR="00870AC1">
        <w:fldChar w:fldCharType="begin">
          <w:fldData xml:space="preserve">PEVuZE5vdGU+PENpdGU+PEF1dGhvcj5CZWNrPC9BdXRob3I+PFllYXI+MjAxMjwvWWVhcj48UmVj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</w:fldData>
        </w:fldChar>
      </w:r>
      <w:r>
        <w:instrText xml:space="preserve"> ADDIN EN.CITE.DATA </w:instrText>
      </w:r>
      <w:r w:rsidR="00870AC1">
        <w:fldChar w:fldCharType="end"/>
      </w:r>
      <w:r w:rsidR="00870AC1">
        <w:fldChar w:fldCharType="separate"/>
      </w:r>
      <w:r>
        <w:rPr>
          <w:noProof/>
        </w:rPr>
        <w:t>(</w:t>
      </w:r>
      <w:hyperlink w:anchor="_ENREF_7" w:tooltip="Beck, 2012 #1461" w:history="1">
        <w:r w:rsidR="0080517A">
          <w:rPr>
            <w:noProof/>
          </w:rPr>
          <w:t>Beck et al., 2012</w:t>
        </w:r>
      </w:hyperlink>
      <w:r>
        <w:rPr>
          <w:noProof/>
        </w:rPr>
        <w:t xml:space="preserve">; </w:t>
      </w:r>
      <w:hyperlink w:anchor="_ENREF_100" w:tooltip="Smith, 2014 #1309" w:history="1">
        <w:r w:rsidR="0080517A">
          <w:rPr>
            <w:noProof/>
          </w:rPr>
          <w:t>Smith et al., 2014</w:t>
        </w:r>
      </w:hyperlink>
      <w:r>
        <w:rPr>
          <w:noProof/>
        </w:rPr>
        <w:t>)</w:t>
      </w:r>
      <w:r w:rsidR="00870AC1">
        <w:fldChar w:fldCharType="end"/>
      </w:r>
      <w:r w:rsidRPr="00331B67">
        <w:t>. We observed an increase in the levels of a direct target of TyrA23, the adaptor protein complex 2 (AP-2), at 180m post-flg22 (Figure 6B)</w:t>
      </w:r>
      <w:r>
        <w:t xml:space="preserve"> </w:t>
      </w:r>
      <w:r w:rsidR="00870AC1">
        <w:fldChar w:fldCharType="begin"/>
      </w:r>
      <w:r>
        <w:instrText xml:space="preserve"> ADDIN EN.CITE &lt;EndNote&gt;&lt;Cite&gt;&lt;Author&gt;Banbury&lt;/Author&gt;&lt;Year&gt;2003&lt;/Year&gt;&lt;RecNum&gt;1307&lt;/RecNum&gt;&lt;DisplayText&gt;(Banbury et al., 2003)&lt;/DisplayText&gt;&lt;record&gt;&lt;rec-number&gt;1307&lt;/rec-number&gt;&lt;foreign-keys&gt;&lt;key app="EN" db-id="vtaxda5rxfdxr0ewxpc5955pwt0a9rze0eer" timestamp="1393616629"&gt;1307&lt;/key&gt;&lt;/foreign-keys&gt;&lt;ref-type name="Journal Article"&gt;17&lt;/ref-type&gt;&lt;contributors&gt;&lt;authors&gt;&lt;author&gt;Banbury, David N.&lt;/author&gt;&lt;author&gt;Oakley, Jacqueline D.&lt;/author&gt;&lt;author&gt;Sessions, Richard B.&lt;/author&gt;&lt;author&gt;Banting, George&lt;/author&gt;&lt;/authors&gt;&lt;/contributors&gt;&lt;titles&gt;&lt;title&gt;Tyrphostin A23 Inhibits Internalization of the Transferrin Receptor by Perturbing the Interaction between Tyrosine Motifs and the Medium Chain Subunit of the AP-2 Adaptor Complex&lt;/title&gt;&lt;secondary-title&gt;Journal of Biological Chemistry&lt;/secondary-title&gt;&lt;/titles&gt;&lt;periodical&gt;&lt;full-title&gt;Journal of Biological Chemistry&lt;/full-title&gt;&lt;abbr-1&gt;J. Biol. Chem.&lt;/abbr-1&gt;&lt;abbr-2&gt;J Biol Chem&lt;/abbr-2&gt;&lt;/periodical&gt;&lt;pages&gt;12022-12028&lt;/pages&gt;&lt;volume&gt;278&lt;/volume&gt;&lt;number&gt;14&lt;/number&gt;&lt;dates&gt;&lt;year&gt;2003&lt;/year&gt;&lt;pub-dates&gt;&lt;date&gt;April 4, 2003&lt;/date&gt;&lt;/pub-dates&gt;&lt;/dates&gt;&lt;urls&gt;&lt;related-urls&gt;&lt;url&gt;http://www.jbc.org/content/278/14/12022.abstract&lt;/url&gt;&lt;/related-urls&gt;&lt;/urls&gt;&lt;/record&gt;&lt;/Cite&gt;&lt;/EndNote&gt;</w:instrText>
      </w:r>
      <w:r w:rsidR="00870AC1">
        <w:fldChar w:fldCharType="separate"/>
      </w:r>
      <w:r>
        <w:rPr>
          <w:noProof/>
        </w:rPr>
        <w:t>(</w:t>
      </w:r>
      <w:hyperlink w:anchor="_ENREF_6" w:tooltip="Banbury, 2003 #1307" w:history="1">
        <w:r w:rsidR="0080517A">
          <w:rPr>
            <w:noProof/>
          </w:rPr>
          <w:t>Banbury et al., 2003</w:t>
        </w:r>
      </w:hyperlink>
      <w:r>
        <w:rPr>
          <w:noProof/>
        </w:rPr>
        <w:t>)</w:t>
      </w:r>
      <w:r w:rsidR="00870AC1">
        <w:fldChar w:fldCharType="end"/>
      </w:r>
      <w:r w:rsidRPr="00331B67">
        <w:t xml:space="preserve">. The AP-2 complex is involved in loading transmembrane proteins carrying the internalization motif </w:t>
      </w:r>
      <w:proofErr w:type="spellStart"/>
      <w:r w:rsidRPr="00331B67">
        <w:t>YXXɸ</w:t>
      </w:r>
      <w:proofErr w:type="spellEnd"/>
      <w:r w:rsidRPr="00331B67">
        <w:t xml:space="preserve"> (ɸ = bulky hydrophobic residue) into </w:t>
      </w:r>
      <w:proofErr w:type="spellStart"/>
      <w:r w:rsidRPr="00331B67">
        <w:t>clathrin</w:t>
      </w:r>
      <w:proofErr w:type="spellEnd"/>
      <w:r w:rsidRPr="00331B67">
        <w:t xml:space="preserve"> coated vesicles at the PM </w:t>
      </w:r>
      <w:r w:rsidR="00870AC1">
        <w:fldChar w:fldCharType="begin">
          <w:fldData xml:space="preserve">PEVuZE5vdGU+PENpdGU+PEF1dGhvcj5CYW5idXJ5PC9BdXRob3I+PFllYXI+MjAwMzwvWWVhcj48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</w:fldData>
        </w:fldChar>
      </w:r>
      <w:r>
        <w:instrText xml:space="preserve"> ADDIN EN.CITE </w:instrText>
      </w:r>
      <w:r w:rsidR="00870AC1">
        <w:fldChar w:fldCharType="begin">
          <w:fldData xml:space="preserve">PEVuZE5vdGU+PENpdGU+PEF1dGhvcj5CYW5idXJ5PC9BdXRob3I+PFllYXI+MjAwMzwvWWVhcj48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</w:fldData>
        </w:fldChar>
      </w:r>
      <w:r>
        <w:instrText xml:space="preserve"> ADDIN EN.CITE.DATA </w:instrText>
      </w:r>
      <w:r w:rsidR="00870AC1">
        <w:fldChar w:fldCharType="end"/>
      </w:r>
      <w:r w:rsidR="00870AC1">
        <w:fldChar w:fldCharType="separate"/>
      </w:r>
      <w:r>
        <w:rPr>
          <w:noProof/>
        </w:rPr>
        <w:t>(</w:t>
      </w:r>
      <w:hyperlink w:anchor="_ENREF_6" w:tooltip="Banbury, 2003 #1307" w:history="1">
        <w:r w:rsidR="0080517A">
          <w:rPr>
            <w:noProof/>
          </w:rPr>
          <w:t>Banbury et al., 2003</w:t>
        </w:r>
      </w:hyperlink>
      <w:r>
        <w:rPr>
          <w:noProof/>
        </w:rPr>
        <w:t xml:space="preserve">; </w:t>
      </w:r>
      <w:hyperlink w:anchor="_ENREF_31" w:tooltip="Geldner, 2008 #1312" w:history="1">
        <w:r w:rsidR="0080517A">
          <w:rPr>
            <w:noProof/>
          </w:rPr>
          <w:t>Geldner and Robatzek, 2008</w:t>
        </w:r>
      </w:hyperlink>
      <w:r>
        <w:rPr>
          <w:noProof/>
        </w:rPr>
        <w:t xml:space="preserve">; </w:t>
      </w:r>
      <w:hyperlink w:anchor="_ENREF_100" w:tooltip="Smith, 2014 #1309" w:history="1">
        <w:r w:rsidR="0080517A">
          <w:rPr>
            <w:noProof/>
          </w:rPr>
          <w:t>Smith et al., 2014</w:t>
        </w:r>
      </w:hyperlink>
      <w:r>
        <w:rPr>
          <w:noProof/>
        </w:rPr>
        <w:t>)</w:t>
      </w:r>
      <w:r w:rsidR="00870AC1">
        <w:fldChar w:fldCharType="end"/>
      </w:r>
      <w:r w:rsidRPr="00331B67">
        <w:t xml:space="preserve">. Although FLS2 does not contain a </w:t>
      </w:r>
      <w:proofErr w:type="spellStart"/>
      <w:r w:rsidRPr="00331B67">
        <w:t>YXXɸ</w:t>
      </w:r>
      <w:proofErr w:type="spellEnd"/>
      <w:r w:rsidRPr="00331B67">
        <w:t xml:space="preserve"> motif, many other RLKs do, indicating that </w:t>
      </w:r>
      <w:r>
        <w:t xml:space="preserve">plant </w:t>
      </w:r>
      <w:r w:rsidRPr="00331B67">
        <w:t>receptor endocytosis play</w:t>
      </w:r>
      <w:r>
        <w:t>s</w:t>
      </w:r>
      <w:r w:rsidRPr="00331B67">
        <w:t xml:space="preserve"> an important role in receptor turnover </w:t>
      </w:r>
      <w:r w:rsidR="00870AC1">
        <w:fldChar w:fldCharType="begin">
          <w:fldData xml:space="preserve">PEVuZE5vdGU+PENpdGU+PEF1dGhvcj5HZWxkbmVyPC9BdXRob3I+PFllYXI+MjAwODwvWWVhcj48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</w:fldData>
        </w:fldChar>
      </w:r>
      <w:r>
        <w:instrText xml:space="preserve"> ADDIN EN.CITE </w:instrText>
      </w:r>
      <w:r w:rsidR="00870AC1">
        <w:fldChar w:fldCharType="begin">
          <w:fldData xml:space="preserve">PEVuZE5vdGU+PENpdGU+PEF1dGhvcj5HZWxkbmVyPC9BdXRob3I+PFllYXI+MjAwODwvWWVhcj48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</w:fldData>
        </w:fldChar>
      </w:r>
      <w:r>
        <w:instrText xml:space="preserve"> ADDIN EN.CITE.DATA </w:instrText>
      </w:r>
      <w:r w:rsidR="00870AC1">
        <w:fldChar w:fldCharType="end"/>
      </w:r>
      <w:r w:rsidR="00870AC1">
        <w:fldChar w:fldCharType="separate"/>
      </w:r>
      <w:r>
        <w:rPr>
          <w:noProof/>
        </w:rPr>
        <w:t>(</w:t>
      </w:r>
      <w:hyperlink w:anchor="_ENREF_93" w:tooltip="Ron, 2004 #1463" w:history="1">
        <w:r w:rsidR="0080517A">
          <w:rPr>
            <w:noProof/>
          </w:rPr>
          <w:t>Ron and Avni, 2004</w:t>
        </w:r>
      </w:hyperlink>
      <w:r>
        <w:rPr>
          <w:noProof/>
        </w:rPr>
        <w:t xml:space="preserve">; </w:t>
      </w:r>
      <w:hyperlink w:anchor="_ENREF_31" w:tooltip="Geldner, 2008 #1312" w:history="1">
        <w:r w:rsidR="0080517A">
          <w:rPr>
            <w:noProof/>
          </w:rPr>
          <w:t>Geldner and Robatzek, 2008</w:t>
        </w:r>
      </w:hyperlink>
      <w:r>
        <w:rPr>
          <w:noProof/>
        </w:rPr>
        <w:t>)</w:t>
      </w:r>
      <w:r w:rsidR="00870AC1">
        <w:fldChar w:fldCharType="end"/>
      </w:r>
      <w:r w:rsidRPr="00331B67">
        <w:t xml:space="preserve">. Many receptors with known or implied roles in plant development </w:t>
      </w:r>
      <w:r w:rsidR="00636D6D" w:rsidRPr="00331B67">
        <w:t xml:space="preserve">and contain the </w:t>
      </w:r>
      <w:proofErr w:type="spellStart"/>
      <w:r w:rsidR="00636D6D" w:rsidRPr="00331B67">
        <w:t>YXXɸ</w:t>
      </w:r>
      <w:proofErr w:type="spellEnd"/>
      <w:r w:rsidR="00636D6D">
        <w:t xml:space="preserve"> motif </w:t>
      </w:r>
      <w:r w:rsidRPr="00331B67">
        <w:t>are down-regulated</w:t>
      </w:r>
      <w:r w:rsidR="00636D6D">
        <w:t xml:space="preserve"> at the PM</w:t>
      </w:r>
      <w:r w:rsidRPr="00331B67">
        <w:t xml:space="preserve"> in response to flg22 treatment (Supplemental Figure</w:t>
      </w:r>
      <w:r w:rsidR="00235731">
        <w:t>s 6-7</w:t>
      </w:r>
      <w:r w:rsidRPr="00331B67">
        <w:t>)</w:t>
      </w:r>
      <w:r w:rsidR="00DA5890">
        <w:t>.</w:t>
      </w:r>
      <w:r w:rsidR="00636D6D">
        <w:t xml:space="preserve"> How</w:t>
      </w:r>
      <w:r w:rsidRPr="00331B67">
        <w:t xml:space="preserve">ever, many </w:t>
      </w:r>
      <w:r>
        <w:t>RLKs</w:t>
      </w:r>
      <w:r w:rsidRPr="00331B67">
        <w:t xml:space="preserve"> </w:t>
      </w:r>
      <w:r>
        <w:t>that</w:t>
      </w:r>
      <w:r w:rsidRPr="00331B67">
        <w:t xml:space="preserve"> are up-regulated at the PM also contain the same motif </w:t>
      </w:r>
      <w:r w:rsidR="00870AC1">
        <w:fldChar w:fldCharType="begin"/>
      </w:r>
      <w:r>
        <w:instrText xml:space="preserve"> ADDIN EN.CITE &lt;EndNote&gt;&lt;Cite&gt;&lt;Author&gt;Geldner&lt;/Author&gt;&lt;Year&gt;2008&lt;/Year&gt;&lt;RecNum&gt;1312&lt;/RecNum&gt;&lt;DisplayText&gt;(Geldner and Robatzek, 2008)&lt;/DisplayText&gt;&lt;record&gt;&lt;rec-number&gt;1312&lt;/rec-number&gt;&lt;foreign-keys&gt;&lt;key app="EN" db-id="vtaxda5rxfdxr0ewxpc5955pwt0a9rze0eer" timestamp="1393631222"&gt;1312&lt;/key&gt;&lt;/foreign-keys&gt;&lt;ref-type name="Journal Article"&gt;17&lt;/ref-type&gt;&lt;contributors&gt;&lt;authors&gt;&lt;author&gt;Geldner, Niko&lt;/author&gt;&lt;author&gt;Robatzek, Silke&lt;/author&gt;&lt;/authors&gt;&lt;/contributors&gt;&lt;titles&gt;&lt;title&gt;Plant Receptors Go Endosomal: A Moving View on Signal Transduction&lt;/title&gt;&lt;secondary-title&gt;Plant Physiology&lt;/secondary-title&gt;&lt;/titles&gt;&lt;periodical&gt;&lt;full-title&gt;Plant Physiology&lt;/full-title&gt;&lt;abbr-1&gt;Plant Physiol.&lt;/abbr-1&gt;&lt;abbr-2&gt;Plant Physiol&lt;/abbr-2&gt;&lt;/periodical&gt;&lt;pages&gt;1565-1574&lt;/pages&gt;&lt;volume&gt;147&lt;/volume&gt;&lt;number&gt;4&lt;/number&gt;&lt;dates&gt;&lt;year&gt;2008&lt;/year&gt;&lt;pub-dates&gt;&lt;date&gt;August 1, 2008&lt;/date&gt;&lt;/pub-dates&gt;&lt;/dates&gt;&lt;urls&gt;&lt;related-urls&gt;&lt;url&gt;http://www.plantphysiol.org/content/147/4/1565.short&lt;/url&gt;&lt;/related-urls&gt;&lt;/urls&gt;&lt;electronic-resource-num&gt;10.1104/pp.108.120287&lt;/electronic-resource-num&gt;&lt;/record&gt;&lt;/Cite&gt;&lt;/EndNote&gt;</w:instrText>
      </w:r>
      <w:r w:rsidR="00870AC1">
        <w:fldChar w:fldCharType="separate"/>
      </w:r>
      <w:r>
        <w:rPr>
          <w:noProof/>
        </w:rPr>
        <w:t>(</w:t>
      </w:r>
      <w:hyperlink w:anchor="_ENREF_31" w:tooltip="Geldner, 2008 #1312" w:history="1">
        <w:r w:rsidR="0080517A">
          <w:rPr>
            <w:noProof/>
          </w:rPr>
          <w:t>Geldner and Robatzek, 2008</w:t>
        </w:r>
      </w:hyperlink>
      <w:r>
        <w:rPr>
          <w:noProof/>
        </w:rPr>
        <w:t>)</w:t>
      </w:r>
      <w:r w:rsidR="00870AC1">
        <w:fldChar w:fldCharType="end"/>
      </w:r>
      <w:r w:rsidRPr="00331B67">
        <w:t xml:space="preserve">, </w:t>
      </w:r>
      <w:r>
        <w:t xml:space="preserve">so </w:t>
      </w:r>
      <w:r w:rsidRPr="00331B67">
        <w:t>it will be interesting to uncover how the plant cell discriminates between PRRs and growth-related RLKs for protein turnover during the defense response.</w:t>
      </w:r>
    </w:p>
    <w:p w:rsidR="00AD3C94" w:rsidRPr="00331B67" w:rsidRDefault="00EA53D2" w:rsidP="005D26B2">
      <w:pPr>
        <w:spacing w:line="480" w:lineRule="auto"/>
        <w:jc w:val="both"/>
        <w:rPr>
          <w:b/>
        </w:rPr>
      </w:pPr>
      <w:r w:rsidRPr="00331B67">
        <w:rPr>
          <w:b/>
        </w:rPr>
        <w:t>CRKs</w:t>
      </w:r>
      <w:r w:rsidR="00966D44">
        <w:rPr>
          <w:b/>
        </w:rPr>
        <w:t xml:space="preserve"> in plant defense</w:t>
      </w:r>
      <w:r w:rsidR="007C6BF6">
        <w:rPr>
          <w:b/>
        </w:rPr>
        <w:t xml:space="preserve"> signaling</w:t>
      </w:r>
    </w:p>
    <w:p w:rsidR="00275C86" w:rsidRDefault="0068584C" w:rsidP="00275C86">
      <w:pPr>
        <w:spacing w:line="480" w:lineRule="auto"/>
        <w:ind w:firstLine="720"/>
        <w:jc w:val="both"/>
        <w:rPr>
          <w:bCs/>
        </w:rPr>
      </w:pPr>
      <w:r w:rsidRPr="00331B67">
        <w:rPr>
          <w:bCs/>
        </w:rPr>
        <w:t xml:space="preserve">Proteins with </w:t>
      </w:r>
      <w:r w:rsidR="004B6572" w:rsidRPr="00331B67">
        <w:t>Ginkbilobin</w:t>
      </w:r>
      <w:r w:rsidR="004B6572">
        <w:rPr>
          <w:bCs/>
        </w:rPr>
        <w:t>-2 (</w:t>
      </w:r>
      <w:r w:rsidRPr="00331B67">
        <w:rPr>
          <w:bCs/>
        </w:rPr>
        <w:t>Gnk2</w:t>
      </w:r>
      <w:r w:rsidR="004B6572">
        <w:rPr>
          <w:bCs/>
        </w:rPr>
        <w:t>)</w:t>
      </w:r>
      <w:r w:rsidRPr="00331B67">
        <w:rPr>
          <w:bCs/>
        </w:rPr>
        <w:t>-homologous dom</w:t>
      </w:r>
      <w:r w:rsidR="004B6572">
        <w:rPr>
          <w:bCs/>
        </w:rPr>
        <w:t>ains in Arabidopsis comprise ~60</w:t>
      </w:r>
      <w:r w:rsidRPr="00331B67">
        <w:rPr>
          <w:bCs/>
        </w:rPr>
        <w:t xml:space="preserve"> small secreted proteins and ~42 non-LRR cysteine-rich RLKs (CRKs)</w:t>
      </w:r>
      <w:r w:rsidR="004B6572">
        <w:rPr>
          <w:bCs/>
        </w:rPr>
        <w:t xml:space="preserve">, all of which contain 1-2 copies of the </w:t>
      </w:r>
      <w:r w:rsidR="004B6572">
        <w:t>C-</w:t>
      </w:r>
      <w:r w:rsidR="005A3BDA">
        <w:t>8</w:t>
      </w:r>
      <w:r w:rsidR="004B6572">
        <w:t>X-</w:t>
      </w:r>
      <w:r w:rsidR="004B6572">
        <w:lastRenderedPageBreak/>
        <w:t>C-</w:t>
      </w:r>
      <w:r w:rsidR="005A3BDA">
        <w:t>2</w:t>
      </w:r>
      <w:r w:rsidR="004B6572">
        <w:t>X-C amino acid motif</w:t>
      </w:r>
      <w:r w:rsidRPr="00331B67">
        <w:rPr>
          <w:bCs/>
        </w:rPr>
        <w:t xml:space="preserve"> </w:t>
      </w:r>
      <w:r w:rsidR="00870AC1">
        <w:rPr>
          <w:bCs/>
        </w:rPr>
        <w:fldChar w:fldCharType="begin"/>
      </w:r>
      <w:r w:rsidR="00773372">
        <w:rPr>
          <w:bCs/>
        </w:rPr>
        <w:instrText xml:space="preserve"> ADDIN EN.CITE &lt;EndNote&gt;&lt;Cite&gt;&lt;Author&gt;Chen&lt;/Author&gt;&lt;Year&gt;2001&lt;/Year&gt;&lt;RecNum&gt;1294&lt;/RecNum&gt;&lt;DisplayText&gt;(Chen, 2001)&lt;/DisplayText&gt;&lt;record&gt;&lt;rec-number&gt;1294&lt;/rec-number&gt;&lt;foreign-keys&gt;&lt;key app="EN" db-id="vtaxda5rxfdxr0ewxpc5955pwt0a9rze0eer" timestamp="1393451401"&gt;1294&lt;/key&gt;&lt;/foreign-keys&gt;&lt;ref-type name="Journal Article"&gt;17&lt;/ref-type&gt;&lt;contributors&gt;&lt;authors&gt;&lt;author&gt;Chen, Zhixiang&lt;/author&gt;&lt;/authors&gt;&lt;/contributors&gt;&lt;titles&gt;&lt;title&gt;A Superfamily of Proteins with Novel Cysteine-Rich Repeats&lt;/title&gt;&lt;secondary-title&gt;Plant Physiology&lt;/secondary-title&gt;&lt;/titles&gt;&lt;periodical&gt;&lt;full-title&gt;Plant Physiology&lt;/full-title&gt;&lt;abbr-1&gt;Plant Physiol.&lt;/abbr-1&gt;&lt;abbr-2&gt;Plant Physiol&lt;/abbr-2&gt;&lt;/periodical&gt;&lt;pages&gt;473-476&lt;/pages&gt;&lt;volume&gt;126&lt;/volume&gt;&lt;number&gt;2&lt;/number&gt;&lt;dates&gt;&lt;year&gt;2001&lt;/year&gt;&lt;pub-dates&gt;&lt;date&gt;June 1, 2001&lt;/date&gt;&lt;/pub-dates&gt;&lt;/dates&gt;&lt;urls&gt;&lt;related-urls&gt;&lt;url&gt;http://www.plantphysiol.org/content/126/2/473.short&lt;/url&gt;&lt;/related-urls&gt;&lt;/urls&gt;&lt;electronic-resource-num&gt;10.1104/pp.126.2.473&lt;/electronic-resource-num&gt;&lt;/record&gt;&lt;/Cite&gt;&lt;/EndNote&gt;</w:instrText>
      </w:r>
      <w:r w:rsidR="00870AC1">
        <w:rPr>
          <w:bCs/>
        </w:rPr>
        <w:fldChar w:fldCharType="separate"/>
      </w:r>
      <w:r w:rsidR="00773372">
        <w:rPr>
          <w:bCs/>
          <w:noProof/>
        </w:rPr>
        <w:t>(</w:t>
      </w:r>
      <w:hyperlink w:anchor="_ENREF_14" w:tooltip="Chen, 2001 #1294" w:history="1">
        <w:r w:rsidR="0080517A">
          <w:rPr>
            <w:bCs/>
            <w:noProof/>
          </w:rPr>
          <w:t>Chen, 2001</w:t>
        </w:r>
      </w:hyperlink>
      <w:r w:rsidR="00773372">
        <w:rPr>
          <w:bCs/>
          <w:noProof/>
        </w:rPr>
        <w:t>)</w:t>
      </w:r>
      <w:r w:rsidR="00870AC1">
        <w:rPr>
          <w:bCs/>
        </w:rPr>
        <w:fldChar w:fldCharType="end"/>
      </w:r>
      <w:r w:rsidRPr="00331B67">
        <w:rPr>
          <w:bCs/>
        </w:rPr>
        <w:t xml:space="preserve">. </w:t>
      </w:r>
      <w:r w:rsidR="00E11E76" w:rsidRPr="00331B67">
        <w:rPr>
          <w:bCs/>
        </w:rPr>
        <w:t xml:space="preserve">The structure of GNK2 has been solved, demonstrating that the cysteine residues form intramolecular disulfide bridges important for protein structural stability </w:t>
      </w:r>
      <w:r w:rsidR="00870AC1">
        <w:rPr>
          <w:bCs/>
        </w:rPr>
        <w:fldChar w:fldCharType="begin"/>
      </w:r>
      <w:r w:rsidR="00773372">
        <w:rPr>
          <w:bCs/>
        </w:rPr>
        <w:instrText xml:space="preserve"> ADDIN EN.CITE &lt;EndNote&gt;&lt;Cite&gt;&lt;Author&gt;Miyakawa&lt;/Author&gt;&lt;Year&gt;2009&lt;/Year&gt;&lt;RecNum&gt;1293&lt;/RecNum&gt;&lt;DisplayText&gt;(Miyakawa et al., 2009)&lt;/DisplayText&gt;&lt;record&gt;&lt;rec-number&gt;1293&lt;/rec-number&gt;&lt;foreign-keys&gt;&lt;key app="EN" db-id="vtaxda5rxfdxr0ewxpc5955pwt0a9rze0eer" timestamp="1393450871"&gt;1293&lt;/key&gt;&lt;/foreign-keys&gt;&lt;ref-type name="Journal Article"&gt;17&lt;/ref-type&gt;&lt;contributors&gt;&lt;authors&gt;&lt;author&gt;Miyakawa, T.&lt;/author&gt;&lt;author&gt;Miyazono, K.&lt;/author&gt;&lt;author&gt;Sawano, Y.&lt;/author&gt;&lt;author&gt;Hatano, K.&lt;/author&gt;&lt;author&gt;Tanokura, M.&lt;/author&gt;&lt;/authors&gt;&lt;/contributors&gt;&lt;auth-address&gt;Department of Applied Biological Chemistry, Graduate School of Agricultural and Life Sciences, The University of Tokyo, 1-1-1 Yayoi, Bunkyo-ku, Tokyo 113-8657, Japan.&lt;/auth-address&gt;&lt;titles&gt;&lt;title&gt;Crystal structure of ginkbilobin-2 with homology to the extracellular domain of plant cysteine-rich receptor-like kinases&lt;/title&gt;&lt;secondary-title&gt;Proteins&lt;/secondary-title&gt;&lt;/titles&gt;&lt;pages&gt;247-251&lt;/pages&gt;&lt;volume&gt;77&lt;/volume&gt;&lt;number&gt;1&lt;/number&gt;&lt;keywords&gt;&lt;keyword&gt;Amino Acid Sequence&lt;/keyword&gt;&lt;keyword&gt;Antifungal Agents&lt;/keyword&gt;&lt;keyword&gt;Antimicrobial Cationic Peptides&lt;/keyword&gt;&lt;keyword&gt;Ginkgo biloba&lt;/keyword&gt;&lt;keyword&gt;Molecular Sequence Data&lt;/keyword&gt;&lt;keyword&gt;Protein Structure, Secondary&lt;/keyword&gt;&lt;keyword&gt;Sequence Homology, Amino Acid&lt;/keyword&gt;&lt;/keywords&gt;&lt;dates&gt;&lt;year&gt;2009&lt;/year&gt;&lt;pub-dates&gt;&lt;date&gt;10/&lt;/date&gt;&lt;/pub-dates&gt;&lt;/dates&gt;&lt;urls&gt;&lt;related-urls&gt;&lt;url&gt;http://europepmc.org/abstract/MED/19603485&lt;/url&gt;&lt;/related-urls&gt;&lt;/urls&gt;&lt;/record&gt;&lt;/Cite&gt;&lt;/EndNote&gt;</w:instrText>
      </w:r>
      <w:r w:rsidR="00870AC1">
        <w:rPr>
          <w:bCs/>
        </w:rPr>
        <w:fldChar w:fldCharType="separate"/>
      </w:r>
      <w:r w:rsidR="00773372">
        <w:rPr>
          <w:bCs/>
          <w:noProof/>
        </w:rPr>
        <w:t>(</w:t>
      </w:r>
      <w:hyperlink w:anchor="_ENREF_77" w:tooltip="Miyakawa, 2009 #1293" w:history="1">
        <w:r w:rsidR="0080517A">
          <w:rPr>
            <w:bCs/>
            <w:noProof/>
          </w:rPr>
          <w:t>Miyakawa et al., 2009</w:t>
        </w:r>
      </w:hyperlink>
      <w:r w:rsidR="00773372">
        <w:rPr>
          <w:bCs/>
          <w:noProof/>
        </w:rPr>
        <w:t>)</w:t>
      </w:r>
      <w:r w:rsidR="00870AC1">
        <w:rPr>
          <w:bCs/>
        </w:rPr>
        <w:fldChar w:fldCharType="end"/>
      </w:r>
      <w:r w:rsidR="00E11E76" w:rsidRPr="00331B67">
        <w:rPr>
          <w:bCs/>
        </w:rPr>
        <w:t xml:space="preserve">. </w:t>
      </w:r>
      <w:r w:rsidR="004B6572" w:rsidRPr="00331B67">
        <w:rPr>
          <w:bCs/>
        </w:rPr>
        <w:t>Around 20</w:t>
      </w:r>
      <w:r w:rsidR="004B6572">
        <w:rPr>
          <w:bCs/>
        </w:rPr>
        <w:t xml:space="preserve"> of the</w:t>
      </w:r>
      <w:r w:rsidR="004B6572" w:rsidRPr="00331B67">
        <w:rPr>
          <w:bCs/>
        </w:rPr>
        <w:t xml:space="preserve"> CRKs are present in a tandem array on chromosome 4 of the </w:t>
      </w:r>
      <w:r w:rsidR="004B6572" w:rsidRPr="00331B67">
        <w:rPr>
          <w:bCs/>
          <w:i/>
        </w:rPr>
        <w:t xml:space="preserve">Arabidopsis thaliana </w:t>
      </w:r>
      <w:r w:rsidR="004B6572" w:rsidRPr="00331B67">
        <w:rPr>
          <w:bCs/>
        </w:rPr>
        <w:t>Col-0 genome</w:t>
      </w:r>
      <w:r w:rsidR="00275C86">
        <w:rPr>
          <w:bCs/>
        </w:rPr>
        <w:t xml:space="preserve"> and nearly all of these genes are transcriptionally activated in response to elicitor or ozone</w:t>
      </w:r>
      <w:r w:rsidR="004B6572" w:rsidRPr="00331B67">
        <w:rPr>
          <w:bCs/>
        </w:rPr>
        <w:t xml:space="preserve"> </w:t>
      </w:r>
      <w:r w:rsidR="00275C86">
        <w:rPr>
          <w:bCs/>
        </w:rPr>
        <w:t xml:space="preserve">treatment </w:t>
      </w:r>
      <w:r w:rsidR="00870AC1">
        <w:rPr>
          <w:bCs/>
        </w:rPr>
        <w:fldChar w:fldCharType="begin">
          <w:fldData xml:space="preserve">PEVuZE5vdGU+PENpdGU+PEF1dGhvcj5MZWh0aS1TaGl1PC9BdXRob3I+PFllYXI+MjAwOTwvWWVh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==
</w:fldData>
        </w:fldChar>
      </w:r>
      <w:r w:rsidR="00773372">
        <w:rPr>
          <w:bCs/>
        </w:rPr>
        <w:instrText xml:space="preserve"> ADDIN EN.CITE </w:instrText>
      </w:r>
      <w:r w:rsidR="00870AC1">
        <w:rPr>
          <w:bCs/>
        </w:rPr>
        <w:fldChar w:fldCharType="begin">
          <w:fldData xml:space="preserve">PEVuZE5vdGU+PENpdGU+PEF1dGhvcj5MZWh0aS1TaGl1PC9BdXRob3I+PFllYXI+MjAwOTwvWWVh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==
</w:fldData>
        </w:fldChar>
      </w:r>
      <w:r w:rsidR="00773372">
        <w:rPr>
          <w:bCs/>
        </w:rPr>
        <w:instrText xml:space="preserve"> ADDIN EN.CITE.DATA </w:instrText>
      </w:r>
      <w:r w:rsidR="00870AC1">
        <w:rPr>
          <w:bCs/>
        </w:rPr>
      </w:r>
      <w:r w:rsidR="00870AC1">
        <w:rPr>
          <w:bCs/>
        </w:rPr>
        <w:fldChar w:fldCharType="end"/>
      </w:r>
      <w:r w:rsidR="00870AC1">
        <w:rPr>
          <w:bCs/>
        </w:rPr>
      </w:r>
      <w:r w:rsidR="00870AC1">
        <w:rPr>
          <w:bCs/>
        </w:rPr>
        <w:fldChar w:fldCharType="separate"/>
      </w:r>
      <w:r w:rsidR="00773372">
        <w:rPr>
          <w:bCs/>
          <w:noProof/>
        </w:rPr>
        <w:t>(</w:t>
      </w:r>
      <w:hyperlink w:anchor="_ENREF_61" w:tooltip="Lehti-Shiu, 2009 #742" w:history="1">
        <w:r w:rsidR="0080517A">
          <w:rPr>
            <w:bCs/>
            <w:noProof/>
          </w:rPr>
          <w:t>Lehti-Shiu et al., 2009</w:t>
        </w:r>
      </w:hyperlink>
      <w:r w:rsidR="00773372">
        <w:rPr>
          <w:bCs/>
          <w:noProof/>
        </w:rPr>
        <w:t xml:space="preserve">; </w:t>
      </w:r>
      <w:hyperlink w:anchor="_ENREF_115" w:tooltip="Wrzaczek, 2010 #1295" w:history="1">
        <w:r w:rsidR="0080517A">
          <w:rPr>
            <w:bCs/>
            <w:noProof/>
          </w:rPr>
          <w:t>Wrzaczek et al., 2010</w:t>
        </w:r>
      </w:hyperlink>
      <w:r w:rsidR="00773372">
        <w:rPr>
          <w:bCs/>
          <w:noProof/>
        </w:rPr>
        <w:t>)</w:t>
      </w:r>
      <w:r w:rsidR="00870AC1">
        <w:rPr>
          <w:bCs/>
        </w:rPr>
        <w:fldChar w:fldCharType="end"/>
      </w:r>
      <w:r w:rsidR="004B6572" w:rsidRPr="00331B67">
        <w:rPr>
          <w:bCs/>
        </w:rPr>
        <w:t>.</w:t>
      </w:r>
      <w:r w:rsidR="00275C86">
        <w:rPr>
          <w:bCs/>
        </w:rPr>
        <w:t xml:space="preserve"> Nearly 30% of </w:t>
      </w:r>
      <w:r w:rsidR="00275C86" w:rsidRPr="00275C86">
        <w:rPr>
          <w:bCs/>
          <w:i/>
        </w:rPr>
        <w:t>Arabidopsis</w:t>
      </w:r>
      <w:r w:rsidR="00275C86">
        <w:rPr>
          <w:bCs/>
        </w:rPr>
        <w:t xml:space="preserve"> RLKs are present in tandem arrays</w:t>
      </w:r>
      <w:r w:rsidR="007C6BF6">
        <w:rPr>
          <w:bCs/>
        </w:rPr>
        <w:t xml:space="preserve"> and genomic duplications </w:t>
      </w:r>
      <w:r w:rsidR="00235731">
        <w:rPr>
          <w:bCs/>
        </w:rPr>
        <w:t>tend to be highly expressed</w:t>
      </w:r>
      <w:r w:rsidR="007C6BF6">
        <w:rPr>
          <w:bCs/>
        </w:rPr>
        <w:t xml:space="preserve"> during </w:t>
      </w:r>
      <w:r w:rsidR="00275C86">
        <w:rPr>
          <w:bCs/>
        </w:rPr>
        <w:t>biotic stress</w:t>
      </w:r>
      <w:r w:rsidR="007C6BF6">
        <w:rPr>
          <w:bCs/>
        </w:rPr>
        <w:t xml:space="preserve"> </w:t>
      </w:r>
      <w:r w:rsidR="00870AC1">
        <w:rPr>
          <w:bCs/>
        </w:rPr>
        <w:fldChar w:fldCharType="begin"/>
      </w:r>
      <w:r w:rsidR="00773372">
        <w:rPr>
          <w:bCs/>
        </w:rPr>
        <w:instrText xml:space="preserve"> ADDIN EN.CITE &lt;EndNote&gt;&lt;Cite&gt;&lt;Author&gt;Lehti-Shiu&lt;/Author&gt;&lt;Year&gt;2009&lt;/Year&gt;&lt;RecNum&gt;742&lt;/RecNum&gt;&lt;DisplayText&gt;(Lehti-Shiu et al., 2009)&lt;/DisplayText&gt;&lt;record&gt;&lt;rec-number&gt;742&lt;/rec-number&gt;&lt;foreign-keys&gt;&lt;key app="EN" db-id="vtaxda5rxfdxr0ewxpc5955pwt0a9rze0eer" timestamp="0"&gt;742&lt;/key&gt;&lt;/foreign-keys&gt;&lt;ref-type name="Journal Article"&gt;17&lt;/ref-type&gt;&lt;contributors&gt;&lt;authors&gt;&lt;author&gt;Lehti-Shiu, Melissa D.&lt;/author&gt;&lt;author&gt;Zou, Cheng&lt;/author&gt;&lt;author&gt;Hanada, Kousuke&lt;/author&gt;&lt;author&gt;Shiu, Shin-Han&lt;/author&gt;&lt;/authors&gt;&lt;/contributors&gt;&lt;titles&gt;&lt;title&gt;Evolutionary History and Stress Regulation of Plant Receptor-Like Kinase/Pelle Genes&lt;/title&gt;&lt;secondary-title&gt;Plant Physiol.&lt;/secondary-title&gt;&lt;/titles&gt;&lt;periodical&gt;&lt;full-title&gt;Plant Physiology&lt;/full-title&gt;&lt;abbr-1&gt;Plant Physiol.&lt;/abbr-1&gt;&lt;abbr-2&gt;Plant Physiol&lt;/abbr-2&gt;&lt;/periodical&gt;&lt;pages&gt;12-26&lt;/pages&gt;&lt;volume&gt;150&lt;/volume&gt;&lt;number&gt;1&lt;/number&gt;&lt;dates&gt;&lt;year&gt;2009&lt;/year&gt;&lt;pub-dates&gt;&lt;date&gt;May 1, 2009&lt;/date&gt;&lt;/pub-dates&gt;&lt;/dates&gt;&lt;urls&gt;&lt;related-urls&gt;&lt;url&gt;http://www.plantphysiol.org/cgi/content/abstract/150/1/12&lt;/url&gt;&lt;/related-urls&gt;&lt;/urls&gt;&lt;electronic-resource-num&gt;10.1104/pp.108.134353&lt;/electronic-resource-num&gt;&lt;/record&gt;&lt;/Cite&gt;&lt;/EndNote&gt;</w:instrText>
      </w:r>
      <w:r w:rsidR="00870AC1">
        <w:rPr>
          <w:bCs/>
        </w:rPr>
        <w:fldChar w:fldCharType="separate"/>
      </w:r>
      <w:r w:rsidR="00773372">
        <w:rPr>
          <w:bCs/>
          <w:noProof/>
        </w:rPr>
        <w:t>(</w:t>
      </w:r>
      <w:hyperlink w:anchor="_ENREF_61" w:tooltip="Lehti-Shiu, 2009 #742" w:history="1">
        <w:r w:rsidR="0080517A">
          <w:rPr>
            <w:bCs/>
            <w:noProof/>
          </w:rPr>
          <w:t>Lehti-Shiu et al., 2009</w:t>
        </w:r>
      </w:hyperlink>
      <w:r w:rsidR="00773372">
        <w:rPr>
          <w:bCs/>
          <w:noProof/>
        </w:rPr>
        <w:t>)</w:t>
      </w:r>
      <w:r w:rsidR="00870AC1">
        <w:rPr>
          <w:bCs/>
        </w:rPr>
        <w:fldChar w:fldCharType="end"/>
      </w:r>
      <w:r w:rsidR="00275C86">
        <w:rPr>
          <w:bCs/>
        </w:rPr>
        <w:t>.</w:t>
      </w:r>
      <w:r w:rsidR="00DF79BA">
        <w:rPr>
          <w:bCs/>
        </w:rPr>
        <w:t xml:space="preserve"> While most of the </w:t>
      </w:r>
      <w:r w:rsidR="001F6807">
        <w:rPr>
          <w:bCs/>
        </w:rPr>
        <w:t xml:space="preserve">CRK </w:t>
      </w:r>
      <w:r w:rsidR="00235731">
        <w:rPr>
          <w:bCs/>
        </w:rPr>
        <w:t>family</w:t>
      </w:r>
      <w:r w:rsidR="00DF79BA">
        <w:rPr>
          <w:bCs/>
        </w:rPr>
        <w:t xml:space="preserve"> is up-regulated at the mRNA level, we only detected changes in the protein levels of CRK11, CRK13, CRK14, CRK18, CRK22, CRK28, and CRK29, </w:t>
      </w:r>
      <w:r w:rsidR="001F6807">
        <w:rPr>
          <w:bCs/>
        </w:rPr>
        <w:t>suggesting</w:t>
      </w:r>
      <w:r w:rsidR="00DF79BA">
        <w:rPr>
          <w:bCs/>
        </w:rPr>
        <w:t xml:space="preserve"> that this family is under post-transcriptional and/or translational control</w:t>
      </w:r>
      <w:r w:rsidR="00BB7DF4">
        <w:rPr>
          <w:bCs/>
        </w:rPr>
        <w:t xml:space="preserve"> (Figure</w:t>
      </w:r>
      <w:r w:rsidR="00235731">
        <w:rPr>
          <w:bCs/>
        </w:rPr>
        <w:t xml:space="preserve"> 9</w:t>
      </w:r>
      <w:r w:rsidR="00BB7DF4">
        <w:rPr>
          <w:bCs/>
        </w:rPr>
        <w:t>A)</w:t>
      </w:r>
      <w:r w:rsidR="00DF79BA">
        <w:rPr>
          <w:bCs/>
        </w:rPr>
        <w:t>.</w:t>
      </w:r>
    </w:p>
    <w:p w:rsidR="0068584C" w:rsidRPr="00331B67" w:rsidRDefault="00275C86" w:rsidP="00275C86">
      <w:pPr>
        <w:spacing w:line="480" w:lineRule="auto"/>
        <w:ind w:firstLine="720"/>
        <w:jc w:val="both"/>
        <w:rPr>
          <w:bCs/>
        </w:rPr>
      </w:pPr>
      <w:r>
        <w:rPr>
          <w:bCs/>
        </w:rPr>
        <w:t>Several CRKs includin</w:t>
      </w:r>
      <w:r w:rsidR="00FE4BEF">
        <w:rPr>
          <w:bCs/>
        </w:rPr>
        <w:t>g CRK4, CRK5, CRK13, CRK19, and</w:t>
      </w:r>
      <w:r w:rsidR="00235731">
        <w:rPr>
          <w:bCs/>
        </w:rPr>
        <w:t xml:space="preserve"> CRK20 have</w:t>
      </w:r>
      <w:r w:rsidR="001F6807">
        <w:rPr>
          <w:bCs/>
        </w:rPr>
        <w:t xml:space="preserve"> </w:t>
      </w:r>
      <w:r>
        <w:rPr>
          <w:bCs/>
        </w:rPr>
        <w:t xml:space="preserve">a role in bacterial resistance </w:t>
      </w:r>
      <w:r w:rsidR="002A5EF3">
        <w:rPr>
          <w:bCs/>
        </w:rPr>
        <w:t>and/</w:t>
      </w:r>
      <w:r>
        <w:rPr>
          <w:bCs/>
        </w:rPr>
        <w:t xml:space="preserve">or cell death activation </w:t>
      </w:r>
      <w:r w:rsidR="00870AC1">
        <w:rPr>
          <w:bCs/>
        </w:rPr>
        <w:fldChar w:fldCharType="begin">
          <w:fldData xml:space="preserve">PEVuZE5vdGU+PENpdGU+PEF1dGhvcj5DaGVuPC9BdXRob3I+PFllYXI+MjAwMzwvWWVhcj48UmVj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=
</w:fldData>
        </w:fldChar>
      </w:r>
      <w:r w:rsidR="00660D90">
        <w:rPr>
          <w:bCs/>
        </w:rPr>
        <w:instrText xml:space="preserve"> ADDIN EN.CITE </w:instrText>
      </w:r>
      <w:r w:rsidR="00870AC1">
        <w:rPr>
          <w:bCs/>
        </w:rPr>
        <w:fldChar w:fldCharType="begin">
          <w:fldData xml:space="preserve">PEVuZE5vdGU+PENpdGU+PEF1dGhvcj5DaGVuPC9BdXRob3I+PFllYXI+MjAwMzwvWWVhcj48UmVj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=
</w:fldData>
        </w:fldChar>
      </w:r>
      <w:r w:rsidR="00660D90">
        <w:rPr>
          <w:bCs/>
        </w:rPr>
        <w:instrText xml:space="preserve"> ADDIN EN.CITE.DATA </w:instrText>
      </w:r>
      <w:r w:rsidR="00870AC1">
        <w:rPr>
          <w:bCs/>
        </w:rPr>
      </w:r>
      <w:r w:rsidR="00870AC1">
        <w:rPr>
          <w:bCs/>
        </w:rPr>
        <w:fldChar w:fldCharType="end"/>
      </w:r>
      <w:r w:rsidR="00870AC1">
        <w:rPr>
          <w:bCs/>
        </w:rPr>
      </w:r>
      <w:r w:rsidR="00870AC1">
        <w:rPr>
          <w:bCs/>
        </w:rPr>
        <w:fldChar w:fldCharType="separate"/>
      </w:r>
      <w:r w:rsidR="00660D90">
        <w:rPr>
          <w:bCs/>
          <w:noProof/>
        </w:rPr>
        <w:t>(</w:t>
      </w:r>
      <w:hyperlink w:anchor="_ENREF_12" w:tooltip="Chen, 2003 #1456" w:history="1">
        <w:r w:rsidR="0080517A">
          <w:rPr>
            <w:bCs/>
            <w:noProof/>
          </w:rPr>
          <w:t>Chen et al., 2003</w:t>
        </w:r>
      </w:hyperlink>
      <w:r w:rsidR="00660D90">
        <w:rPr>
          <w:bCs/>
          <w:noProof/>
        </w:rPr>
        <w:t xml:space="preserve">; </w:t>
      </w:r>
      <w:hyperlink w:anchor="_ENREF_13" w:tooltip="Chen, 2004 #1008" w:history="1">
        <w:r w:rsidR="0080517A">
          <w:rPr>
            <w:bCs/>
            <w:noProof/>
          </w:rPr>
          <w:t>Chen et al., 2004</w:t>
        </w:r>
      </w:hyperlink>
      <w:r w:rsidR="00660D90">
        <w:rPr>
          <w:bCs/>
          <w:noProof/>
        </w:rPr>
        <w:t xml:space="preserve">; </w:t>
      </w:r>
      <w:hyperlink w:anchor="_ENREF_1" w:tooltip="Acharya, 2007 #1009" w:history="1">
        <w:r w:rsidR="0080517A">
          <w:rPr>
            <w:bCs/>
            <w:noProof/>
          </w:rPr>
          <w:t>Acharya et al., 2007</w:t>
        </w:r>
      </w:hyperlink>
      <w:r w:rsidR="00660D90">
        <w:rPr>
          <w:bCs/>
          <w:noProof/>
        </w:rPr>
        <w:t>)</w:t>
      </w:r>
      <w:r w:rsidR="00870AC1">
        <w:rPr>
          <w:bCs/>
        </w:rPr>
        <w:fldChar w:fldCharType="end"/>
      </w:r>
      <w:r>
        <w:rPr>
          <w:bCs/>
        </w:rPr>
        <w:t xml:space="preserve">. </w:t>
      </w:r>
      <w:r w:rsidR="002A5EF3">
        <w:rPr>
          <w:bCs/>
        </w:rPr>
        <w:t>CRK10</w:t>
      </w:r>
      <w:r w:rsidR="00235731">
        <w:rPr>
          <w:bCs/>
        </w:rPr>
        <w:t>,</w:t>
      </w:r>
      <w:r w:rsidR="002A5EF3">
        <w:rPr>
          <w:bCs/>
        </w:rPr>
        <w:t xml:space="preserve"> </w:t>
      </w:r>
      <w:r w:rsidR="00DD0F69">
        <w:rPr>
          <w:bCs/>
        </w:rPr>
        <w:t xml:space="preserve">which is </w:t>
      </w:r>
      <w:r w:rsidR="002A5EF3">
        <w:rPr>
          <w:bCs/>
        </w:rPr>
        <w:t>present at the PM at levels 3-4 times higher than the next most abundant CRK</w:t>
      </w:r>
      <w:r w:rsidR="00235731">
        <w:rPr>
          <w:bCs/>
        </w:rPr>
        <w:t>,</w:t>
      </w:r>
      <w:r w:rsidR="002A5EF3">
        <w:rPr>
          <w:bCs/>
        </w:rPr>
        <w:t xml:space="preserve"> does not activate cell death when over-expressed </w:t>
      </w:r>
      <w:r w:rsidR="002A5EF3">
        <w:rPr>
          <w:bCs/>
          <w:i/>
        </w:rPr>
        <w:t xml:space="preserve">in </w:t>
      </w:r>
      <w:proofErr w:type="spellStart"/>
      <w:r w:rsidR="002A5EF3">
        <w:rPr>
          <w:bCs/>
          <w:i/>
        </w:rPr>
        <w:t>planta</w:t>
      </w:r>
      <w:proofErr w:type="spellEnd"/>
      <w:r w:rsidR="002A5EF3">
        <w:rPr>
          <w:bCs/>
        </w:rPr>
        <w:t xml:space="preserve"> </w:t>
      </w:r>
      <w:r w:rsidR="00870AC1">
        <w:rPr>
          <w:bCs/>
        </w:rPr>
        <w:fldChar w:fldCharType="begin">
          <w:fldData xml:space="preserve">PEVuZE5vdGU+PENpdGU+PEF1dGhvcj5DaGVuPC9BdXRob3I+PFllYXI+MjAwMzwvWWVhcj48UmVj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</w:fldData>
        </w:fldChar>
      </w:r>
      <w:r w:rsidR="00660D90">
        <w:rPr>
          <w:bCs/>
        </w:rPr>
        <w:instrText xml:space="preserve"> ADDIN EN.CITE </w:instrText>
      </w:r>
      <w:r w:rsidR="00870AC1">
        <w:rPr>
          <w:bCs/>
        </w:rPr>
        <w:fldChar w:fldCharType="begin">
          <w:fldData xml:space="preserve">PEVuZE5vdGU+PENpdGU+PEF1dGhvcj5DaGVuPC9BdXRob3I+PFllYXI+MjAwMzwvWWVhcj48UmVj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</w:fldData>
        </w:fldChar>
      </w:r>
      <w:r w:rsidR="00660D90">
        <w:rPr>
          <w:bCs/>
        </w:rPr>
        <w:instrText xml:space="preserve"> ADDIN EN.CITE.DATA </w:instrText>
      </w:r>
      <w:r w:rsidR="00870AC1">
        <w:rPr>
          <w:bCs/>
        </w:rPr>
      </w:r>
      <w:r w:rsidR="00870AC1">
        <w:rPr>
          <w:bCs/>
        </w:rPr>
        <w:fldChar w:fldCharType="end"/>
      </w:r>
      <w:r w:rsidR="00870AC1">
        <w:rPr>
          <w:bCs/>
        </w:rPr>
      </w:r>
      <w:r w:rsidR="00870AC1">
        <w:rPr>
          <w:bCs/>
        </w:rPr>
        <w:fldChar w:fldCharType="separate"/>
      </w:r>
      <w:r w:rsidR="00660D90">
        <w:rPr>
          <w:bCs/>
          <w:noProof/>
        </w:rPr>
        <w:t>(</w:t>
      </w:r>
      <w:hyperlink w:anchor="_ENREF_12" w:tooltip="Chen, 2003 #1456" w:history="1">
        <w:r w:rsidR="0080517A">
          <w:rPr>
            <w:bCs/>
            <w:noProof/>
          </w:rPr>
          <w:t>Chen et al., 2003</w:t>
        </w:r>
      </w:hyperlink>
      <w:r w:rsidR="00660D90">
        <w:rPr>
          <w:bCs/>
          <w:noProof/>
        </w:rPr>
        <w:t>)</w:t>
      </w:r>
      <w:r w:rsidR="00870AC1">
        <w:rPr>
          <w:bCs/>
        </w:rPr>
        <w:fldChar w:fldCharType="end"/>
      </w:r>
      <w:r w:rsidR="002A5EF3">
        <w:rPr>
          <w:bCs/>
        </w:rPr>
        <w:t xml:space="preserve">, suggesting that it might </w:t>
      </w:r>
      <w:r w:rsidR="00DD0F69">
        <w:rPr>
          <w:bCs/>
        </w:rPr>
        <w:t>function in distinct cellular pathways from other CRKs.</w:t>
      </w:r>
      <w:r w:rsidR="002A5EF3">
        <w:rPr>
          <w:bCs/>
        </w:rPr>
        <w:t xml:space="preserve"> </w:t>
      </w:r>
      <w:r w:rsidR="008A695B">
        <w:rPr>
          <w:bCs/>
        </w:rPr>
        <w:t>Plant</w:t>
      </w:r>
      <w:r w:rsidR="0020519B">
        <w:rPr>
          <w:bCs/>
        </w:rPr>
        <w:t>s</w:t>
      </w:r>
      <w:r w:rsidR="008A695B">
        <w:rPr>
          <w:bCs/>
        </w:rPr>
        <w:t xml:space="preserve"> with </w:t>
      </w:r>
      <w:r w:rsidR="0020519B">
        <w:rPr>
          <w:bCs/>
        </w:rPr>
        <w:t>reduced expression of</w:t>
      </w:r>
      <w:r w:rsidR="008A695B">
        <w:rPr>
          <w:bCs/>
        </w:rPr>
        <w:t xml:space="preserve"> CRK6</w:t>
      </w:r>
      <w:r w:rsidR="00DD0F69">
        <w:rPr>
          <w:bCs/>
        </w:rPr>
        <w:t xml:space="preserve"> and CRK7</w:t>
      </w:r>
      <w:r w:rsidR="008A695B">
        <w:rPr>
          <w:bCs/>
        </w:rPr>
        <w:t xml:space="preserve"> </w:t>
      </w:r>
      <w:r w:rsidR="0020519B">
        <w:rPr>
          <w:bCs/>
        </w:rPr>
        <w:t>are</w:t>
      </w:r>
      <w:r w:rsidR="008A695B">
        <w:rPr>
          <w:bCs/>
        </w:rPr>
        <w:t xml:space="preserve"> more sensitive to ozone treatment, suggesting a role </w:t>
      </w:r>
      <w:r w:rsidR="0020519B">
        <w:rPr>
          <w:bCs/>
        </w:rPr>
        <w:t xml:space="preserve">for CRKs </w:t>
      </w:r>
      <w:r w:rsidR="008A695B">
        <w:rPr>
          <w:bCs/>
        </w:rPr>
        <w:t>in ROS signaling</w:t>
      </w:r>
      <w:r w:rsidR="00E55EE9">
        <w:rPr>
          <w:bCs/>
        </w:rPr>
        <w:t xml:space="preserve"> </w:t>
      </w:r>
      <w:r w:rsidR="00870AC1">
        <w:rPr>
          <w:bCs/>
        </w:rPr>
        <w:fldChar w:fldCharType="begin"/>
      </w:r>
      <w:r w:rsidR="00660D90">
        <w:rPr>
          <w:bCs/>
        </w:rPr>
        <w:instrText xml:space="preserve"> ADDIN EN.CITE &lt;EndNote&gt;&lt;Cite&gt;&lt;Author&gt;Idänheimo&lt;/Author&gt;&lt;Year&gt;2014&lt;/Year&gt;&lt;RecNum&gt;1437&lt;/RecNum&gt;&lt;DisplayText&gt;(Idänheimo et al., 2014)&lt;/DisplayText&gt;&lt;record&gt;&lt;rec-number&gt;1437&lt;/rec-number&gt;&lt;foreign-keys&gt;&lt;key app="EN" db-id="vtaxda5rxfdxr0ewxpc5955pwt0a9rze0eer" timestamp="1394941895"&gt;1437&lt;/key&gt;&lt;/foreign-keys&gt;&lt;ref-type name="Journal Article"&gt;17&lt;/ref-type&gt;&lt;contributors&gt;&lt;authors&gt;&lt;author&gt;Idänheimo, Niina&lt;/author&gt;&lt;author&gt;Gauthier, Adrien&lt;/author&gt;&lt;author&gt;Salojärvi, Jarkko&lt;/author&gt;&lt;author&gt;Siligato, Riccardo&lt;/author&gt;&lt;author&gt;Brosché, Mikael&lt;/author&gt;&lt;author&gt;Kollist, Hannes&lt;/author&gt;&lt;author&gt;Mähönen, Ari Pekka&lt;/author&gt;&lt;author&gt;Kangasjärvi, Jaakko&lt;/author&gt;&lt;author&gt;Wrzaczek, Michael&lt;/author&gt;&lt;/authors&gt;&lt;/contributors&gt;&lt;titles&gt;&lt;title&gt;The Arabidopsis thaliana cysteine-rich receptor-like kinases CRK6 and CRK7 protect against apoplastic oxidative stress&lt;/title&gt;&lt;secondary-title&gt;Biochemical and Biophysical Research Communications&lt;/secondary-title&gt;&lt;/titles&gt;&lt;periodical&gt;&lt;full-title&gt;Biochemical and Biophysical Research Communications&lt;/full-title&gt;&lt;abbr-1&gt;Biochem. Biophys. Res. Commun.&lt;/abbr-1&gt;&lt;abbr-2&gt;Biochem Biophys Res Commun&lt;/abbr-2&gt;&lt;/periodical&gt;&lt;pages&gt;457-462&lt;/pages&gt;&lt;volume&gt;445&lt;/volume&gt;&lt;number&gt;2&lt;/number&gt;&lt;keywords&gt;&lt;keyword&gt;CRK&lt;/keyword&gt;&lt;keyword&gt;RLK&lt;/keyword&gt;&lt;keyword&gt;ROS signaling&lt;/keyword&gt;&lt;keyword&gt;Oxidative stress&lt;/keyword&gt;&lt;keyword&gt;Redundancy&lt;/keyword&gt;&lt;keyword&gt;Arabidopsis thaliana&lt;/keyword&gt;&lt;/keywords&gt;&lt;dates&gt;&lt;year&gt;2014&lt;/year&gt;&lt;pub-dates&gt;&lt;date&gt;3/7/&lt;/date&gt;&lt;/pub-dates&gt;&lt;/dates&gt;&lt;isbn&gt;0006-291X&lt;/isbn&gt;&lt;urls&gt;&lt;related-urls&gt;&lt;url&gt;http://www.sciencedirect.com/science/article/pii/S0006291X14002654&lt;/url&gt;&lt;/related-urls&gt;&lt;/urls&gt;&lt;electronic-resource-num&gt;http://dx.doi.org/10.1016/j.bbrc.2014.02.013&lt;/electronic-resource-num&gt;&lt;/record&gt;&lt;/Cite&gt;&lt;/EndNote&gt;</w:instrText>
      </w:r>
      <w:r w:rsidR="00870AC1">
        <w:rPr>
          <w:bCs/>
        </w:rPr>
        <w:fldChar w:fldCharType="separate"/>
      </w:r>
      <w:r w:rsidR="00660D90">
        <w:rPr>
          <w:bCs/>
          <w:noProof/>
        </w:rPr>
        <w:t>(</w:t>
      </w:r>
      <w:hyperlink w:anchor="_ENREF_41" w:tooltip="Idänheimo, 2014 #1437" w:history="1">
        <w:r w:rsidR="0080517A">
          <w:rPr>
            <w:bCs/>
            <w:noProof/>
          </w:rPr>
          <w:t>Idänheimo et al., 2014</w:t>
        </w:r>
      </w:hyperlink>
      <w:r w:rsidR="00660D90">
        <w:rPr>
          <w:bCs/>
          <w:noProof/>
        </w:rPr>
        <w:t>)</w:t>
      </w:r>
      <w:r w:rsidR="00870AC1">
        <w:rPr>
          <w:bCs/>
        </w:rPr>
        <w:fldChar w:fldCharType="end"/>
      </w:r>
      <w:r w:rsidR="008A695B">
        <w:rPr>
          <w:bCs/>
        </w:rPr>
        <w:t xml:space="preserve">. </w:t>
      </w:r>
      <w:r w:rsidR="0020519B">
        <w:rPr>
          <w:bCs/>
        </w:rPr>
        <w:t xml:space="preserve">The </w:t>
      </w:r>
      <w:r w:rsidR="00817937">
        <w:rPr>
          <w:bCs/>
        </w:rPr>
        <w:t>presence of disulfide bonds in the GNK2 protein domain suggests</w:t>
      </w:r>
      <w:r w:rsidR="0020519B">
        <w:rPr>
          <w:bCs/>
        </w:rPr>
        <w:t xml:space="preserve"> that CRKs might be sensitive to </w:t>
      </w:r>
      <w:proofErr w:type="spellStart"/>
      <w:r w:rsidR="0020519B">
        <w:rPr>
          <w:bCs/>
        </w:rPr>
        <w:t>apoplastic</w:t>
      </w:r>
      <w:proofErr w:type="spellEnd"/>
      <w:r w:rsidR="0020519B">
        <w:rPr>
          <w:bCs/>
        </w:rPr>
        <w:t xml:space="preserve"> </w:t>
      </w:r>
      <w:proofErr w:type="spellStart"/>
      <w:r w:rsidR="0020519B">
        <w:rPr>
          <w:bCs/>
        </w:rPr>
        <w:t>redox</w:t>
      </w:r>
      <w:proofErr w:type="spellEnd"/>
      <w:r w:rsidR="0020519B">
        <w:rPr>
          <w:bCs/>
        </w:rPr>
        <w:t xml:space="preserve"> state</w:t>
      </w:r>
      <w:r w:rsidR="00DD0F69">
        <w:rPr>
          <w:bCs/>
        </w:rPr>
        <w:t>s</w:t>
      </w:r>
      <w:r w:rsidR="0020519B">
        <w:rPr>
          <w:bCs/>
        </w:rPr>
        <w:t xml:space="preserve">. </w:t>
      </w:r>
      <w:r w:rsidR="00DD0F69">
        <w:rPr>
          <w:bCs/>
        </w:rPr>
        <w:t xml:space="preserve">It is tempting to speculate that </w:t>
      </w:r>
      <w:r w:rsidR="00971B07">
        <w:rPr>
          <w:bCs/>
        </w:rPr>
        <w:t xml:space="preserve">CRK proteins </w:t>
      </w:r>
      <w:r w:rsidR="00DD0F69">
        <w:rPr>
          <w:bCs/>
        </w:rPr>
        <w:t>are</w:t>
      </w:r>
      <w:r w:rsidR="0020519B">
        <w:rPr>
          <w:bCs/>
        </w:rPr>
        <w:t xml:space="preserve"> up-regulated at the PM</w:t>
      </w:r>
      <w:r w:rsidR="0023202F">
        <w:rPr>
          <w:bCs/>
        </w:rPr>
        <w:t xml:space="preserve"> during PTI in order to monitor the </w:t>
      </w:r>
      <w:proofErr w:type="spellStart"/>
      <w:r w:rsidR="0023202F">
        <w:rPr>
          <w:bCs/>
        </w:rPr>
        <w:t>apoplast</w:t>
      </w:r>
      <w:proofErr w:type="spellEnd"/>
      <w:r w:rsidR="0023202F">
        <w:rPr>
          <w:bCs/>
        </w:rPr>
        <w:t xml:space="preserve"> for </w:t>
      </w:r>
      <w:r w:rsidR="00971B07">
        <w:rPr>
          <w:bCs/>
        </w:rPr>
        <w:t xml:space="preserve">subsequent </w:t>
      </w:r>
      <w:r w:rsidR="0023202F">
        <w:rPr>
          <w:bCs/>
        </w:rPr>
        <w:t>signs of pathogen  recognition</w:t>
      </w:r>
      <w:r w:rsidR="00971B07">
        <w:rPr>
          <w:bCs/>
        </w:rPr>
        <w:t xml:space="preserve"> </w:t>
      </w:r>
      <w:r w:rsidR="00660D90">
        <w:rPr>
          <w:bCs/>
        </w:rPr>
        <w:t>e.g.</w:t>
      </w:r>
      <w:r w:rsidR="00971B07">
        <w:rPr>
          <w:bCs/>
        </w:rPr>
        <w:t xml:space="preserve"> the ROS burst activated by PRRs</w:t>
      </w:r>
      <w:r w:rsidR="0023202F">
        <w:rPr>
          <w:bCs/>
        </w:rPr>
        <w:t xml:space="preserve"> </w:t>
      </w:r>
      <w:r w:rsidR="00870AC1">
        <w:rPr>
          <w:bCs/>
        </w:rPr>
        <w:fldChar w:fldCharType="begin">
          <w:fldData xml:space="preserve">PEVuZE5vdGU+PENpdGU+PEF1dGhvcj5XcnphY3plazwvQXV0aG9yPjxZZWFyPjIwMTM8L1llYXI+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</w:fldData>
        </w:fldChar>
      </w:r>
      <w:r w:rsidR="00660D90">
        <w:rPr>
          <w:bCs/>
        </w:rPr>
        <w:instrText xml:space="preserve"> ADDIN EN.CITE </w:instrText>
      </w:r>
      <w:r w:rsidR="00870AC1">
        <w:rPr>
          <w:bCs/>
        </w:rPr>
        <w:fldChar w:fldCharType="begin">
          <w:fldData xml:space="preserve">PEVuZE5vdGU+PENpdGU+PEF1dGhvcj5XcnphY3plazwvQXV0aG9yPjxZZWFyPjIwMTM8L1llYXI+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</w:fldData>
        </w:fldChar>
      </w:r>
      <w:r w:rsidR="00660D90">
        <w:rPr>
          <w:bCs/>
        </w:rPr>
        <w:instrText xml:space="preserve"> ADDIN EN.CITE.DATA </w:instrText>
      </w:r>
      <w:r w:rsidR="00870AC1">
        <w:rPr>
          <w:bCs/>
        </w:rPr>
      </w:r>
      <w:r w:rsidR="00870AC1">
        <w:rPr>
          <w:bCs/>
        </w:rPr>
        <w:fldChar w:fldCharType="end"/>
      </w:r>
      <w:r w:rsidR="00870AC1">
        <w:rPr>
          <w:bCs/>
        </w:rPr>
      </w:r>
      <w:r w:rsidR="00870AC1">
        <w:rPr>
          <w:bCs/>
        </w:rPr>
        <w:fldChar w:fldCharType="separate"/>
      </w:r>
      <w:r w:rsidR="00660D90">
        <w:rPr>
          <w:bCs/>
          <w:noProof/>
        </w:rPr>
        <w:t>(</w:t>
      </w:r>
      <w:hyperlink w:anchor="_ENREF_114" w:tooltip="Wrzaczek, 2013 #1442" w:history="1">
        <w:r w:rsidR="0080517A">
          <w:rPr>
            <w:bCs/>
            <w:noProof/>
          </w:rPr>
          <w:t>Wrzaczek et al., 2013</w:t>
        </w:r>
      </w:hyperlink>
      <w:r w:rsidR="00660D90">
        <w:rPr>
          <w:bCs/>
          <w:noProof/>
        </w:rPr>
        <w:t xml:space="preserve">; </w:t>
      </w:r>
      <w:hyperlink w:anchor="_ENREF_100" w:tooltip="Smith, 2014 #1309" w:history="1">
        <w:r w:rsidR="0080517A">
          <w:rPr>
            <w:bCs/>
            <w:noProof/>
          </w:rPr>
          <w:t>Smith et al., 2014</w:t>
        </w:r>
      </w:hyperlink>
      <w:r w:rsidR="00660D90">
        <w:rPr>
          <w:bCs/>
          <w:noProof/>
        </w:rPr>
        <w:t>)</w:t>
      </w:r>
      <w:r w:rsidR="00870AC1">
        <w:rPr>
          <w:bCs/>
        </w:rPr>
        <w:fldChar w:fldCharType="end"/>
      </w:r>
      <w:r w:rsidR="0023202F">
        <w:rPr>
          <w:bCs/>
        </w:rPr>
        <w:t>.</w:t>
      </w:r>
      <w:r w:rsidR="00971B07">
        <w:rPr>
          <w:bCs/>
        </w:rPr>
        <w:t xml:space="preserve"> Thus, </w:t>
      </w:r>
      <w:r w:rsidR="00EF7900">
        <w:rPr>
          <w:bCs/>
        </w:rPr>
        <w:t xml:space="preserve">future investigations into </w:t>
      </w:r>
      <w:r w:rsidR="00971B07">
        <w:rPr>
          <w:bCs/>
        </w:rPr>
        <w:t>the connection between CRKs, ROS signalin</w:t>
      </w:r>
      <w:r w:rsidR="00EF7900">
        <w:rPr>
          <w:bCs/>
        </w:rPr>
        <w:t xml:space="preserve">g, and immunity could yield </w:t>
      </w:r>
      <w:r w:rsidR="000C77BA">
        <w:rPr>
          <w:bCs/>
        </w:rPr>
        <w:t xml:space="preserve">mechanistic </w:t>
      </w:r>
      <w:r w:rsidR="00EF7900">
        <w:rPr>
          <w:bCs/>
        </w:rPr>
        <w:t xml:space="preserve">insights into </w:t>
      </w:r>
      <w:r w:rsidR="000C77BA">
        <w:rPr>
          <w:bCs/>
        </w:rPr>
        <w:t xml:space="preserve">the regulation of </w:t>
      </w:r>
      <w:r w:rsidR="00EF7900">
        <w:rPr>
          <w:bCs/>
        </w:rPr>
        <w:t>plant stress response</w:t>
      </w:r>
      <w:r w:rsidR="000C77BA">
        <w:rPr>
          <w:bCs/>
        </w:rPr>
        <w:t>s</w:t>
      </w:r>
      <w:r w:rsidR="00971B07">
        <w:rPr>
          <w:bCs/>
        </w:rPr>
        <w:t>.</w:t>
      </w:r>
    </w:p>
    <w:p w:rsidR="001803C6" w:rsidRDefault="001803C6" w:rsidP="007744F2">
      <w:pPr>
        <w:spacing w:line="480" w:lineRule="auto"/>
        <w:jc w:val="both"/>
        <w:rPr>
          <w:b/>
          <w:sz w:val="28"/>
          <w:szCs w:val="28"/>
        </w:rPr>
      </w:pPr>
    </w:p>
    <w:p w:rsidR="006F663C" w:rsidRPr="0071742A" w:rsidRDefault="007B025E" w:rsidP="007744F2">
      <w:pPr>
        <w:spacing w:line="480" w:lineRule="auto"/>
        <w:jc w:val="both"/>
        <w:rPr>
          <w:b/>
          <w:sz w:val="28"/>
          <w:szCs w:val="28"/>
        </w:rPr>
      </w:pPr>
      <w:r w:rsidRPr="0071742A">
        <w:rPr>
          <w:b/>
          <w:sz w:val="28"/>
          <w:szCs w:val="28"/>
        </w:rPr>
        <w:lastRenderedPageBreak/>
        <w:t>Materials and Methods</w:t>
      </w:r>
    </w:p>
    <w:p w:rsidR="000721A0" w:rsidRPr="00FC4175" w:rsidRDefault="000721A0" w:rsidP="000721A0">
      <w:pPr>
        <w:spacing w:after="0" w:line="480" w:lineRule="auto"/>
        <w:jc w:val="both"/>
        <w:rPr>
          <w:b/>
        </w:rPr>
      </w:pPr>
      <w:r w:rsidRPr="00FC4175">
        <w:rPr>
          <w:b/>
        </w:rPr>
        <w:t>Plant growth conditions and flg22 treatment</w:t>
      </w:r>
    </w:p>
    <w:p w:rsidR="000721A0" w:rsidRPr="00FC4175" w:rsidRDefault="000721A0" w:rsidP="000721A0">
      <w:pPr>
        <w:spacing w:after="0" w:line="480" w:lineRule="auto"/>
        <w:jc w:val="both"/>
      </w:pPr>
      <w:r>
        <w:rPr>
          <w:i/>
        </w:rPr>
        <w:tab/>
      </w:r>
      <w:r w:rsidRPr="00FC4175">
        <w:rPr>
          <w:i/>
        </w:rPr>
        <w:t>Arabidopsis thaliana</w:t>
      </w:r>
      <w:r w:rsidRPr="00FC4175">
        <w:t xml:space="preserve"> Col-0 plants were grown in soil in a controlled environment chamber at 24˚C with a 10h-light/14h-dark photoperiod </w:t>
      </w:r>
      <w:r>
        <w:t>with</w:t>
      </w:r>
      <w:r w:rsidRPr="00FC4175">
        <w:t xml:space="preserve"> a light intensity of 85μE/m</w:t>
      </w:r>
      <w:r w:rsidRPr="00FC4175">
        <w:rPr>
          <w:vertAlign w:val="superscript"/>
        </w:rPr>
        <w:t>2</w:t>
      </w:r>
      <w:r w:rsidRPr="00FC4175">
        <w:t xml:space="preserve">/s. </w:t>
      </w:r>
      <w:r>
        <w:t>P</w:t>
      </w:r>
      <w:r w:rsidRPr="00FC4175">
        <w:t xml:space="preserve">lants were sprayed with 10μM flg22 peptide (&gt;85% purity, synthesized by </w:t>
      </w:r>
      <w:proofErr w:type="spellStart"/>
      <w:r w:rsidRPr="00FC4175">
        <w:t>GenScript</w:t>
      </w:r>
      <w:proofErr w:type="spellEnd"/>
      <w:r w:rsidRPr="00FC4175">
        <w:t xml:space="preserve"> USA Inc.) in water containing 0.025% </w:t>
      </w:r>
      <w:proofErr w:type="spellStart"/>
      <w:r w:rsidRPr="00FC4175">
        <w:t>Silwett</w:t>
      </w:r>
      <w:proofErr w:type="spellEnd"/>
      <w:r w:rsidRPr="00FC4175">
        <w:t xml:space="preserve"> L-77 surfactant</w:t>
      </w:r>
      <w:r>
        <w:t xml:space="preserve"> using a </w:t>
      </w:r>
      <w:proofErr w:type="spellStart"/>
      <w:r w:rsidR="006173F1" w:rsidRPr="006173F1">
        <w:t>Preval</w:t>
      </w:r>
      <w:proofErr w:type="spellEnd"/>
      <w:r w:rsidR="006173F1" w:rsidRPr="006173F1">
        <w:t xml:space="preserve"> 267</w:t>
      </w:r>
      <w:r>
        <w:t xml:space="preserve"> compressed air sprayer</w:t>
      </w:r>
      <w:r w:rsidRPr="00FC4175">
        <w:t xml:space="preserve">. Col-0 plants sprayed with H2O containing 0.025% </w:t>
      </w:r>
      <w:proofErr w:type="spellStart"/>
      <w:r w:rsidRPr="00FC4175">
        <w:t>Silwett</w:t>
      </w:r>
      <w:proofErr w:type="spellEnd"/>
      <w:r w:rsidRPr="00FC4175">
        <w:t xml:space="preserve"> L-77 were used as a negative control. Plants were incubated for the indicated time period before harvesting tissue for protein and RNA isolations. Three biological replicates of plants grown and harvested at different times were performed. Four to five week-old plants were used for all experiments.</w:t>
      </w:r>
    </w:p>
    <w:p w:rsidR="000721A0" w:rsidRPr="00FC4175" w:rsidRDefault="000721A0" w:rsidP="000721A0">
      <w:pPr>
        <w:spacing w:after="0" w:line="480" w:lineRule="auto"/>
        <w:jc w:val="both"/>
        <w:rPr>
          <w:b/>
        </w:rPr>
      </w:pPr>
      <w:r w:rsidRPr="00FC4175">
        <w:rPr>
          <w:b/>
        </w:rPr>
        <w:t>P</w:t>
      </w:r>
      <w:r>
        <w:rPr>
          <w:b/>
        </w:rPr>
        <w:t>lasma membrane</w:t>
      </w:r>
      <w:r w:rsidR="00817937">
        <w:rPr>
          <w:b/>
        </w:rPr>
        <w:t xml:space="preserve"> isolation and In-gel Digestion</w:t>
      </w:r>
    </w:p>
    <w:p w:rsidR="000721A0" w:rsidRDefault="000721A0" w:rsidP="000721A0">
      <w:pPr>
        <w:spacing w:after="0" w:line="480" w:lineRule="auto"/>
        <w:jc w:val="both"/>
        <w:rPr>
          <w:bCs/>
        </w:rPr>
      </w:pPr>
      <w:r>
        <w:tab/>
      </w:r>
      <w:r w:rsidRPr="00FC4175">
        <w:t>P</w:t>
      </w:r>
      <w:r>
        <w:t>M</w:t>
      </w:r>
      <w:r w:rsidRPr="00FC4175">
        <w:t xml:space="preserve"> enrichment was performed using </w:t>
      </w:r>
      <w:r w:rsidR="009A1C0A">
        <w:t xml:space="preserve">three rounds of </w:t>
      </w:r>
      <w:r w:rsidRPr="00FC4175">
        <w:t xml:space="preserve">aqueous two-phase partitioning </w:t>
      </w:r>
      <w:r>
        <w:t>a</w:t>
      </w:r>
      <w:r w:rsidRPr="00FC4175">
        <w:t>s in</w:t>
      </w:r>
      <w:r w:rsidR="009A1C0A">
        <w:t xml:space="preserve"> </w:t>
      </w:r>
      <w:r w:rsidR="00870AC1">
        <w:fldChar w:fldCharType="begin"/>
      </w:r>
      <w:r w:rsidR="009A1C0A">
        <w:instrText xml:space="preserve"> ADDIN EN.CITE &lt;EndNote&gt;&lt;Cite&gt;&lt;Author&gt;Larsson&lt;/Author&gt;&lt;Year&gt;1994&lt;/Year&gt;&lt;RecNum&gt;564&lt;/RecNum&gt;&lt;DisplayText&gt;(Larsson et al., 1994)&lt;/DisplayText&gt;&lt;record&gt;&lt;rec-number&gt;564&lt;/rec-number&gt;&lt;foreign-keys&gt;&lt;key app="EN" db-id="vtaxda5rxfdxr0ewxpc5955pwt0a9rze0eer" timestamp="0"&gt;564&lt;/key&gt;&lt;/foreign-keys&gt;&lt;ref-type name="Book Section"&gt;5&lt;/ref-type&gt;&lt;contributors&gt;&lt;authors&gt;&lt;author&gt;Larsson, Christer&lt;/author&gt;&lt;author&gt;Sommarin, Marianne&lt;/author&gt;&lt;author&gt;Widell, Susanne&lt;/author&gt;&lt;author&gt;Harry Walter and Gote, Johansson&lt;/author&gt;&lt;/authors&gt;&lt;/contributors&gt;&lt;titles&gt;&lt;title&gt;Isolation of highly purified plant plasma membranes and separation of inside-out and right-side-out vesicles&lt;/title&gt;&lt;secondary-title&gt;Methods in Enzymology&lt;/secondary-title&gt;&lt;/titles&gt;&lt;periodical&gt;&lt;full-title&gt;Methods in Enzymology&lt;/full-title&gt;&lt;abbr-1&gt;Methods Enzymol.&lt;/abbr-1&gt;&lt;abbr-2&gt;Methods Enzymol&lt;/abbr-2&gt;&lt;/periodical&gt;&lt;pages&gt;451-469&lt;/pages&gt;&lt;volume&gt;Volume 228&lt;/volume&gt;&lt;dates&gt;&lt;year&gt;1994&lt;/year&gt;&lt;/dates&gt;&lt;publisher&gt;Academic Press&lt;/publisher&gt;&lt;urls&gt;&lt;related-urls&gt;&lt;url&gt;http://www.sciencedirect.com/science/article/B7CV2-4B5JPCH-1F1/2/1a7fbb2a58c889a2a5048c88523e7316 &lt;/url&gt;&lt;/related-urls&gt;&lt;/urls&gt;&lt;/record&gt;&lt;/Cite&gt;&lt;/EndNote&gt;</w:instrText>
      </w:r>
      <w:r w:rsidR="00870AC1">
        <w:fldChar w:fldCharType="separate"/>
      </w:r>
      <w:r w:rsidR="009A1C0A">
        <w:rPr>
          <w:noProof/>
        </w:rPr>
        <w:t>(</w:t>
      </w:r>
      <w:hyperlink w:anchor="_ENREF_58" w:tooltip="Larsson, 1994 #564" w:history="1">
        <w:r w:rsidR="0080517A">
          <w:rPr>
            <w:noProof/>
          </w:rPr>
          <w:t>Larsson et al., 1994</w:t>
        </w:r>
      </w:hyperlink>
      <w:r w:rsidR="009A1C0A">
        <w:rPr>
          <w:noProof/>
        </w:rPr>
        <w:t>)</w:t>
      </w:r>
      <w:r w:rsidR="00870AC1">
        <w:fldChar w:fldCharType="end"/>
      </w:r>
      <w:r w:rsidRPr="00FC4175">
        <w:t xml:space="preserve">. The final upper phase fraction containing enriched plasma membrane vesicles was incubated with 0.02% Brij-58 detergent on ice for 10min to invert vesicles and release cytosolic contaminants </w:t>
      </w:r>
      <w:r w:rsidR="00870AC1">
        <w:fldChar w:fldCharType="begin"/>
      </w:r>
      <w:r w:rsidR="009A1C0A">
        <w:instrText xml:space="preserve"> ADDIN EN.CITE &lt;EndNote&gt;&lt;Cite&gt;&lt;Author&gt;Johansson&lt;/Author&gt;&lt;Year&gt;1995&lt;/Year&gt;&lt;RecNum&gt;967&lt;/RecNum&gt;&lt;DisplayText&gt;(Johansson et al., 1995)&lt;/DisplayText&gt;&lt;record&gt;&lt;rec-number&gt;967&lt;/rec-number&gt;&lt;foreign-keys&gt;&lt;key app="EN" db-id="vtaxda5rxfdxr0ewxpc5955pwt0a9rze0eer" timestamp="0"&gt;967&lt;/key&gt;&lt;/foreign-keys&gt;&lt;ref-type name="Journal Article"&gt;17&lt;/ref-type&gt;&lt;contributors&gt;&lt;authors&gt;&lt;author&gt;Johansson, Fredrik&lt;/author&gt;&lt;author&gt;Olbe, Malin&lt;/author&gt;&lt;author&gt;Sommarin, Marianne&lt;/author&gt;&lt;author&gt;Larsson, Christer&lt;/author&gt;&lt;/authors&gt;&lt;/contributors&gt;&lt;titles&gt;&lt;title&gt;Brij 58, a polyoxyethylene acyl ether, creates membrane vesicles of uniform sidedness. A new tool to obtain inside-out (cytoplasmic side-out) plasma membrane vesicles&lt;/title&gt;&lt;secondary-title&gt;The Plant Journal&lt;/secondary-title&gt;&lt;/titles&gt;&lt;periodical&gt;&lt;full-title&gt;The Plant Journal&lt;/full-title&gt;&lt;/periodical&gt;&lt;pages&gt;165-173&lt;/pages&gt;&lt;volume&gt;7&lt;/volume&gt;&lt;number&gt;1&lt;/number&gt;&lt;dates&gt;&lt;year&gt;1995&lt;/year&gt;&lt;/dates&gt;&lt;publisher&gt;Blackwell Science Ltd&lt;/publisher&gt;&lt;isbn&gt;1365-313X&lt;/isbn&gt;&lt;work-type&gt;10.1046/j.1365-313X.1995.07010165.x&lt;/work-type&gt;&lt;urls&gt;&lt;related-urls&gt;&lt;url&gt;http://dx.doi.org/10.1046/j.1365-313X.1995.07010165.x&lt;/url&gt;&lt;/related-urls&gt;&lt;/urls&gt;&lt;/record&gt;&lt;/Cite&gt;&lt;/EndNote&gt;</w:instrText>
      </w:r>
      <w:r w:rsidR="00870AC1">
        <w:fldChar w:fldCharType="separate"/>
      </w:r>
      <w:r w:rsidR="009A1C0A">
        <w:rPr>
          <w:noProof/>
        </w:rPr>
        <w:t>(</w:t>
      </w:r>
      <w:hyperlink w:anchor="_ENREF_43" w:tooltip="Johansson, 1995 #967" w:history="1">
        <w:r w:rsidR="0080517A">
          <w:rPr>
            <w:noProof/>
          </w:rPr>
          <w:t>Johansson et al., 1995</w:t>
        </w:r>
      </w:hyperlink>
      <w:r w:rsidR="009A1C0A">
        <w:rPr>
          <w:noProof/>
        </w:rPr>
        <w:t>)</w:t>
      </w:r>
      <w:r w:rsidR="00870AC1">
        <w:fldChar w:fldCharType="end"/>
      </w:r>
      <w:r w:rsidRPr="00FC4175">
        <w:t>. Samples w</w:t>
      </w:r>
      <w:r>
        <w:t>ere then diluted 20 times with water</w:t>
      </w:r>
      <w:r w:rsidRPr="00FC4175">
        <w:t xml:space="preserve"> and centrifuged at 90000g for 60min to pellet </w:t>
      </w:r>
      <w:r>
        <w:t>PM</w:t>
      </w:r>
      <w:r w:rsidRPr="00FC4175">
        <w:t xml:space="preserve"> vesicles. Membrane pellets were frozen in liquid N</w:t>
      </w:r>
      <w:r w:rsidRPr="00FC4175">
        <w:rPr>
          <w:vertAlign w:val="subscript"/>
        </w:rPr>
        <w:t>2</w:t>
      </w:r>
      <w:r w:rsidRPr="00FC4175">
        <w:t xml:space="preserve"> and stored at -80˚C.</w:t>
      </w:r>
      <w:r w:rsidR="00817937">
        <w:t xml:space="preserve"> </w:t>
      </w:r>
      <w:r w:rsidRPr="00FC4175">
        <w:t xml:space="preserve">Membrane pellets were </w:t>
      </w:r>
      <w:r>
        <w:t xml:space="preserve">thawed on ice and </w:t>
      </w:r>
      <w:proofErr w:type="spellStart"/>
      <w:r w:rsidRPr="00FC4175">
        <w:t>solubilized</w:t>
      </w:r>
      <w:proofErr w:type="spellEnd"/>
      <w:r w:rsidRPr="00FC4175">
        <w:t xml:space="preserve"> in 2X </w:t>
      </w:r>
      <w:proofErr w:type="spellStart"/>
      <w:r w:rsidRPr="00FC4175">
        <w:t>Laemmli</w:t>
      </w:r>
      <w:proofErr w:type="spellEnd"/>
      <w:r w:rsidRPr="00FC4175">
        <w:t xml:space="preserve"> buffer containing 6M urea</w:t>
      </w:r>
      <w:r>
        <w:t xml:space="preserve"> and </w:t>
      </w:r>
      <w:r w:rsidR="007339DF" w:rsidRPr="007339DF">
        <w:t>4% SDS</w:t>
      </w:r>
      <w:r w:rsidRPr="00FC4175">
        <w:t xml:space="preserve">. Protein samples were quantified using the 660nm Protein Assay </w:t>
      </w:r>
      <w:r w:rsidR="007339DF">
        <w:t>with</w:t>
      </w:r>
      <w:r w:rsidRPr="00FC4175">
        <w:t xml:space="preserve"> </w:t>
      </w:r>
      <w:r w:rsidR="007339DF">
        <w:rPr>
          <w:rStyle w:val="Normal1"/>
        </w:rPr>
        <w:t>Ionic Detergent Compatibility Reagent</w:t>
      </w:r>
      <w:r w:rsidR="007339DF" w:rsidRPr="00FC4175">
        <w:t xml:space="preserve"> </w:t>
      </w:r>
      <w:r w:rsidRPr="00FC4175">
        <w:t xml:space="preserve">(Pierce). </w:t>
      </w:r>
      <w:r>
        <w:t>Samples</w:t>
      </w:r>
      <w:r w:rsidRPr="00FC4175">
        <w:t xml:space="preserve"> (250ug total protein) were subjected to 1D SDS-PAGE using an 8-16% Precise Protein Gradient Gel (Thermo Scientific). The entire sample lane was excised and cut into 15 pieces of equal size using a disposable grid cutter (The Gel Company). In-gel digestions were performed with </w:t>
      </w:r>
      <w:proofErr w:type="spellStart"/>
      <w:r>
        <w:t>Promega</w:t>
      </w:r>
      <w:proofErr w:type="spellEnd"/>
      <w:r>
        <w:t xml:space="preserve"> sequencing-grade modified </w:t>
      </w:r>
      <w:proofErr w:type="spellStart"/>
      <w:r w:rsidRPr="00FC4175">
        <w:t>trypsin</w:t>
      </w:r>
      <w:proofErr w:type="spellEnd"/>
      <w:r w:rsidRPr="00FC4175">
        <w:t xml:space="preserve"> according to </w:t>
      </w:r>
      <w:r w:rsidR="00870AC1">
        <w:fldChar w:fldCharType="begin"/>
      </w:r>
      <w:r w:rsidR="007339DF">
        <w:instrText xml:space="preserve"> ADDIN EN.CITE &lt;EndNote&gt;&lt;Cite&gt;&lt;Author&gt;Shevchenko&lt;/Author&gt;&lt;Year&gt;2006&lt;/Year&gt;&lt;RecNum&gt;965&lt;/RecNum&gt;&lt;DisplayText&gt;(Shevchenko et al., 2006)&lt;/DisplayText&gt;&lt;record&gt;&lt;rec-number&gt;965&lt;/rec-number&gt;&lt;foreign-keys&gt;&lt;key app="EN" db-id="vtaxda5rxfdxr0ewxpc5955pwt0a9rze0eer" timestamp="0"&gt;965&lt;/key&gt;&lt;/foreign-keys&gt;&lt;ref-type name="Journal Article"&gt;17&lt;/ref-type&gt;&lt;contributors&gt;&lt;authors&gt;&lt;author&gt;Shevchenko, A.&lt;/author&gt;&lt;author&gt;Tomas, H.&lt;/author&gt;&lt;author&gt;Havlis, J.&lt;/author&gt;&lt;author&gt;Olsen, J. V.&lt;/author&gt;&lt;author&gt;Mann, M.&lt;/author&gt;&lt;/authors&gt;&lt;/contributors&gt;&lt;auth-address&gt;Max Planck Institute of Molecular Cell Biology and Genetics, Pfotenhauerstrasse 108, 01307 Dresden, Germany. shevchenko@mpi-cbg.de&lt;/auth-address&gt;&lt;titles&gt;&lt;title&gt;In-gel digestion for mass spectrometric characterization of proteins and proteomes&lt;/title&gt;&lt;secondary-title&gt;Nature Protocols&lt;/secondary-title&gt;&lt;/titles&gt;&lt;pages&gt;2856-60&lt;/pages&gt;&lt;volume&gt;1&lt;/volume&gt;&lt;number&gt;6&lt;/number&gt;&lt;edition&gt;2007/04/05&lt;/edition&gt;&lt;keywords&gt;&lt;keyword&gt;Electrophoresis&lt;/keyword&gt;&lt;keyword&gt;Mass Spectrometry&lt;/keyword&gt;&lt;keyword&gt;Proteins/*metabolism&lt;/keyword&gt;&lt;keyword&gt;Proteomics/*methods&lt;/keyword&gt;&lt;/keywords&gt;&lt;dates&gt;&lt;year&gt;2006&lt;/year&gt;&lt;/dates&gt;&lt;isbn&gt;1750-2799 (Electronic)&amp;#xD;1750-2799 (Linking)&lt;/isbn&gt;&lt;accession-num&gt;17406544&lt;/accession-num&gt;&lt;urls&gt;&lt;related-urls&gt;&lt;url&gt;http://www.ncbi.nlm.nih.gov/pubmed/17406544&lt;/url&gt;&lt;/related-urls&gt;&lt;/urls&gt;&lt;electronic-resource-num&gt;nprot.2006.468 [pii]&amp;#xD;10.1038/nprot.2006.468&lt;/electronic-resource-num&gt;&lt;language&gt;eng&lt;/language&gt;&lt;/record&gt;&lt;/Cite&gt;&lt;/EndNote&gt;</w:instrText>
      </w:r>
      <w:r w:rsidR="00870AC1">
        <w:fldChar w:fldCharType="separate"/>
      </w:r>
      <w:r w:rsidR="007339DF">
        <w:rPr>
          <w:noProof/>
        </w:rPr>
        <w:t>(</w:t>
      </w:r>
      <w:hyperlink w:anchor="_ENREF_97" w:tooltip="Shevchenko, 2006 #965" w:history="1">
        <w:r w:rsidR="0080517A">
          <w:rPr>
            <w:noProof/>
          </w:rPr>
          <w:t>Shevchenko et al., 2006</w:t>
        </w:r>
      </w:hyperlink>
      <w:r w:rsidR="007339DF">
        <w:rPr>
          <w:noProof/>
        </w:rPr>
        <w:t>)</w:t>
      </w:r>
      <w:r w:rsidR="00870AC1">
        <w:fldChar w:fldCharType="end"/>
      </w:r>
      <w:r w:rsidRPr="00FC4175">
        <w:t xml:space="preserve">. Digested peptides were dried using a </w:t>
      </w:r>
      <w:r w:rsidRPr="00FC4175">
        <w:rPr>
          <w:bCs/>
        </w:rPr>
        <w:t xml:space="preserve">vacuum concentrator then solubilized in 60μL 2% </w:t>
      </w:r>
      <w:proofErr w:type="spellStart"/>
      <w:r w:rsidRPr="00FC4175">
        <w:rPr>
          <w:bCs/>
        </w:rPr>
        <w:t>acetonitri</w:t>
      </w:r>
      <w:r>
        <w:rPr>
          <w:bCs/>
        </w:rPr>
        <w:t>le</w:t>
      </w:r>
      <w:proofErr w:type="spellEnd"/>
      <w:r>
        <w:rPr>
          <w:bCs/>
        </w:rPr>
        <w:t xml:space="preserve">/0.1% </w:t>
      </w:r>
      <w:proofErr w:type="spellStart"/>
      <w:r>
        <w:rPr>
          <w:bCs/>
        </w:rPr>
        <w:t>trifluoroacetic</w:t>
      </w:r>
      <w:proofErr w:type="spellEnd"/>
      <w:r>
        <w:rPr>
          <w:bCs/>
        </w:rPr>
        <w:t xml:space="preserve"> acid and frozen at -80C</w:t>
      </w:r>
      <w:r w:rsidRPr="00FC4175">
        <w:rPr>
          <w:bCs/>
        </w:rPr>
        <w:t>.</w:t>
      </w:r>
    </w:p>
    <w:p w:rsidR="00817937" w:rsidRPr="00817937" w:rsidRDefault="00817937" w:rsidP="000721A0">
      <w:pPr>
        <w:spacing w:after="0" w:line="480" w:lineRule="auto"/>
        <w:jc w:val="both"/>
        <w:rPr>
          <w:b/>
          <w:bCs/>
        </w:rPr>
      </w:pPr>
      <w:r>
        <w:rPr>
          <w:b/>
          <w:bCs/>
        </w:rPr>
        <w:lastRenderedPageBreak/>
        <w:t>LC-MS/MS</w:t>
      </w:r>
    </w:p>
    <w:p w:rsidR="006A2E7A" w:rsidRDefault="000721A0" w:rsidP="000721A0">
      <w:pPr>
        <w:spacing w:after="0" w:line="480" w:lineRule="auto"/>
        <w:jc w:val="both"/>
      </w:pPr>
      <w:r>
        <w:tab/>
      </w:r>
      <w:r w:rsidRPr="00FC4175">
        <w:t xml:space="preserve">Separate LC-MS/MS analyses were performed on peptides derived from individual gel </w:t>
      </w:r>
      <w:r>
        <w:t xml:space="preserve">pieces with a </w:t>
      </w:r>
      <w:r w:rsidRPr="00FC4175">
        <w:t xml:space="preserve">total of 15 LC-MS/MS runs per sample. The LC-MS/MS system configuration consisted of a CTC Pal </w:t>
      </w:r>
      <w:proofErr w:type="spellStart"/>
      <w:r w:rsidRPr="00FC4175">
        <w:t>autosampler</w:t>
      </w:r>
      <w:proofErr w:type="spellEnd"/>
      <w:r w:rsidRPr="00FC4175">
        <w:t xml:space="preserve"> (LEAP Technologies) and Paradigm HPLC (</w:t>
      </w:r>
      <w:proofErr w:type="spellStart"/>
      <w:r w:rsidRPr="00FC4175">
        <w:t>Michrom</w:t>
      </w:r>
      <w:proofErr w:type="spellEnd"/>
      <w:r w:rsidRPr="00FC4175">
        <w:t xml:space="preserve"> </w:t>
      </w:r>
      <w:proofErr w:type="spellStart"/>
      <w:r w:rsidRPr="00FC4175">
        <w:t>BioResources</w:t>
      </w:r>
      <w:proofErr w:type="spellEnd"/>
      <w:r w:rsidRPr="00FC4175">
        <w:t xml:space="preserve">) coupled to a </w:t>
      </w:r>
      <w:proofErr w:type="spellStart"/>
      <w:r w:rsidRPr="00FC4175">
        <w:t>QExactive</w:t>
      </w:r>
      <w:proofErr w:type="spellEnd"/>
      <w:r w:rsidRPr="00FC4175">
        <w:t xml:space="preserve"> hybrid </w:t>
      </w:r>
      <w:proofErr w:type="spellStart"/>
      <w:r w:rsidRPr="00FC4175">
        <w:t>quadrupole</w:t>
      </w:r>
      <w:r w:rsidR="00B25909">
        <w:t>-</w:t>
      </w:r>
      <w:r w:rsidRPr="00FC4175">
        <w:t>Orbitrap</w:t>
      </w:r>
      <w:proofErr w:type="spellEnd"/>
      <w:r w:rsidRPr="00FC4175">
        <w:t xml:space="preserve"> mass spectrometer (Thermo Scientific) with a </w:t>
      </w:r>
      <w:proofErr w:type="spellStart"/>
      <w:r w:rsidRPr="00FC4175">
        <w:t>CaptiveSpray</w:t>
      </w:r>
      <w:proofErr w:type="spellEnd"/>
      <w:r w:rsidRPr="00FC4175">
        <w:t xml:space="preserve"> ionization source (</w:t>
      </w:r>
      <w:proofErr w:type="spellStart"/>
      <w:r>
        <w:t>Michrom</w:t>
      </w:r>
      <w:proofErr w:type="spellEnd"/>
      <w:r>
        <w:t xml:space="preserve"> </w:t>
      </w:r>
      <w:proofErr w:type="spellStart"/>
      <w:r>
        <w:t>BioResources</w:t>
      </w:r>
      <w:proofErr w:type="spellEnd"/>
      <w:r>
        <w:t xml:space="preserve">). </w:t>
      </w:r>
      <w:r w:rsidRPr="00FC4175">
        <w:t>LC was performed by injecting 20</w:t>
      </w:r>
      <w:r w:rsidRPr="00FC4175">
        <w:rPr>
          <w:bCs/>
        </w:rPr>
        <w:t xml:space="preserve">μL of each peptide sample onto a </w:t>
      </w:r>
      <w:r w:rsidRPr="00DA625C">
        <w:rPr>
          <w:bCs/>
        </w:rPr>
        <w:t>Zorbax300SB-C18 trap column</w:t>
      </w:r>
      <w:r w:rsidRPr="00FC4175">
        <w:rPr>
          <w:bCs/>
        </w:rPr>
        <w:t xml:space="preserve"> </w:t>
      </w:r>
      <w:r w:rsidRPr="00DA625C">
        <w:rPr>
          <w:bCs/>
        </w:rPr>
        <w:t>(5μm, 5x0.3mm, Agilent Technologies</w:t>
      </w:r>
      <w:r w:rsidRPr="00FC4175">
        <w:rPr>
          <w:bCs/>
        </w:rPr>
        <w:t xml:space="preserve">) and desalted online. Peptides were then eluted from the trap and separated on a reverse-phase </w:t>
      </w:r>
      <w:proofErr w:type="spellStart"/>
      <w:r w:rsidRPr="00DA625C">
        <w:rPr>
          <w:bCs/>
        </w:rPr>
        <w:t>Michrom</w:t>
      </w:r>
      <w:proofErr w:type="spellEnd"/>
      <w:r w:rsidRPr="00DA625C">
        <w:rPr>
          <w:bCs/>
        </w:rPr>
        <w:t xml:space="preserve"> Magic C18AQ (200μm x 150mm) capillary column at a flow rate of 2 </w:t>
      </w:r>
      <w:proofErr w:type="spellStart"/>
      <w:r w:rsidRPr="00DA625C">
        <w:rPr>
          <w:bCs/>
        </w:rPr>
        <w:t>μL</w:t>
      </w:r>
      <w:proofErr w:type="spellEnd"/>
      <w:r w:rsidRPr="00DA625C">
        <w:rPr>
          <w:bCs/>
        </w:rPr>
        <w:t xml:space="preserve">/min using a </w:t>
      </w:r>
      <w:r w:rsidRPr="00DA625C">
        <w:t>120min gradient (2 to 35% buffer B 85min, 35 to 80% buffer B 25min, 2% buffer B 10min; buffer A=0.01% formic acid in H</w:t>
      </w:r>
      <w:r w:rsidRPr="00DA625C">
        <w:rPr>
          <w:vertAlign w:val="subscript"/>
        </w:rPr>
        <w:t>2</w:t>
      </w:r>
      <w:r w:rsidRPr="00DA625C">
        <w:t xml:space="preserve">O, buffer B=100% acetonitrile). The mass spectrometer was operated in data-dependent acquisition mode </w:t>
      </w:r>
      <w:r w:rsidR="00DA625C">
        <w:t>using a standard Top15 method.</w:t>
      </w:r>
      <w:r w:rsidR="007339DF" w:rsidRPr="00B86BDA">
        <w:t xml:space="preserve"> </w:t>
      </w:r>
    </w:p>
    <w:p w:rsidR="000721A0" w:rsidRPr="00FC4175" w:rsidRDefault="000721A0" w:rsidP="000721A0">
      <w:pPr>
        <w:spacing w:after="0" w:line="480" w:lineRule="auto"/>
        <w:jc w:val="both"/>
        <w:rPr>
          <w:b/>
        </w:rPr>
      </w:pPr>
      <w:r w:rsidRPr="00FC4175">
        <w:rPr>
          <w:b/>
        </w:rPr>
        <w:t>Protein identification and quantitative analysis</w:t>
      </w:r>
    </w:p>
    <w:p w:rsidR="000721A0" w:rsidRPr="00FC4175" w:rsidRDefault="000721A0" w:rsidP="000721A0">
      <w:pPr>
        <w:spacing w:after="0" w:line="480" w:lineRule="auto"/>
        <w:jc w:val="both"/>
      </w:pPr>
      <w:r>
        <w:tab/>
      </w:r>
      <w:r w:rsidRPr="00FC4175">
        <w:t xml:space="preserve">Tandem mass spectra were extracted </w:t>
      </w:r>
      <w:r w:rsidR="00B86BDA">
        <w:t xml:space="preserve">to MZML format </w:t>
      </w:r>
      <w:r w:rsidRPr="00FC4175">
        <w:t xml:space="preserve">using Proteome Discoverer </w:t>
      </w:r>
      <w:r w:rsidR="00B86BDA">
        <w:t xml:space="preserve">v1.3.0.0 </w:t>
      </w:r>
      <w:r w:rsidRPr="00FC4175">
        <w:t xml:space="preserve">and analyzed using the </w:t>
      </w:r>
      <w:proofErr w:type="spellStart"/>
      <w:r w:rsidRPr="00FC4175">
        <w:t>X!Tandem</w:t>
      </w:r>
      <w:proofErr w:type="spellEnd"/>
      <w:r w:rsidRPr="00FC4175">
        <w:t xml:space="preserve"> GPM-XE Cyclone version </w:t>
      </w:r>
      <w:r w:rsidR="008F6F2A" w:rsidRPr="008F6F2A">
        <w:t>2012.10.01.2</w:t>
      </w:r>
      <w:r w:rsidRPr="00FC4175">
        <w:t xml:space="preserve"> spectrum modeler </w:t>
      </w:r>
      <w:r w:rsidR="00B86BDA" w:rsidRPr="00FC4175">
        <w:t>(</w:t>
      </w:r>
      <w:r w:rsidR="00B86BDA" w:rsidRPr="00A9132D">
        <w:t>http://www.thegpm.org</w:t>
      </w:r>
      <w:r w:rsidR="00B86BDA" w:rsidRPr="00FC4175">
        <w:t>)</w:t>
      </w:r>
      <w:r w:rsidR="00B86BDA">
        <w:t xml:space="preserve"> </w:t>
      </w:r>
      <w:r w:rsidR="00870AC1">
        <w:fldChar w:fldCharType="begin"/>
      </w:r>
      <w:r w:rsidR="007339DF">
        <w:instrText xml:space="preserve"> ADDIN EN.CITE &lt;EndNote&gt;&lt;Cite&gt;&lt;Author&gt;Craig&lt;/Author&gt;&lt;Year&gt;2004&lt;/Year&gt;&lt;RecNum&gt;767&lt;/RecNum&gt;&lt;DisplayText&gt;(Craig and Beavis, 2004)&lt;/DisplayText&gt;&lt;record&gt;&lt;rec-number&gt;767&lt;/rec-number&gt;&lt;foreign-keys&gt;&lt;key app="EN" db-id="vtaxda5rxfdxr0ewxpc5955pwt0a9rze0eer" timestamp="0"&gt;767&lt;/key&gt;&lt;/foreign-keys&gt;&lt;ref-type name="Journal Article"&gt;17&lt;/ref-type&gt;&lt;contributors&gt;&lt;authors&gt;&lt;author&gt;Craig, R.&lt;/author&gt;&lt;author&gt;Beavis, R. C.&lt;/author&gt;&lt;/authors&gt;&lt;/contributors&gt;&lt;auth-address&gt;Manitoba Centre for Proteomics, University of Manitoba, Winnipeg, MB, Canada R3T 2N2.&lt;/auth-address&gt;&lt;titles&gt;&lt;title&gt;TANDEM: matching proteins with tandem mass spectra&lt;/title&gt;&lt;secondary-title&gt;Bioinformatics&lt;/secondary-title&gt;&lt;/titles&gt;&lt;periodical&gt;&lt;full-title&gt;Bioinformatics&lt;/full-title&gt;&lt;abbr-1&gt;Bioinformatics&lt;/abbr-1&gt;&lt;abbr-2&gt;Bioinformatics&lt;/abbr-2&gt;&lt;/periodical&gt;&lt;pages&gt;1466-7&lt;/pages&gt;&lt;volume&gt;20&lt;/volume&gt;&lt;number&gt;9&lt;/number&gt;&lt;edition&gt;2004/02/21&lt;/edition&gt;&lt;keywords&gt;&lt;keyword&gt;*Algorithms&lt;/keyword&gt;&lt;keyword&gt;Databases, Protein&lt;/keyword&gt;&lt;keyword&gt;Information Storage and Retrieval/*methods&lt;/keyword&gt;&lt;keyword&gt;Mass Spectrometry/*methods&lt;/keyword&gt;&lt;keyword&gt;Proteins/*analysis/*chemistry&lt;/keyword&gt;&lt;keyword&gt;Sequence Alignment/methods&lt;/keyword&gt;&lt;keyword&gt;Sequence Analysis, Protein/*methods&lt;/keyword&gt;&lt;keyword&gt;Sequence Homology, Amino Acid&lt;/keyword&gt;&lt;keyword&gt;*Software&lt;/keyword&gt;&lt;/keywords&gt;&lt;dates&gt;&lt;year&gt;2004&lt;/year&gt;&lt;pub-dates&gt;&lt;date&gt;Jun 12&lt;/date&gt;&lt;/pub-dates&gt;&lt;/dates&gt;&lt;isbn&gt;1367-4803 (Print)&amp;#xD;1367-4803 (Linking)&lt;/isbn&gt;&lt;accession-num&gt;14976030&lt;/accession-num&gt;&lt;urls&gt;&lt;related-urls&gt;&lt;url&gt;http://www.ncbi.nlm.nih.gov/pubmed/14976030&lt;/url&gt;&lt;/related-urls&gt;&lt;/urls&gt;&lt;electronic-resource-num&gt;10.1093/bioinformatics/bth092&amp;#xD;bth092 [pii]&lt;/electronic-resource-num&gt;&lt;language&gt;eng&lt;/language&gt;&lt;/record&gt;&lt;/Cite&gt;&lt;/EndNote&gt;</w:instrText>
      </w:r>
      <w:r w:rsidR="00870AC1">
        <w:fldChar w:fldCharType="separate"/>
      </w:r>
      <w:r w:rsidR="007339DF">
        <w:rPr>
          <w:noProof/>
        </w:rPr>
        <w:t>(</w:t>
      </w:r>
      <w:hyperlink w:anchor="_ENREF_21" w:tooltip="Craig, 2004 #767" w:history="1">
        <w:r w:rsidR="0080517A">
          <w:rPr>
            <w:noProof/>
          </w:rPr>
          <w:t>Craig and Beavis, 2004</w:t>
        </w:r>
      </w:hyperlink>
      <w:r w:rsidR="007339DF">
        <w:rPr>
          <w:noProof/>
        </w:rPr>
        <w:t>)</w:t>
      </w:r>
      <w:r w:rsidR="00870AC1">
        <w:fldChar w:fldCharType="end"/>
      </w:r>
      <w:r w:rsidRPr="00FC4175">
        <w:t xml:space="preserve">. </w:t>
      </w:r>
      <w:proofErr w:type="spellStart"/>
      <w:r w:rsidRPr="00FC4175">
        <w:t>X!Tandem</w:t>
      </w:r>
      <w:proofErr w:type="spellEnd"/>
      <w:r w:rsidRPr="00FC4175">
        <w:t xml:space="preserve"> was configured to search the TAIR10 Arabidopsis complete proteome sequence (TAIR10_pep_20101214.fasta, 35386 entries) with a common repository of adventitious proteins database (</w:t>
      </w:r>
      <w:proofErr w:type="spellStart"/>
      <w:r w:rsidRPr="00FC4175">
        <w:t>cRAP</w:t>
      </w:r>
      <w:proofErr w:type="spellEnd"/>
      <w:r w:rsidRPr="00FC4175">
        <w:t xml:space="preserve"> version 1.0, 112 entries). A reversed and concatenated database served as a decoy sequence database to determine </w:t>
      </w:r>
      <w:r w:rsidR="007339DF">
        <w:t xml:space="preserve">peptide and </w:t>
      </w:r>
      <w:r w:rsidRPr="00FC4175">
        <w:t>protein f</w:t>
      </w:r>
      <w:r w:rsidR="007339DF">
        <w:t>alse discovery rate</w:t>
      </w:r>
      <w:r w:rsidR="00B25909">
        <w:t>s</w:t>
      </w:r>
      <w:r w:rsidR="007339DF">
        <w:t xml:space="preserve"> (FDR) </w:t>
      </w:r>
      <w:r w:rsidR="00870AC1">
        <w:fldChar w:fldCharType="begin"/>
      </w:r>
      <w:r w:rsidR="007339DF">
        <w:instrText xml:space="preserve"> ADDIN EN.CITE &lt;EndNote&gt;&lt;Cite&gt;&lt;Author&gt;Kall&lt;/Author&gt;&lt;Year&gt;2008&lt;/Year&gt;&lt;RecNum&gt;755&lt;/RecNum&gt;&lt;DisplayText&gt;(Kall et al., 2008)&lt;/DisplayText&gt;&lt;record&gt;&lt;rec-number&gt;755&lt;/rec-number&gt;&lt;foreign-keys&gt;&lt;key app="EN" db-id="vtaxda5rxfdxr0ewxpc5955pwt0a9rze0eer" timestamp="0"&gt;755&lt;/key&gt;&lt;/foreign-keys&gt;&lt;ref-type name="Journal Article"&gt;17&lt;/ref-type&gt;&lt;contributors&gt;&lt;authors&gt;&lt;author&gt;Kall, L.&lt;/author&gt;&lt;author&gt;Storey, J. D.&lt;/author&gt;&lt;author&gt;MacCoss, M. J.&lt;/author&gt;&lt;author&gt;Noble, W. S.&lt;/author&gt;&lt;/authors&gt;&lt;/contributors&gt;&lt;auth-address&gt;Department of Genome Sciences, University of Washington, Seattle, Washington 98195, USA.&lt;/auth-address&gt;&lt;titles&gt;&lt;title&gt;Assigning significance to peptides identified by tandem mass spectrometry using decoy databases&lt;/title&gt;&lt;secondary-title&gt;Journal of Proteome Research&lt;/secondary-title&gt;&lt;/titles&gt;&lt;pages&gt;29-34&lt;/pages&gt;&lt;volume&gt;7&lt;/volume&gt;&lt;number&gt;1&lt;/number&gt;&lt;edition&gt;2007/12/11&lt;/edition&gt;&lt;keywords&gt;&lt;keyword&gt;Databases, Protein&lt;/keyword&gt;&lt;keyword&gt;*Models, Statistical&lt;/keyword&gt;&lt;keyword&gt;Peptides/*analysis&lt;/keyword&gt;&lt;keyword&gt;Tandem Mass Spectrometry/*methods&lt;/keyword&gt;&lt;/keywords&gt;&lt;dates&gt;&lt;year&gt;2008&lt;/year&gt;&lt;pub-dates&gt;&lt;date&gt;Jan&lt;/date&gt;&lt;/pub-dates&gt;&lt;/dates&gt;&lt;isbn&gt;1535-3893 (Print)&amp;#xD;1535-3893 (Linking)&lt;/isbn&gt;&lt;accession-num&gt;18067246&lt;/accession-num&gt;&lt;urls&gt;&lt;related-urls&gt;&lt;url&gt;http://www.ncbi.nlm.nih.gov/pubmed/18067246&lt;/url&gt;&lt;/related-urls&gt;&lt;/urls&gt;&lt;electronic-resource-num&gt;10.1021/pr700600n&lt;/electronic-resource-num&gt;&lt;language&gt;eng&lt;/language&gt;&lt;/record&gt;&lt;/Cite&gt;&lt;/EndNote&gt;</w:instrText>
      </w:r>
      <w:r w:rsidR="00870AC1">
        <w:fldChar w:fldCharType="separate"/>
      </w:r>
      <w:r w:rsidR="007339DF">
        <w:rPr>
          <w:noProof/>
        </w:rPr>
        <w:t>(</w:t>
      </w:r>
      <w:hyperlink w:anchor="_ENREF_45" w:tooltip="Kall, 2008 #755" w:history="1">
        <w:r w:rsidR="0080517A">
          <w:rPr>
            <w:noProof/>
          </w:rPr>
          <w:t>Kall et al., 2008</w:t>
        </w:r>
      </w:hyperlink>
      <w:r w:rsidR="007339DF">
        <w:rPr>
          <w:noProof/>
        </w:rPr>
        <w:t>)</w:t>
      </w:r>
      <w:r w:rsidR="00870AC1">
        <w:fldChar w:fldCharType="end"/>
      </w:r>
      <w:r w:rsidRPr="00FC4175">
        <w:t xml:space="preserve">. </w:t>
      </w:r>
      <w:proofErr w:type="spellStart"/>
      <w:r w:rsidRPr="00FC4175">
        <w:t>X!Tandem</w:t>
      </w:r>
      <w:proofErr w:type="spellEnd"/>
      <w:r w:rsidRPr="00FC4175">
        <w:t xml:space="preserve"> was configured to allow parent ion mass error of 20ppm and fragment mass error of 20ppm. Data were searched using </w:t>
      </w:r>
      <w:r w:rsidRPr="00570BF4">
        <w:t>fixed modification of +57 (</w:t>
      </w:r>
      <w:proofErr w:type="spellStart"/>
      <w:r w:rsidRPr="00570BF4">
        <w:t>c</w:t>
      </w:r>
      <w:r w:rsidR="00570BF4" w:rsidRPr="00570BF4">
        <w:t>arbamidomethyl</w:t>
      </w:r>
      <w:proofErr w:type="spellEnd"/>
      <w:r w:rsidR="00570BF4" w:rsidRPr="00570BF4">
        <w:t>) modification on C</w:t>
      </w:r>
      <w:r w:rsidRPr="00570BF4">
        <w:t xml:space="preserve"> residues and the following variable modifications: -18 on n (</w:t>
      </w:r>
      <w:proofErr w:type="spellStart"/>
      <w:r w:rsidRPr="00570BF4">
        <w:t>Glu</w:t>
      </w:r>
      <w:proofErr w:type="spellEnd"/>
      <w:r w:rsidRPr="00570BF4">
        <w:t>-&gt;</w:t>
      </w:r>
      <w:proofErr w:type="spellStart"/>
      <w:r w:rsidRPr="00570BF4">
        <w:t>pyro-Glu</w:t>
      </w:r>
      <w:proofErr w:type="spellEnd"/>
      <w:r w:rsidRPr="00570BF4">
        <w:t>), -17 on n (Ammonia-loss), -17 on n (</w:t>
      </w:r>
      <w:proofErr w:type="spellStart"/>
      <w:r w:rsidRPr="00570BF4">
        <w:t>Gln</w:t>
      </w:r>
      <w:proofErr w:type="spellEnd"/>
      <w:r w:rsidRPr="00570BF4">
        <w:t>-&gt;</w:t>
      </w:r>
      <w:proofErr w:type="spellStart"/>
      <w:r w:rsidRPr="00570BF4">
        <w:t>pyro-Glu</w:t>
      </w:r>
      <w:proofErr w:type="spellEnd"/>
      <w:r w:rsidRPr="00570BF4">
        <w:t>), +1 on NQ (</w:t>
      </w:r>
      <w:proofErr w:type="spellStart"/>
      <w:r w:rsidRPr="00570BF4">
        <w:t>Deamidated</w:t>
      </w:r>
      <w:proofErr w:type="spellEnd"/>
      <w:r w:rsidRPr="00570BF4">
        <w:t>), +16 on MW (Oxidation), +32 on MW (</w:t>
      </w:r>
      <w:proofErr w:type="spellStart"/>
      <w:r w:rsidRPr="00570BF4">
        <w:t>Dioxidation</w:t>
      </w:r>
      <w:proofErr w:type="spellEnd"/>
      <w:r w:rsidRPr="00570BF4">
        <w:t xml:space="preserve">), +42 on </w:t>
      </w:r>
      <w:proofErr w:type="spellStart"/>
      <w:r w:rsidRPr="00570BF4">
        <w:t>Kn</w:t>
      </w:r>
      <w:proofErr w:type="spellEnd"/>
      <w:r w:rsidRPr="00570BF4">
        <w:t xml:space="preserve"> (Acetyl), +80 on STY (</w:t>
      </w:r>
      <w:proofErr w:type="spellStart"/>
      <w:r w:rsidRPr="00570BF4">
        <w:t>Phospho</w:t>
      </w:r>
      <w:proofErr w:type="spellEnd"/>
      <w:r w:rsidRPr="00570BF4">
        <w:t xml:space="preserve">) while allowing one </w:t>
      </w:r>
      <w:r w:rsidRPr="00570BF4">
        <w:lastRenderedPageBreak/>
        <w:t>missed cleavage.</w:t>
      </w:r>
      <w:r w:rsidRPr="00FC4175">
        <w:t xml:space="preserve"> </w:t>
      </w:r>
      <w:proofErr w:type="spellStart"/>
      <w:r w:rsidRPr="00FC4175">
        <w:t>X!Tandem</w:t>
      </w:r>
      <w:proofErr w:type="spellEnd"/>
      <w:r w:rsidRPr="00FC4175">
        <w:t xml:space="preserve"> search results were imported into Scaffold </w:t>
      </w:r>
      <w:r>
        <w:t>4.0.3</w:t>
      </w:r>
      <w:r w:rsidRPr="00FC4175">
        <w:t xml:space="preserve"> (Proteome Software) </w:t>
      </w:r>
      <w:r>
        <w:t>with</w:t>
      </w:r>
      <w:r w:rsidRPr="00FC4175">
        <w:t xml:space="preserve"> all MS runs corresponding to the same sample </w:t>
      </w:r>
      <w:r>
        <w:t>merged</w:t>
      </w:r>
      <w:r w:rsidRPr="00FC4175">
        <w:t xml:space="preserve">. </w:t>
      </w:r>
      <w:r>
        <w:t>The probability of p</w:t>
      </w:r>
      <w:r w:rsidRPr="00FC4175">
        <w:t>eptide identifications w</w:t>
      </w:r>
      <w:r>
        <w:t>as</w:t>
      </w:r>
      <w:r w:rsidRPr="00FC4175">
        <w:t xml:space="preserve"> modeled using </w:t>
      </w:r>
      <w:r>
        <w:t>a local FDR</w:t>
      </w:r>
      <w:r w:rsidRPr="00FC4175">
        <w:t xml:space="preserve"> algorithm</w:t>
      </w:r>
      <w:r>
        <w:t xml:space="preserve"> with discriminant scoring with a n</w:t>
      </w:r>
      <w:r w:rsidRPr="00E606CF">
        <w:t>aïve Bayes</w:t>
      </w:r>
      <w:r>
        <w:t xml:space="preserve"> c</w:t>
      </w:r>
      <w:r w:rsidR="00B25909">
        <w:t>lassifier</w:t>
      </w:r>
      <w:r w:rsidR="00E34790">
        <w:t xml:space="preserve">. </w:t>
      </w:r>
      <w:r w:rsidRPr="00FC4175">
        <w:t>Protein identifications</w:t>
      </w:r>
      <w:r>
        <w:t xml:space="preserve"> required two unique peptides, 99.8</w:t>
      </w:r>
      <w:r w:rsidRPr="00FC4175">
        <w:t>% protein probability</w:t>
      </w:r>
      <w:r>
        <w:t>, and 20% peptide probability</w:t>
      </w:r>
      <w:r w:rsidRPr="00FC4175">
        <w:t xml:space="preserve">. Using these identification thresholds, the dataset contained </w:t>
      </w:r>
      <w:r w:rsidR="00A9132D" w:rsidRPr="00A9132D">
        <w:t>6227230</w:t>
      </w:r>
      <w:r w:rsidRPr="00FC4175">
        <w:t xml:space="preserve"> spectra and </w:t>
      </w:r>
      <w:r w:rsidR="00A9132D" w:rsidRPr="00A9132D">
        <w:t>4932</w:t>
      </w:r>
      <w:r>
        <w:t xml:space="preserve"> </w:t>
      </w:r>
      <w:r w:rsidRPr="00E606CF">
        <w:rPr>
          <w:i/>
        </w:rPr>
        <w:t>Arabidopsis</w:t>
      </w:r>
      <w:r w:rsidRPr="00FC4175">
        <w:t xml:space="preserve"> proteins </w:t>
      </w:r>
      <w:r>
        <w:t>at</w:t>
      </w:r>
      <w:r w:rsidRPr="00FC4175">
        <w:t xml:space="preserve"> </w:t>
      </w:r>
      <w:r w:rsidRPr="00A9132D">
        <w:t>0.7%</w:t>
      </w:r>
      <w:r>
        <w:t xml:space="preserve"> peptide FDR and </w:t>
      </w:r>
      <w:r w:rsidRPr="00A9132D">
        <w:t>4.7%</w:t>
      </w:r>
      <w:r w:rsidR="00A9132D">
        <w:t xml:space="preserve"> protein FDR</w:t>
      </w:r>
      <w:r w:rsidRPr="00FC4175">
        <w:t xml:space="preserve">. </w:t>
      </w:r>
      <w:r w:rsidR="00E34790">
        <w:t>Shared spectral count distribution</w:t>
      </w:r>
      <w:r w:rsidR="00B25909">
        <w:t>s</w:t>
      </w:r>
      <w:r w:rsidR="00E34790">
        <w:t xml:space="preserve"> was performed within Scaffold similar to </w:t>
      </w:r>
      <w:r w:rsidR="00870AC1">
        <w:fldChar w:fldCharType="begin"/>
      </w:r>
      <w:r w:rsidR="00E34790">
        <w:instrText xml:space="preserve"> ADDIN EN.CITE &lt;EndNote&gt;&lt;Cite&gt;&lt;Author&gt;Zhang&lt;/Author&gt;&lt;Year&gt;2010&lt;/Year&gt;&lt;RecNum&gt;710&lt;/RecNum&gt;&lt;DisplayText&gt;(Zhang et al., 2010)&lt;/DisplayText&gt;&lt;record&gt;&lt;rec-number&gt;710&lt;/rec-number&gt;&lt;foreign-keys&gt;&lt;key app="EN" db-id="vtaxda5rxfdxr0ewxpc5955pwt0a9rze0eer" timestamp="0"&gt;710&lt;/key&gt;&lt;/foreign-keys&gt;&lt;ref-type name="Journal Article"&gt;17&lt;/ref-type&gt;&lt;contributors&gt;&lt;authors&gt;&lt;author&gt;Zhang, Ying&lt;/author&gt;&lt;author&gt;Wen, Zhihui&lt;/author&gt;&lt;author&gt;Washburn, Michael P.&lt;/author&gt;&lt;author&gt;Florens, Laurence&lt;/author&gt;&lt;/authors&gt;&lt;/contributors&gt;&lt;titles&gt;&lt;title&gt;Refinements to Label Free Proteome Quantitation: How to Deal with Peptides Shared by Multiple Proteins&lt;/title&gt;&lt;secondary-title&gt;Anal Chem&lt;/secondary-title&gt;&lt;/titles&gt;&lt;pages&gt;2272-2281&lt;/pages&gt;&lt;volume&gt;82&lt;/volume&gt;&lt;number&gt;6&lt;/number&gt;&lt;dates&gt;&lt;year&gt;2010&lt;/year&gt;&lt;/dates&gt;&lt;publisher&gt;American Chemical Society&lt;/publisher&gt;&lt;urls&gt;&lt;related-urls&gt;&lt;url&gt;http://dx.doi.org/10.1021/ac9023999 &lt;/url&gt;&lt;/related-urls&gt;&lt;/urls&gt;&lt;/record&gt;&lt;/Cite&gt;&lt;/EndNote&gt;</w:instrText>
      </w:r>
      <w:r w:rsidR="00870AC1">
        <w:fldChar w:fldCharType="separate"/>
      </w:r>
      <w:r w:rsidR="00E34790">
        <w:rPr>
          <w:noProof/>
        </w:rPr>
        <w:t>(</w:t>
      </w:r>
      <w:hyperlink w:anchor="_ENREF_117" w:tooltip="Zhang, 2010 #710" w:history="1">
        <w:r w:rsidR="0080517A">
          <w:rPr>
            <w:noProof/>
          </w:rPr>
          <w:t>Zhang et al., 2010</w:t>
        </w:r>
      </w:hyperlink>
      <w:r w:rsidR="00E34790">
        <w:rPr>
          <w:noProof/>
        </w:rPr>
        <w:t>)</w:t>
      </w:r>
      <w:r w:rsidR="00870AC1">
        <w:fldChar w:fldCharType="end"/>
      </w:r>
      <w:r w:rsidR="00E34790">
        <w:t xml:space="preserve"> using each protein's cumulative unique peptide identification probability as the distribution factor. Spectral counts of protein isoforms mapping to the same genomic locus were summed before differential expression analysis. </w:t>
      </w:r>
      <w:r w:rsidRPr="00FC4175">
        <w:t>The Scaffold protein report containing</w:t>
      </w:r>
      <w:r w:rsidR="00A64D10">
        <w:t xml:space="preserve"> total spectra</w:t>
      </w:r>
      <w:r w:rsidRPr="00FC4175">
        <w:t xml:space="preserve">, number of </w:t>
      </w:r>
      <w:r w:rsidR="00E54EAD">
        <w:t>exclusive</w:t>
      </w:r>
      <w:r w:rsidRPr="00FC4175">
        <w:t xml:space="preserve"> spectra, and </w:t>
      </w:r>
      <w:r w:rsidR="00A64D10">
        <w:t xml:space="preserve">all </w:t>
      </w:r>
      <w:r w:rsidR="00A64D10" w:rsidRPr="00FC4175">
        <w:t xml:space="preserve">protein identification probabilities </w:t>
      </w:r>
      <w:r w:rsidR="00A64D10">
        <w:t xml:space="preserve">is </w:t>
      </w:r>
      <w:r w:rsidRPr="00FC4175">
        <w:t xml:space="preserve">available in </w:t>
      </w:r>
      <w:r w:rsidRPr="00E54EAD">
        <w:t xml:space="preserve">Supplemental Table </w:t>
      </w:r>
      <w:r w:rsidR="00A64D10" w:rsidRPr="00E54EAD">
        <w:t>0</w:t>
      </w:r>
      <w:r w:rsidR="00E54EAD" w:rsidRPr="00E54EAD">
        <w:t>2</w:t>
      </w:r>
      <w:r w:rsidRPr="00FC4175">
        <w:t>.</w:t>
      </w:r>
      <w:r w:rsidR="00EE5F34">
        <w:t xml:space="preserve"> The </w:t>
      </w:r>
      <w:proofErr w:type="spellStart"/>
      <w:r w:rsidR="00EE5F34">
        <w:t>QSpec</w:t>
      </w:r>
      <w:proofErr w:type="spellEnd"/>
      <w:r w:rsidR="00E54EAD">
        <w:t>/</w:t>
      </w:r>
      <w:proofErr w:type="spellStart"/>
      <w:r w:rsidR="00E54EAD">
        <w:t>QProt</w:t>
      </w:r>
      <w:proofErr w:type="spellEnd"/>
      <w:r w:rsidR="00E54EAD">
        <w:t xml:space="preserve"> statistical framework v</w:t>
      </w:r>
      <w:r w:rsidR="00EE5F34">
        <w:t>1.2.2 (</w:t>
      </w:r>
      <w:r w:rsidR="00EE5F34" w:rsidRPr="00EE5F34">
        <w:t>http://sourceforge.net/projects/qprot/</w:t>
      </w:r>
      <w:r w:rsidR="00EE5F34">
        <w:t>)</w:t>
      </w:r>
      <w:r w:rsidR="0068512A" w:rsidRPr="0068512A">
        <w:t xml:space="preserve"> </w:t>
      </w:r>
      <w:r w:rsidR="00870AC1">
        <w:fldChar w:fldCharType="begin"/>
      </w:r>
      <w:r w:rsidR="00EE5F34">
        <w:instrText xml:space="preserve"> ADDIN EN.CITE &lt;EndNote&gt;&lt;Cite&gt;&lt;Author&gt;Choi&lt;/Author&gt;&lt;Year&gt;2008&lt;/Year&gt;&lt;RecNum&gt;702&lt;/RecNum&gt;&lt;DisplayText&gt;(Choi et al., 2008)&lt;/DisplayText&gt;&lt;record&gt;&lt;rec-number&gt;702&lt;/rec-number&gt;&lt;foreign-keys&gt;&lt;key app="EN" db-id="vtaxda5rxfdxr0ewxpc5955pwt0a9rze0eer" timestamp="0"&gt;702&lt;/key&gt;&lt;/foreign-keys&gt;&lt;ref-type name="Journal Article"&gt;17&lt;/ref-type&gt;&lt;contributors&gt;&lt;authors&gt;&lt;author&gt;Choi, H.&lt;/author&gt;&lt;author&gt;Fermin, D.&lt;/author&gt;&lt;author&gt;Nesvizhskii, A. I.&lt;/author&gt;&lt;/authors&gt;&lt;/contributors&gt;&lt;auth-address&gt;Department of Pathology, University of Michigan, Ann Arbor, Michigan 48109, USA.&lt;/auth-address&gt;&lt;titles&gt;&lt;title&gt;Significance analysis of spectral count data in label-free shotgun proteomics&lt;/title&gt;&lt;secondary-title&gt;Molecular &amp;amp; Cellular Proteomics&lt;/secondary-title&gt;&lt;/titles&gt;&lt;periodical&gt;&lt;full-title&gt;Molecular &amp;amp; Cellular Proteomics&lt;/full-title&gt;&lt;/periodical&gt;&lt;pages&gt;2373-85&lt;/pages&gt;&lt;volume&gt;7&lt;/volume&gt;&lt;number&gt;12&lt;/number&gt;&lt;keywords&gt;&lt;keyword&gt;Animals&lt;/keyword&gt;&lt;keyword&gt;Bayes Theorem&lt;/keyword&gt;&lt;keyword&gt;Computer Simulation&lt;/keyword&gt;&lt;keyword&gt;Linear Models&lt;/keyword&gt;&lt;keyword&gt;*Mass Spectrometry&lt;/keyword&gt;&lt;keyword&gt;Mice&lt;/keyword&gt;&lt;keyword&gt;Mutation/genetics&lt;/keyword&gt;&lt;keyword&gt;Proteomics/*methods&lt;/keyword&gt;&lt;keyword&gt;Saccharomyces cerevisiae/growth &amp;amp; development/metabolism&lt;/keyword&gt;&lt;keyword&gt;Saccharomyces cerevisiae Proteins/metabolism&lt;/keyword&gt;&lt;keyword&gt;*Staining and Labeling&lt;/keyword&gt;&lt;keyword&gt;Subcellular Fractions/metabolism&lt;/keyword&gt;&lt;keyword&gt;Time Factors&lt;/keyword&gt;&lt;/keywords&gt;&lt;dates&gt;&lt;year&gt;2008&lt;/year&gt;&lt;pub-dates&gt;&lt;date&gt;Dec&lt;/date&gt;&lt;/pub-dates&gt;&lt;/dates&gt;&lt;isbn&gt;1535-9484 (Electronic)&amp;#xD;1535-9476 (Linking)&lt;/isbn&gt;&lt;accession-num&gt;18644780&lt;/accession-num&gt;&lt;urls&gt;&lt;related-urls&gt;&lt;url&gt;http://www.ncbi.nlm.nih.gov/entrez/query.fcgi?cmd=Retrieve&amp;amp;db=PubMed&amp;amp;dopt=Citation&amp;amp;list_uids=18644780 &lt;/url&gt;&lt;/related-urls&gt;&lt;/urls&gt;&lt;language&gt;eng&lt;/language&gt;&lt;/record&gt;&lt;/Cite&gt;&lt;/EndNote&gt;</w:instrText>
      </w:r>
      <w:r w:rsidR="00870AC1">
        <w:fldChar w:fldCharType="separate"/>
      </w:r>
      <w:r w:rsidR="00EE5F34">
        <w:rPr>
          <w:noProof/>
        </w:rPr>
        <w:t>(</w:t>
      </w:r>
      <w:hyperlink w:anchor="_ENREF_17" w:tooltip="Choi, 2008 #702" w:history="1">
        <w:r w:rsidR="0080517A">
          <w:rPr>
            <w:noProof/>
          </w:rPr>
          <w:t>Choi et al., 2008</w:t>
        </w:r>
      </w:hyperlink>
      <w:r w:rsidR="00EE5F34">
        <w:rPr>
          <w:noProof/>
        </w:rPr>
        <w:t>)</w:t>
      </w:r>
      <w:r w:rsidR="00870AC1">
        <w:fldChar w:fldCharType="end"/>
      </w:r>
      <w:r w:rsidR="00886CC9" w:rsidRPr="00886CC9">
        <w:t xml:space="preserve"> </w:t>
      </w:r>
      <w:r w:rsidR="00886CC9">
        <w:t xml:space="preserve">was used for differential expression analysis with a criterion FDR ≤ 0.05 and minimum </w:t>
      </w:r>
      <w:r w:rsidR="00E54EAD">
        <w:t>abundance</w:t>
      </w:r>
      <w:r w:rsidR="00886CC9">
        <w:t xml:space="preserve"> change </w:t>
      </w:r>
      <w:r w:rsidR="00886CC9" w:rsidRPr="00E76A0B">
        <w:t>±</w:t>
      </w:r>
      <w:r w:rsidR="00886CC9">
        <w:t xml:space="preserve"> 50%.</w:t>
      </w:r>
    </w:p>
    <w:p w:rsidR="000721A0" w:rsidRPr="00FC4175" w:rsidRDefault="000721A0" w:rsidP="000721A0">
      <w:pPr>
        <w:spacing w:after="0" w:line="480" w:lineRule="auto"/>
        <w:jc w:val="both"/>
        <w:rPr>
          <w:b/>
        </w:rPr>
      </w:pPr>
      <w:r w:rsidRPr="00FC4175">
        <w:rPr>
          <w:b/>
        </w:rPr>
        <w:t>RNA-</w:t>
      </w:r>
      <w:proofErr w:type="spellStart"/>
      <w:r w:rsidRPr="00FC4175">
        <w:rPr>
          <w:b/>
        </w:rPr>
        <w:t>seq</w:t>
      </w:r>
      <w:proofErr w:type="spellEnd"/>
    </w:p>
    <w:p w:rsidR="00E2565E" w:rsidRPr="00331B67" w:rsidRDefault="00945758" w:rsidP="00E2565E">
      <w:pPr>
        <w:spacing w:after="0" w:line="480" w:lineRule="auto"/>
        <w:jc w:val="both"/>
      </w:pPr>
      <w:r>
        <w:tab/>
      </w:r>
      <w:r w:rsidR="002542D6">
        <w:t xml:space="preserve">Total leaf RNA was extracted using the </w:t>
      </w:r>
      <w:proofErr w:type="spellStart"/>
      <w:r w:rsidR="002542D6">
        <w:t>Trizol</w:t>
      </w:r>
      <w:proofErr w:type="spellEnd"/>
      <w:r w:rsidR="002542D6">
        <w:t xml:space="preserve"> reagent</w:t>
      </w:r>
      <w:r w:rsidR="0007619B">
        <w:t xml:space="preserve"> </w:t>
      </w:r>
      <w:r w:rsidR="0007619B" w:rsidRPr="00E73EA2">
        <w:t>(</w:t>
      </w:r>
      <w:proofErr w:type="spellStart"/>
      <w:r w:rsidR="0007619B" w:rsidRPr="00E73EA2">
        <w:t>Invitrogen</w:t>
      </w:r>
      <w:proofErr w:type="spellEnd"/>
      <w:r w:rsidR="0007619B" w:rsidRPr="00E73EA2">
        <w:t>)</w:t>
      </w:r>
      <w:r w:rsidR="0007619B" w:rsidRPr="0007619B">
        <w:t xml:space="preserve"> </w:t>
      </w:r>
      <w:r w:rsidR="0007619B" w:rsidRPr="00E73EA2">
        <w:t>according to manufacturer’s instructions</w:t>
      </w:r>
      <w:r w:rsidR="002542D6">
        <w:t xml:space="preserve">. </w:t>
      </w:r>
      <w:r w:rsidR="002542D6" w:rsidRPr="002542D6">
        <w:t xml:space="preserve">Library preparation of total RNA and sequencing was done using the </w:t>
      </w:r>
      <w:proofErr w:type="spellStart"/>
      <w:r w:rsidR="002542D6" w:rsidRPr="002542D6">
        <w:t>TruSeq</w:t>
      </w:r>
      <w:proofErr w:type="spellEnd"/>
      <w:r w:rsidR="002542D6" w:rsidRPr="002542D6">
        <w:t xml:space="preserve"> RNA kit and the </w:t>
      </w:r>
      <w:proofErr w:type="spellStart"/>
      <w:r w:rsidR="002542D6" w:rsidRPr="002542D6">
        <w:t>Illumina</w:t>
      </w:r>
      <w:proofErr w:type="spellEnd"/>
      <w:r w:rsidR="002542D6" w:rsidRPr="002542D6">
        <w:t xml:space="preserve"> </w:t>
      </w:r>
      <w:proofErr w:type="spellStart"/>
      <w:r w:rsidR="002542D6" w:rsidRPr="002542D6">
        <w:t>HiSeq</w:t>
      </w:r>
      <w:proofErr w:type="spellEnd"/>
      <w:r w:rsidR="002542D6" w:rsidRPr="002542D6">
        <w:t xml:space="preserve"> 2000 (Paired-end, 100 cycles).</w:t>
      </w:r>
      <w:r w:rsidR="00E2565E" w:rsidRPr="00331B67">
        <w:t xml:space="preserve"> </w:t>
      </w:r>
      <w:r w:rsidR="00E2565E">
        <w:t xml:space="preserve">The GENE-counter configuration, processing, and assessment tools were used to process and align the reads to the </w:t>
      </w:r>
      <w:r w:rsidR="00E2565E" w:rsidRPr="00E70C42">
        <w:rPr>
          <w:i/>
        </w:rPr>
        <w:t>Arabidopsis thaliana</w:t>
      </w:r>
      <w:r w:rsidR="00E2565E">
        <w:t xml:space="preserve"> </w:t>
      </w:r>
      <w:r w:rsidR="00A9132D">
        <w:t xml:space="preserve">TAIR10 </w:t>
      </w:r>
      <w:r w:rsidR="00E2565E">
        <w:t>reference g</w:t>
      </w:r>
      <w:r w:rsidR="00A9132D">
        <w:t xml:space="preserve">enome and </w:t>
      </w:r>
      <w:proofErr w:type="spellStart"/>
      <w:r w:rsidR="00A9132D">
        <w:t>transcriptome</w:t>
      </w:r>
      <w:proofErr w:type="spellEnd"/>
      <w:r w:rsidR="00E2565E">
        <w:t xml:space="preserve"> </w:t>
      </w:r>
      <w:r w:rsidR="00870AC1">
        <w:fldChar w:fldCharType="begin"/>
      </w:r>
      <w:r w:rsidR="00E2565E">
        <w:instrText xml:space="preserve"> ADDIN EN.CITE &lt;EndNote&gt;&lt;Cite&gt;&lt;Author&gt;Cumbie&lt;/Author&gt;&lt;Year&gt;2011&lt;/Year&gt;&lt;RecNum&gt;1346&lt;/RecNum&gt;&lt;DisplayText&gt;(Cumbie et al., 2011)&lt;/DisplayText&gt;&lt;record&gt;&lt;rec-number&gt;1346&lt;/rec-number&gt;&lt;foreign-keys&gt;&lt;key app="EN" db-id="vtaxda5rxfdxr0ewxpc5955pwt0a9rze0eer" timestamp="1394217802"&gt;1346&lt;/key&gt;&lt;/foreign-keys&gt;&lt;ref-type name="Journal Article"&gt;17&lt;/ref-type&gt;&lt;contributors&gt;&lt;authors&gt;&lt;author&gt;Cumbie, J. S.&lt;/author&gt;&lt;author&gt;Kimbrel, J. A.&lt;/author&gt;&lt;author&gt;Di, Y.&lt;/author&gt;&lt;author&gt;Schafer, D. W.&lt;/author&gt;&lt;author&gt;Wilhelm, L. J.&lt;/author&gt;&lt;author&gt;Fox, S. E.&lt;/author&gt;&lt;author&gt;Sullivan, C. M.&lt;/author&gt;&lt;author&gt;Curzon, A. D.&lt;/author&gt;&lt;author&gt;Carrington, J. C.&lt;/author&gt;&lt;author&gt;Mockler, T. C.&lt;/author&gt;&lt;author&gt;Chang, J. H.&lt;/author&gt;&lt;/authors&gt;&lt;/contributors&gt;&lt;auth-address&gt;Department of Botany and Plant Pathology, Oregon State University, Corvallis, Oregon, United States of America.&lt;/auth-address&gt;&lt;titles&gt;&lt;title&gt;GENE-counter: a computational pipeline for the analysis of RNA-Seq data for gene expression differences&lt;/title&gt;&lt;secondary-title&gt;PLoS One&lt;/secondary-title&gt;&lt;alt-title&gt;PloS one&lt;/alt-title&gt;&lt;/titles&gt;&lt;pages&gt;e25279&lt;/pages&gt;&lt;volume&gt;6&lt;/volume&gt;&lt;number&gt;10&lt;/number&gt;&lt;keywords&gt;&lt;keyword&gt;Arabidopsis/genetics/immunology&lt;/keyword&gt;&lt;keyword&gt;Benchmarking&lt;/keyword&gt;&lt;keyword&gt;Computational Biology/*methods&lt;/keyword&gt;&lt;keyword&gt;Conserved Sequence&lt;/keyword&gt;&lt;keyword&gt;Data Interpretation, Statistical&lt;/keyword&gt;&lt;keyword&gt;Databases, Genetic&lt;/keyword&gt;&lt;keyword&gt;Gene Expression Profiling/*methods&lt;/keyword&gt;&lt;keyword&gt;Genomics&lt;/keyword&gt;&lt;keyword&gt;Oligonucleotide Array Sequence Analysis&lt;/keyword&gt;&lt;keyword&gt;*Sequence Analysis, RNA&lt;/keyword&gt;&lt;/keywords&gt;&lt;dates&gt;&lt;year&gt;2011&lt;/year&gt;&lt;/dates&gt;&lt;isbn&gt;1932-6203 (Electronic)&amp;#xD;1932-6203 (Linking)&lt;/isbn&gt;&lt;accession-num&gt;21998647&lt;/accession-num&gt;&lt;urls&gt;&lt;related-urls&gt;&lt;url&gt;http://www.ncbi.nlm.nih.gov/pubmed/21998647&lt;/url&gt;&lt;/related-urls&gt;&lt;/urls&gt;&lt;custom2&gt;3188579&lt;/custom2&gt;&lt;electronic-resource-num&gt;10.1371/journal.pone.0025279&lt;/electronic-resource-num&gt;&lt;/record&gt;&lt;/Cite&gt;&lt;/EndNote&gt;</w:instrText>
      </w:r>
      <w:r w:rsidR="00870AC1">
        <w:fldChar w:fldCharType="separate"/>
      </w:r>
      <w:r w:rsidR="00E2565E">
        <w:rPr>
          <w:noProof/>
        </w:rPr>
        <w:t>(</w:t>
      </w:r>
      <w:hyperlink w:anchor="_ENREF_22" w:tooltip="Cumbie, 2011 #1346" w:history="1">
        <w:r w:rsidR="0080517A">
          <w:rPr>
            <w:noProof/>
          </w:rPr>
          <w:t>Cumbie et al., 2011</w:t>
        </w:r>
      </w:hyperlink>
      <w:r w:rsidR="00E2565E">
        <w:rPr>
          <w:noProof/>
        </w:rPr>
        <w:t>)</w:t>
      </w:r>
      <w:r w:rsidR="00870AC1">
        <w:fldChar w:fldCharType="end"/>
      </w:r>
      <w:r w:rsidR="00E2565E">
        <w:t xml:space="preserve">. </w:t>
      </w:r>
      <w:r w:rsidR="00E2565E" w:rsidRPr="00331B67">
        <w:t>R</w:t>
      </w:r>
      <w:r w:rsidR="00E2565E">
        <w:t>ead alignment was performed</w:t>
      </w:r>
      <w:r w:rsidR="00E2565E" w:rsidRPr="00331B67">
        <w:t xml:space="preserve"> using CASHX</w:t>
      </w:r>
      <w:r w:rsidR="00E2565E">
        <w:t xml:space="preserve"> v1.3</w:t>
      </w:r>
      <w:r w:rsidR="00E2565E" w:rsidRPr="00331B67">
        <w:t xml:space="preserve"> </w:t>
      </w:r>
      <w:r w:rsidR="00870AC1">
        <w:fldChar w:fldCharType="begin"/>
      </w:r>
      <w:r w:rsidR="002542D6">
        <w:instrText xml:space="preserve"> ADDIN EN.CITE &lt;EndNote&gt;&lt;Cite&gt;&lt;Author&gt;Fahlgren&lt;/Author&gt;&lt;Year&gt;2007&lt;/Year&gt;&lt;RecNum&gt;103&lt;/RecNum&gt;&lt;DisplayText&gt;(Fahlgren et al., 2007)&lt;/DisplayText&gt;&lt;record&gt;&lt;rec-number&gt;103&lt;/rec-number&gt;&lt;foreign-keys&gt;&lt;key app="EN" db-id="vtaxda5rxfdxr0ewxpc5955pwt0a9rze0eer" timestamp="0"&gt;103&lt;/key&gt;&lt;/foreign-keys&gt;&lt;ref-type name="Journal Article"&gt;17&lt;/ref-type&gt;&lt;contributors&gt;&lt;authors&gt;&lt;author&gt;Fahlgren, N.&lt;/author&gt;&lt;author&gt;Howell, M. D.&lt;/author&gt;&lt;author&gt;Kasschau, K. D.&lt;/author&gt;&lt;author&gt;Chapman, E. J.&lt;/author&gt;&lt;author&gt;Sullivan, C. M.&lt;/author&gt;&lt;author&gt;Cumbie, J. S.&lt;/author&gt;&lt;author&gt;Givan, S. A.&lt;/author&gt;&lt;author&gt;Law, T. F.&lt;/author&gt;&lt;author&gt;Grant, S. R.&lt;/author&gt;&lt;author&gt;Dangl, J. L.&lt;/author&gt;&lt;author&gt;Carrington, J. C.&lt;/author&gt;&lt;/authors&gt;&lt;/contributors&gt;&lt;auth-address&gt;Center for Genome Research and Biocomputing, Department of Botany and Plant Pathology, Oregon State University, Corvallis, Oregon, United States of America.&lt;/auth-address&gt;&lt;titles&gt;&lt;title&gt;High-throughput sequencing of Arabidopsis microRNAs: evidence for frequent birth and death of MIRNA genes&lt;/title&gt;&lt;secondary-title&gt;PLoS ONE&lt;/secondary-title&gt;&lt;alt-title&gt;PLoS ONE&lt;/alt-title&gt;&lt;/titles&gt;&lt;pages&gt;e219&lt;/pages&gt;&lt;volume&gt;2&lt;/volume&gt;&lt;dates&gt;&lt;year&gt;2007&lt;/year&gt;&lt;/dates&gt;&lt;isbn&gt;1932-6203 (Electronic)&lt;/isbn&gt;&lt;accession-num&gt;17299599&lt;/accession-num&gt;&lt;urls&gt;&lt;related-urls&gt;&lt;url&gt;http://www.ncbi.nlm.nih.gov/entrez/query.fcgi?cmd=Retrieve&amp;amp;db=PubMed&amp;amp;dopt=Citation&amp;amp;list_uids=17299599 &lt;/url&gt;&lt;/related-urls&gt;&lt;/urls&gt;&lt;language&gt;eng&lt;/language&gt;&lt;/record&gt;&lt;/Cite&gt;&lt;/EndNote&gt;</w:instrText>
      </w:r>
      <w:r w:rsidR="00870AC1">
        <w:fldChar w:fldCharType="separate"/>
      </w:r>
      <w:r w:rsidR="002542D6">
        <w:rPr>
          <w:noProof/>
        </w:rPr>
        <w:t>(</w:t>
      </w:r>
      <w:hyperlink w:anchor="_ENREF_28" w:tooltip="Fahlgren, 2007 #103" w:history="1">
        <w:r w:rsidR="0080517A">
          <w:rPr>
            <w:noProof/>
          </w:rPr>
          <w:t>Fahlgren et al., 2007</w:t>
        </w:r>
      </w:hyperlink>
      <w:r w:rsidR="002542D6">
        <w:rPr>
          <w:noProof/>
        </w:rPr>
        <w:t>)</w:t>
      </w:r>
      <w:r w:rsidR="00870AC1">
        <w:fldChar w:fldCharType="end"/>
      </w:r>
      <w:r w:rsidR="00E2565E">
        <w:t xml:space="preserve">. </w:t>
      </w:r>
      <w:r w:rsidR="00B25909">
        <w:t xml:space="preserve">Processing paired-end reads through GENE-counter was done using </w:t>
      </w:r>
      <w:r w:rsidR="00B25909" w:rsidRPr="00E70C42">
        <w:rPr>
          <w:i/>
        </w:rPr>
        <w:t>ad hoc</w:t>
      </w:r>
      <w:r w:rsidR="00B25909">
        <w:t xml:space="preserve"> scripts. </w:t>
      </w:r>
      <w:r w:rsidR="00B25909" w:rsidRPr="00331B67">
        <w:t>Prior to differential expression analysis at each time point, the RNA-</w:t>
      </w:r>
      <w:proofErr w:type="spellStart"/>
      <w:r w:rsidR="00B25909" w:rsidRPr="00331B67">
        <w:t>seq</w:t>
      </w:r>
      <w:proofErr w:type="spellEnd"/>
      <w:r w:rsidR="00B25909" w:rsidRPr="00331B67">
        <w:t xml:space="preserve"> data were filtered to remove genes with a low number of </w:t>
      </w:r>
      <w:r w:rsidR="00B25909">
        <w:t>counts (&lt;10 reads) across all replications of a time point</w:t>
      </w:r>
      <w:r w:rsidR="00B25909" w:rsidRPr="00331B67">
        <w:t xml:space="preserve">. </w:t>
      </w:r>
      <w:r w:rsidR="00B25909" w:rsidRPr="00B25909">
        <w:t>Differential expression and regression analysis was done using the R package NBP-</w:t>
      </w:r>
      <w:proofErr w:type="spellStart"/>
      <w:r w:rsidR="00B25909" w:rsidRPr="00B25909">
        <w:t>Seq</w:t>
      </w:r>
      <w:proofErr w:type="spellEnd"/>
      <w:r w:rsidR="00B25909" w:rsidRPr="00B25909">
        <w:t xml:space="preserve"> version 0.1.8</w:t>
      </w:r>
      <w:r w:rsidR="00B25909">
        <w:t xml:space="preserve"> </w:t>
      </w:r>
      <w:r w:rsidR="00870AC1">
        <w:fldChar w:fldCharType="begin"/>
      </w:r>
      <w:r w:rsidR="00B25909">
        <w:instrText xml:space="preserve"> ADDIN EN.CITE &lt;EndNote&gt;&lt;Cite&gt;&lt;Author&gt;Di&lt;/Author&gt;&lt;Year&gt;2011&lt;/Year&gt;&lt;RecNum&gt;1468&lt;/RecNum&gt;&lt;DisplayText&gt;(Di et al., 2011)&lt;/DisplayText&gt;&lt;record&gt;&lt;rec-number&gt;1468&lt;/rec-number&gt;&lt;foreign-keys&gt;&lt;key app="EN" db-id="vtaxda5rxfdxr0ewxpc5955pwt0a9rze0eer" timestamp="1394996076"&gt;1468&lt;/key&gt;&lt;/foreign-keys&gt;&lt;ref-type name="Journal Article"&gt;17&lt;/ref-type&gt;&lt;contributors&gt;&lt;authors&gt;&lt;author&gt;Di, Yanming&lt;/author&gt;&lt;author&gt;Schafer, Daniel W&lt;/author&gt;&lt;author&gt;Cumbie, Jason S&lt;/author&gt;&lt;author&gt;Chang, Jeff H&lt;/author&gt;&lt;/authors&gt;&lt;/contributors&gt;&lt;titles&gt;&lt;title&gt;The NBP negative binomial model for assessing differential gene expression from RNA-Seq&lt;/title&gt;&lt;secondary-title&gt;Statistical Applications in Genetics and Molecular Biology&lt;/secondary-title&gt;&lt;/titles&gt;&lt;periodical&gt;&lt;full-title&gt;Stat Appl Genet Mol Biol&lt;/full-title&gt;&lt;abbr-1&gt;Statistical applications in genetics and molecular biology&lt;/abbr-1&gt;&lt;/periodical&gt;&lt;pages&gt;1-28&lt;/pages&gt;&lt;volume&gt;10&lt;/volume&gt;&lt;number&gt;1&lt;/number&gt;&lt;dates&gt;&lt;year&gt;2011&lt;/year&gt;&lt;/dates&gt;&lt;isbn&gt;1544-6115&lt;/isbn&gt;&lt;urls&gt;&lt;/urls&gt;&lt;/record&gt;&lt;/Cite&gt;&lt;/EndNote&gt;</w:instrText>
      </w:r>
      <w:r w:rsidR="00870AC1">
        <w:fldChar w:fldCharType="separate"/>
      </w:r>
      <w:r w:rsidR="00B25909">
        <w:rPr>
          <w:noProof/>
        </w:rPr>
        <w:t>(</w:t>
      </w:r>
      <w:hyperlink w:anchor="_ENREF_23" w:tooltip="Di, 2011 #1468" w:history="1">
        <w:r w:rsidR="0080517A">
          <w:rPr>
            <w:noProof/>
          </w:rPr>
          <w:t>Di et al., 2011</w:t>
        </w:r>
      </w:hyperlink>
      <w:r w:rsidR="00B25909">
        <w:rPr>
          <w:noProof/>
        </w:rPr>
        <w:t>)</w:t>
      </w:r>
      <w:r w:rsidR="00870AC1">
        <w:fldChar w:fldCharType="end"/>
      </w:r>
      <w:r w:rsidR="00B25909" w:rsidRPr="00B25909">
        <w:t xml:space="preserve">. Genes were identified as differential expressed </w:t>
      </w:r>
      <w:r w:rsidR="00B25909">
        <w:t>if they had a p-value ≤ 0.05,</w:t>
      </w:r>
      <w:r w:rsidR="00B25909" w:rsidRPr="00B25909">
        <w:t xml:space="preserve"> q-value ≤ 0.05</w:t>
      </w:r>
      <w:r w:rsidR="00B25909">
        <w:t xml:space="preserve">, </w:t>
      </w:r>
      <w:r w:rsidR="00B25909">
        <w:lastRenderedPageBreak/>
        <w:t xml:space="preserve">and -1 </w:t>
      </w:r>
      <w:r w:rsidR="00B25909" w:rsidRPr="00B25909">
        <w:t>≥</w:t>
      </w:r>
      <w:r w:rsidR="00B25909">
        <w:t xml:space="preserve"> Log2 fold change </w:t>
      </w:r>
      <w:r w:rsidR="00B25909" w:rsidRPr="00B25909">
        <w:t>≥</w:t>
      </w:r>
      <w:r w:rsidR="00B25909">
        <w:t xml:space="preserve"> 1</w:t>
      </w:r>
      <w:r w:rsidR="00B25909" w:rsidRPr="00B25909">
        <w:t>.</w:t>
      </w:r>
      <w:r w:rsidR="00B25909">
        <w:t xml:space="preserve"> </w:t>
      </w:r>
      <w:r w:rsidR="00E2565E" w:rsidRPr="00331B67">
        <w:t>After filtering, tr</w:t>
      </w:r>
      <w:r w:rsidR="00E2565E">
        <w:t>anscripts corresponding to 16,35</w:t>
      </w:r>
      <w:r w:rsidR="00E2565E" w:rsidRPr="00331B67">
        <w:t xml:space="preserve">5 </w:t>
      </w:r>
      <w:r w:rsidR="00E2565E">
        <w:t xml:space="preserve">(16091 protein-coding) </w:t>
      </w:r>
      <w:r w:rsidR="00E2565E" w:rsidRPr="00331B67">
        <w:t xml:space="preserve">genes were identified </w:t>
      </w:r>
      <w:r w:rsidR="00E2565E">
        <w:t>at least one sampling time across the experiment</w:t>
      </w:r>
      <w:r w:rsidR="00E2565E" w:rsidRPr="00331B67">
        <w:t>.</w:t>
      </w:r>
    </w:p>
    <w:p w:rsidR="000721A0" w:rsidRPr="00FC4175" w:rsidRDefault="0007619B" w:rsidP="000721A0">
      <w:pPr>
        <w:spacing w:after="0" w:line="480" w:lineRule="auto"/>
        <w:jc w:val="both"/>
        <w:rPr>
          <w:b/>
        </w:rPr>
      </w:pPr>
      <w:r>
        <w:rPr>
          <w:b/>
        </w:rPr>
        <w:t xml:space="preserve">Quantitative </w:t>
      </w:r>
      <w:r w:rsidR="000721A0" w:rsidRPr="00FC4175">
        <w:rPr>
          <w:b/>
        </w:rPr>
        <w:t>RT-PCR</w:t>
      </w:r>
    </w:p>
    <w:p w:rsidR="000721A0" w:rsidRPr="007F348B" w:rsidRDefault="00BD3A42" w:rsidP="000721A0">
      <w:pPr>
        <w:spacing w:after="0" w:line="480" w:lineRule="auto"/>
        <w:jc w:val="both"/>
      </w:pPr>
      <w:r>
        <w:tab/>
      </w:r>
      <w:r w:rsidR="00E73EA2" w:rsidRPr="00E73EA2">
        <w:t>Total RNA w</w:t>
      </w:r>
      <w:r w:rsidR="0007619B">
        <w:t xml:space="preserve">as extracted using the </w:t>
      </w:r>
      <w:proofErr w:type="spellStart"/>
      <w:r w:rsidR="0007619B">
        <w:t>Trizol</w:t>
      </w:r>
      <w:proofErr w:type="spellEnd"/>
      <w:r w:rsidR="0007619B">
        <w:t xml:space="preserve"> r</w:t>
      </w:r>
      <w:r w:rsidR="00E73EA2" w:rsidRPr="00E73EA2">
        <w:t>eagent (</w:t>
      </w:r>
      <w:proofErr w:type="spellStart"/>
      <w:r w:rsidR="00E73EA2" w:rsidRPr="00E73EA2">
        <w:t>Invitrogen</w:t>
      </w:r>
      <w:proofErr w:type="spellEnd"/>
      <w:r w:rsidR="00E73EA2" w:rsidRPr="00E73EA2">
        <w:t xml:space="preserve">) and incubated with </w:t>
      </w:r>
      <w:proofErr w:type="spellStart"/>
      <w:r w:rsidR="00E73EA2" w:rsidRPr="00E73EA2">
        <w:t>RNase</w:t>
      </w:r>
      <w:proofErr w:type="spellEnd"/>
      <w:r w:rsidR="00E73EA2" w:rsidRPr="00E73EA2">
        <w:t xml:space="preserve">-free </w:t>
      </w:r>
      <w:proofErr w:type="spellStart"/>
      <w:r w:rsidR="00E73EA2" w:rsidRPr="00E73EA2">
        <w:t>DNase</w:t>
      </w:r>
      <w:proofErr w:type="spellEnd"/>
      <w:r w:rsidR="00E73EA2" w:rsidRPr="00E73EA2">
        <w:t xml:space="preserve"> I (</w:t>
      </w:r>
      <w:proofErr w:type="spellStart"/>
      <w:r w:rsidR="00E73EA2" w:rsidRPr="00E73EA2">
        <w:t>Invitrogen</w:t>
      </w:r>
      <w:proofErr w:type="spellEnd"/>
      <w:r w:rsidR="00E73EA2" w:rsidRPr="00E73EA2">
        <w:t>) to remove DNA contamination. Each</w:t>
      </w:r>
      <w:r w:rsidR="0007619B">
        <w:t xml:space="preserve"> biological sample comprised three</w:t>
      </w:r>
      <w:r w:rsidR="00E73EA2" w:rsidRPr="00E73EA2">
        <w:t xml:space="preserve"> leaves from </w:t>
      </w:r>
      <w:r w:rsidR="0007619B">
        <w:t xml:space="preserve">1-2 </w:t>
      </w:r>
      <w:r w:rsidR="00E73EA2" w:rsidRPr="00E73EA2">
        <w:t>plant</w:t>
      </w:r>
      <w:r w:rsidR="0007619B">
        <w:t>s;</w:t>
      </w:r>
      <w:r w:rsidR="00E73EA2" w:rsidRPr="00E73EA2">
        <w:t xml:space="preserve"> 2ug of RNA was used as a template for </w:t>
      </w:r>
      <w:r w:rsidR="0007619B">
        <w:t>cDNA synthesis</w:t>
      </w:r>
      <w:r w:rsidR="00E73EA2" w:rsidRPr="00E73EA2">
        <w:t xml:space="preserve"> with </w:t>
      </w:r>
      <w:r w:rsidR="0007619B">
        <w:t>Superscript II</w:t>
      </w:r>
      <w:r w:rsidR="00E73EA2" w:rsidRPr="00E73EA2">
        <w:t xml:space="preserve"> reverse transcriptase </w:t>
      </w:r>
      <w:r>
        <w:t xml:space="preserve">(Invitrogen) </w:t>
      </w:r>
      <w:r w:rsidR="00E73EA2" w:rsidRPr="00E73EA2">
        <w:t>in the presence of 0.5ug/</w:t>
      </w:r>
      <w:proofErr w:type="spellStart"/>
      <w:r w:rsidR="00E73EA2" w:rsidRPr="00E73EA2">
        <w:t>ul</w:t>
      </w:r>
      <w:proofErr w:type="spellEnd"/>
      <w:r w:rsidR="00E73EA2" w:rsidRPr="00E73EA2">
        <w:t xml:space="preserve"> </w:t>
      </w:r>
      <w:proofErr w:type="spellStart"/>
      <w:r w:rsidR="00E73EA2" w:rsidRPr="00E73EA2">
        <w:t>oligo</w:t>
      </w:r>
      <w:proofErr w:type="spellEnd"/>
      <w:r w:rsidR="00E73EA2" w:rsidRPr="00E73EA2">
        <w:t>(</w:t>
      </w:r>
      <w:proofErr w:type="spellStart"/>
      <w:r w:rsidR="00E73EA2" w:rsidRPr="00E73EA2">
        <w:t>dT</w:t>
      </w:r>
      <w:proofErr w:type="spellEnd"/>
      <w:r w:rsidR="00E73EA2" w:rsidRPr="00E73EA2">
        <w:t xml:space="preserve">) primers. Equal amounts of first-strand </w:t>
      </w:r>
      <w:proofErr w:type="spellStart"/>
      <w:r w:rsidR="00E73EA2" w:rsidRPr="00E73EA2">
        <w:t>cDNAs</w:t>
      </w:r>
      <w:proofErr w:type="spellEnd"/>
      <w:r w:rsidR="00E73EA2" w:rsidRPr="00E73EA2">
        <w:t xml:space="preserve"> were used as templates for RT-PCR amplification. Quantitative real-time PCR reactions used Bio-Rad </w:t>
      </w:r>
      <w:proofErr w:type="spellStart"/>
      <w:r w:rsidR="00E73EA2" w:rsidRPr="00E73EA2">
        <w:t>SsoFast</w:t>
      </w:r>
      <w:proofErr w:type="spellEnd"/>
      <w:r w:rsidR="00E73EA2" w:rsidRPr="00E73EA2">
        <w:t xml:space="preserve"> </w:t>
      </w:r>
      <w:proofErr w:type="spellStart"/>
      <w:r w:rsidR="00E73EA2" w:rsidRPr="00E73EA2">
        <w:t>EvaGreen</w:t>
      </w:r>
      <w:proofErr w:type="spellEnd"/>
      <w:r w:rsidR="00E73EA2" w:rsidRPr="00E73EA2">
        <w:t xml:space="preserve"> </w:t>
      </w:r>
      <w:proofErr w:type="spellStart"/>
      <w:r w:rsidR="00E73EA2" w:rsidRPr="00E73EA2">
        <w:t>Supermix</w:t>
      </w:r>
      <w:proofErr w:type="spellEnd"/>
      <w:r w:rsidR="00E73EA2" w:rsidRPr="00E73EA2">
        <w:t xml:space="preserve"> according to manufacturer’s directions with 6-fold diluted cDNA using a CFX96 Touch (Bio-Rad). </w:t>
      </w:r>
      <w:proofErr w:type="spellStart"/>
      <w:r w:rsidR="00E73EA2" w:rsidRPr="00E73EA2">
        <w:t>Thermocyling</w:t>
      </w:r>
      <w:proofErr w:type="spellEnd"/>
      <w:r w:rsidR="00E73EA2" w:rsidRPr="00E73EA2">
        <w:t xml:space="preserve"> parameters began with a first step at 95°C for 30s and 39 cycles afterwards alternating between 5s at 95°C and 15s at 60°C. A melting curve followed the final cycle and ran 5 s at 65°C and 5 s at 95°C. Gene express</w:t>
      </w:r>
      <w:r w:rsidR="00F57C0A">
        <w:t>ion was normalized against E</w:t>
      </w:r>
      <w:r w:rsidR="00E73EA2" w:rsidRPr="00E73EA2">
        <w:t>longation factor 1-alpha (At5g60390).</w:t>
      </w:r>
    </w:p>
    <w:p w:rsidR="000721A0" w:rsidRPr="00FC4175" w:rsidRDefault="000721A0" w:rsidP="000721A0">
      <w:pPr>
        <w:spacing w:after="0" w:line="480" w:lineRule="auto"/>
        <w:jc w:val="both"/>
        <w:rPr>
          <w:b/>
        </w:rPr>
      </w:pPr>
      <w:r w:rsidRPr="00FC4175">
        <w:rPr>
          <w:b/>
        </w:rPr>
        <w:t>Hierarchical clustering</w:t>
      </w:r>
      <w:r>
        <w:rPr>
          <w:b/>
        </w:rPr>
        <w:t xml:space="preserve"> and visualization of </w:t>
      </w:r>
      <w:proofErr w:type="spellStart"/>
      <w:r>
        <w:rPr>
          <w:b/>
        </w:rPr>
        <w:t>heatmaps</w:t>
      </w:r>
      <w:proofErr w:type="spellEnd"/>
    </w:p>
    <w:p w:rsidR="000721A0" w:rsidRDefault="000721A0" w:rsidP="000721A0">
      <w:pPr>
        <w:spacing w:after="0" w:line="480" w:lineRule="auto"/>
        <w:jc w:val="both"/>
      </w:pPr>
      <w:r>
        <w:rPr>
          <w:b/>
        </w:rPr>
        <w:tab/>
      </w:r>
      <w:r>
        <w:t>Cluster 3.0 (</w:t>
      </w:r>
      <w:r w:rsidRPr="005063E7">
        <w:t>http://bonsai.hgc.jp/~mdehoon/software/cluster/</w:t>
      </w:r>
      <w:r w:rsidR="00C83F37">
        <w:t xml:space="preserve">) </w:t>
      </w:r>
      <w:r w:rsidR="00870AC1">
        <w:fldChar w:fldCharType="begin"/>
      </w:r>
      <w:r w:rsidR="00C83F37">
        <w:instrText xml:space="preserve"> ADDIN EN.CITE &lt;EndNote&gt;&lt;Cite&gt;&lt;Author&gt;Eisen&lt;/Author&gt;&lt;Year&gt;1998&lt;/Year&gt;&lt;RecNum&gt;1470&lt;/RecNum&gt;&lt;DisplayText&gt;(Eisen et al., 1998)&lt;/DisplayText&gt;&lt;record&gt;&lt;rec-number&gt;1470&lt;/rec-number&gt;&lt;foreign-keys&gt;&lt;key app="EN" db-id="vtaxda5rxfdxr0ewxpc5955pwt0a9rze0eer" timestamp="1395197856"&gt;1470&lt;/key&gt;&lt;/foreign-keys&gt;&lt;ref-type name="Journal Article"&gt;17&lt;/ref-type&gt;&lt;contributors&gt;&lt;authors&gt;&lt;author&gt;Eisen, Michael B.&lt;/author&gt;&lt;author&gt;Spellman, Paul T.&lt;/author&gt;&lt;author&gt;Brown, Patrick O.&lt;/author&gt;&lt;author&gt;Botstein, David&lt;/author&gt;&lt;/authors&gt;&lt;/contributors&gt;&lt;titles&gt;&lt;title&gt;Cluster analysis and display of genome-wide expression patterns&lt;/title&gt;&lt;secondary-title&gt;Proceedings of the National Academy of Sciences&lt;/secondary-title&gt;&lt;/titles&gt;&lt;periodical&gt;&lt;full-title&gt;Proceedings of the National Academy of Sciences&lt;/full-title&gt;&lt;/periodical&gt;&lt;pages&gt;14863-14868&lt;/pages&gt;&lt;volume&gt;95&lt;/volume&gt;&lt;number&gt;25&lt;/number&gt;&lt;dates&gt;&lt;year&gt;1998&lt;/year&gt;&lt;pub-dates&gt;&lt;date&gt;December 8, 1998&lt;/date&gt;&lt;/pub-dates&gt;&lt;/dates&gt;&lt;urls&gt;&lt;related-urls&gt;&lt;url&gt;http://www.pnas.org/content/95/25/14863.abstract&lt;/url&gt;&lt;/related-urls&gt;&lt;/urls&gt;&lt;/record&gt;&lt;/Cite&gt;&lt;/EndNote&gt;</w:instrText>
      </w:r>
      <w:r w:rsidR="00870AC1">
        <w:fldChar w:fldCharType="separate"/>
      </w:r>
      <w:r w:rsidR="00C83F37">
        <w:rPr>
          <w:noProof/>
        </w:rPr>
        <w:t>(</w:t>
      </w:r>
      <w:hyperlink w:anchor="_ENREF_26" w:tooltip="Eisen, 1998 #1470" w:history="1">
        <w:r w:rsidR="0080517A">
          <w:rPr>
            <w:noProof/>
          </w:rPr>
          <w:t>Eisen et al., 1998</w:t>
        </w:r>
      </w:hyperlink>
      <w:r w:rsidR="00C83F37">
        <w:rPr>
          <w:noProof/>
        </w:rPr>
        <w:t>)</w:t>
      </w:r>
      <w:r w:rsidR="00870AC1">
        <w:fldChar w:fldCharType="end"/>
      </w:r>
      <w:r>
        <w:t xml:space="preserve"> was used </w:t>
      </w:r>
      <w:r w:rsidR="00C96B02">
        <w:t xml:space="preserve">to cluster genes according to mRNA and protein </w:t>
      </w:r>
      <w:r w:rsidR="00C83F37">
        <w:t xml:space="preserve">DE </w:t>
      </w:r>
      <w:r w:rsidR="00C96B02">
        <w:t xml:space="preserve">fold change values using hierarchical clustering with average linkage (Figure 4D). </w:t>
      </w:r>
      <w:proofErr w:type="spellStart"/>
      <w:r w:rsidR="00730C8B">
        <w:t>H</w:t>
      </w:r>
      <w:r w:rsidR="00C96B02">
        <w:t>eatmap</w:t>
      </w:r>
      <w:r w:rsidR="00730C8B">
        <w:t>s</w:t>
      </w:r>
      <w:proofErr w:type="spellEnd"/>
      <w:r w:rsidR="00C96B02">
        <w:t xml:space="preserve"> was visualized in Java </w:t>
      </w:r>
      <w:proofErr w:type="spellStart"/>
      <w:r w:rsidR="00C96B02">
        <w:t>TreeView</w:t>
      </w:r>
      <w:proofErr w:type="spellEnd"/>
      <w:r w:rsidR="00C96B02">
        <w:t xml:space="preserve"> v.1.1.6r4 (</w:t>
      </w:r>
      <w:r w:rsidR="00C96B02" w:rsidRPr="00C96B02">
        <w:t>http://jtreeview.sourceforge.net</w:t>
      </w:r>
      <w:r w:rsidR="00C96B02">
        <w:t>).</w:t>
      </w:r>
    </w:p>
    <w:p w:rsidR="000721A0" w:rsidRPr="00FC4175" w:rsidRDefault="000721A0" w:rsidP="000721A0">
      <w:pPr>
        <w:spacing w:after="0" w:line="480" w:lineRule="auto"/>
        <w:jc w:val="both"/>
        <w:rPr>
          <w:b/>
        </w:rPr>
      </w:pPr>
      <w:r>
        <w:rPr>
          <w:b/>
        </w:rPr>
        <w:t>Gene Ontology (</w:t>
      </w:r>
      <w:r w:rsidRPr="00FC4175">
        <w:rPr>
          <w:b/>
        </w:rPr>
        <w:t>GO</w:t>
      </w:r>
      <w:r>
        <w:rPr>
          <w:b/>
        </w:rPr>
        <w:t>)</w:t>
      </w:r>
      <w:r w:rsidRPr="00FC4175">
        <w:rPr>
          <w:b/>
        </w:rPr>
        <w:t xml:space="preserve"> </w:t>
      </w:r>
      <w:r w:rsidR="00271EFE">
        <w:rPr>
          <w:b/>
        </w:rPr>
        <w:t>analysis</w:t>
      </w:r>
    </w:p>
    <w:p w:rsidR="000721A0" w:rsidRPr="0046036E" w:rsidRDefault="00111F1C" w:rsidP="000721A0">
      <w:pPr>
        <w:spacing w:after="0" w:line="480" w:lineRule="auto"/>
        <w:jc w:val="both"/>
      </w:pPr>
      <w:r>
        <w:tab/>
      </w:r>
      <w:r w:rsidR="000721A0" w:rsidRPr="0046036E">
        <w:t xml:space="preserve">The </w:t>
      </w:r>
      <w:proofErr w:type="spellStart"/>
      <w:r w:rsidR="000721A0" w:rsidRPr="0046036E">
        <w:t>ClueGO</w:t>
      </w:r>
      <w:proofErr w:type="spellEnd"/>
      <w:r w:rsidR="000721A0">
        <w:t xml:space="preserve"> </w:t>
      </w:r>
      <w:r w:rsidR="00854B82">
        <w:t xml:space="preserve">v.2.0.8 </w:t>
      </w:r>
      <w:proofErr w:type="spellStart"/>
      <w:r w:rsidR="000721A0">
        <w:t>plugin</w:t>
      </w:r>
      <w:proofErr w:type="spellEnd"/>
      <w:r w:rsidR="00854B82">
        <w:t xml:space="preserve"> </w:t>
      </w:r>
      <w:r w:rsidR="00870AC1">
        <w:fldChar w:fldCharType="begin"/>
      </w:r>
      <w:r w:rsidR="00854B82">
        <w:instrText xml:space="preserve"> ADDIN EN.CITE &lt;EndNote&gt;&lt;Cite&gt;&lt;Author&gt;Bindea&lt;/Author&gt;&lt;Year&gt;2009&lt;/Year&gt;&lt;RecNum&gt;1299&lt;/RecNum&gt;&lt;DisplayText&gt;(Bindea et al., 2009)&lt;/DisplayText&gt;&lt;record&gt;&lt;rec-number&gt;1299&lt;/rec-number&gt;&lt;foreign-keys&gt;&lt;key app="EN" db-id="vtaxda5rxfdxr0ewxpc5955pwt0a9rze0eer" timestamp="1393455529"&gt;1299&lt;/key&gt;&lt;/foreign-keys&gt;&lt;ref-type name="Journal Article"&gt;17&lt;/ref-type&gt;&lt;contributors&gt;&lt;authors&gt;&lt;author&gt;Bindea, Gabriela&lt;/author&gt;&lt;author&gt;Mlecnik, Bernhard&lt;/author&gt;&lt;author&gt;Hackl, Hubert&lt;/author&gt;&lt;author&gt;Charoentong, Pornpimol&lt;/author&gt;&lt;author&gt;Tosolini, Marie&lt;/author&gt;&lt;author&gt;Kirilovsky, Amos&lt;/author&gt;&lt;author&gt;Fridman, Wolf-Herman&lt;/author&gt;&lt;author&gt;Pagès, Franck&lt;/author&gt;&lt;author&gt;Trajanoski, Zlatko&lt;/author&gt;&lt;author&gt;Galon, Jérôme&lt;/author&gt;&lt;/authors&gt;&lt;/contributors&gt;&lt;titles&gt;&lt;title&gt;ClueGO: a Cytoscape plug-in to decipher functionally grouped gene ontology and pathway annotation networks&lt;/title&gt;&lt;secondary-title&gt;Bioinformatics&lt;/secondary-title&gt;&lt;/titles&gt;&lt;periodical&gt;&lt;full-title&gt;Bioinformatics&lt;/full-title&gt;&lt;abbr-1&gt;Bioinformatics&lt;/abbr-1&gt;&lt;abbr-2&gt;Bioinformatics&lt;/abbr-2&gt;&lt;/periodical&gt;&lt;pages&gt;1091-1093&lt;/pages&gt;&lt;volume&gt;25&lt;/volume&gt;&lt;number&gt;8&lt;/number&gt;&lt;dates&gt;&lt;year&gt;2009&lt;/year&gt;&lt;pub-dates&gt;&lt;date&gt;April 15, 2009&lt;/date&gt;&lt;/pub-dates&gt;&lt;/dates&gt;&lt;urls&gt;&lt;related-urls&gt;&lt;url&gt;http://bioinformatics.oxfordjournals.org/content/25/8/1091.abstract&lt;/url&gt;&lt;/related-urls&gt;&lt;/urls&gt;&lt;electronic-resource-num&gt;10.1093/bioinformatics/btp101&lt;/electronic-resource-num&gt;&lt;/record&gt;&lt;/Cite&gt;&lt;/EndNote&gt;</w:instrText>
      </w:r>
      <w:r w:rsidR="00870AC1">
        <w:fldChar w:fldCharType="separate"/>
      </w:r>
      <w:r w:rsidR="00854B82">
        <w:rPr>
          <w:noProof/>
        </w:rPr>
        <w:t>(</w:t>
      </w:r>
      <w:hyperlink w:anchor="_ENREF_9" w:tooltip="Bindea, 2009 #1299" w:history="1">
        <w:r w:rsidR="0080517A">
          <w:rPr>
            <w:noProof/>
          </w:rPr>
          <w:t>Bindea et al., 2009</w:t>
        </w:r>
      </w:hyperlink>
      <w:r w:rsidR="00854B82">
        <w:rPr>
          <w:noProof/>
        </w:rPr>
        <w:t>)</w:t>
      </w:r>
      <w:r w:rsidR="00870AC1">
        <w:fldChar w:fldCharType="end"/>
      </w:r>
      <w:r w:rsidR="000721A0">
        <w:t xml:space="preserve"> within </w:t>
      </w:r>
      <w:proofErr w:type="spellStart"/>
      <w:r w:rsidR="000721A0">
        <w:t>Cytoscape</w:t>
      </w:r>
      <w:proofErr w:type="spellEnd"/>
      <w:r w:rsidR="000721A0">
        <w:t xml:space="preserve"> version 3.0.2</w:t>
      </w:r>
      <w:r w:rsidR="00854B82">
        <w:t xml:space="preserve"> </w:t>
      </w:r>
      <w:r w:rsidR="000721A0">
        <w:t xml:space="preserve"> was used for GO </w:t>
      </w:r>
      <w:r w:rsidR="00EA5B7F">
        <w:t>biological process (</w:t>
      </w:r>
      <w:r w:rsidR="00E41855">
        <w:t>v</w:t>
      </w:r>
      <w:r w:rsidR="00EA5B7F">
        <w:t>2014</w:t>
      </w:r>
      <w:r w:rsidR="00E41855">
        <w:t>.02.10</w:t>
      </w:r>
      <w:r w:rsidR="00EA5B7F">
        <w:t xml:space="preserve">) </w:t>
      </w:r>
      <w:r w:rsidR="000721A0">
        <w:t xml:space="preserve">term enrichment using kappa score grouping </w:t>
      </w:r>
      <w:r w:rsidR="00854B82">
        <w:t xml:space="preserve">(threshold =0.4) </w:t>
      </w:r>
      <w:r w:rsidR="000721A0">
        <w:t xml:space="preserve">of </w:t>
      </w:r>
      <w:r w:rsidR="00577A86">
        <w:t>terms that shared 6</w:t>
      </w:r>
      <w:r w:rsidR="00854B82">
        <w:t>7</w:t>
      </w:r>
      <w:r w:rsidR="00577A86">
        <w:t>% gene overlap (Figure</w:t>
      </w:r>
      <w:r w:rsidR="00EA5B7F">
        <w:t xml:space="preserve"> 4D</w:t>
      </w:r>
      <w:r w:rsidR="00E41855">
        <w:t>, Supplemental Table XX</w:t>
      </w:r>
      <w:r w:rsidR="00EA5B7F">
        <w:t>)</w:t>
      </w:r>
      <w:r w:rsidR="000721A0">
        <w:t>.</w:t>
      </w:r>
      <w:r w:rsidR="00EA5B7F">
        <w:t xml:space="preserve"> </w:t>
      </w:r>
      <w:r w:rsidR="00DD1FB5">
        <w:t>Over-represented terms (</w:t>
      </w:r>
      <w:proofErr w:type="spellStart"/>
      <w:r w:rsidR="00DD1FB5">
        <w:t>Benjamini</w:t>
      </w:r>
      <w:proofErr w:type="spellEnd"/>
      <w:r w:rsidR="00DD1FB5">
        <w:t xml:space="preserve">-Hochberg corrected p-value ≤ 0.1) were identified using a </w:t>
      </w:r>
      <w:proofErr w:type="spellStart"/>
      <w:r w:rsidR="00DD1FB5">
        <w:t>hypergeometric</w:t>
      </w:r>
      <w:proofErr w:type="spellEnd"/>
      <w:r w:rsidR="00DD1FB5">
        <w:t xml:space="preserve"> test. </w:t>
      </w:r>
      <w:r w:rsidR="00A375B6">
        <w:t>For Figure</w:t>
      </w:r>
      <w:r w:rsidR="0080517A">
        <w:t>s 2 and</w:t>
      </w:r>
      <w:r w:rsidR="00A375B6">
        <w:t xml:space="preserve"> 5, </w:t>
      </w:r>
      <w:r w:rsidR="00EA5B7F">
        <w:t xml:space="preserve">GO Slim term annotations were retrieved from </w:t>
      </w:r>
      <w:proofErr w:type="spellStart"/>
      <w:r w:rsidR="00EA5B7F">
        <w:t>Ensembl</w:t>
      </w:r>
      <w:proofErr w:type="spellEnd"/>
      <w:r w:rsidR="00EA5B7F">
        <w:t xml:space="preserve"> Plants 21 </w:t>
      </w:r>
      <w:r w:rsidR="00D26344">
        <w:t xml:space="preserve">(EBI UK) </w:t>
      </w:r>
      <w:r w:rsidR="00D26344" w:rsidRPr="00101A5E">
        <w:rPr>
          <w:i/>
        </w:rPr>
        <w:t>A</w:t>
      </w:r>
      <w:r w:rsidR="0080517A">
        <w:rPr>
          <w:i/>
        </w:rPr>
        <w:t>.</w:t>
      </w:r>
      <w:r w:rsidR="00D26344" w:rsidRPr="00101A5E">
        <w:rPr>
          <w:i/>
        </w:rPr>
        <w:t xml:space="preserve"> thaliana</w:t>
      </w:r>
      <w:r w:rsidR="00D26344">
        <w:t xml:space="preserve"> genes (2010-09-</w:t>
      </w:r>
      <w:r w:rsidR="00D26344">
        <w:lastRenderedPageBreak/>
        <w:t xml:space="preserve">TAIR10) </w:t>
      </w:r>
      <w:r w:rsidR="00EA5B7F">
        <w:t xml:space="preserve">within the </w:t>
      </w:r>
      <w:proofErr w:type="spellStart"/>
      <w:r w:rsidR="00EA5B7F">
        <w:t>BioMart</w:t>
      </w:r>
      <w:proofErr w:type="spellEnd"/>
      <w:r w:rsidR="00EA5B7F">
        <w:t xml:space="preserve"> database system </w:t>
      </w:r>
      <w:r w:rsidR="00870AC1">
        <w:fldChar w:fldCharType="begin">
          <w:fldData xml:space="preserve">PEVuZE5vdGU+PENpdGU+PEF1dGhvcj5EdXJpbmNrPC9BdXRob3I+PFllYXI+MjAwOTwvWWVhcj48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</w:fldData>
        </w:fldChar>
      </w:r>
      <w:r w:rsidR="00EA5B7F">
        <w:instrText xml:space="preserve"> ADDIN EN.CITE </w:instrText>
      </w:r>
      <w:r w:rsidR="00870AC1">
        <w:fldChar w:fldCharType="begin">
          <w:fldData xml:space="preserve">PEVuZE5vdGU+PENpdGU+PEF1dGhvcj5EdXJpbmNrPC9BdXRob3I+PFllYXI+MjAwOTwvWWVhcj48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</w:fldData>
        </w:fldChar>
      </w:r>
      <w:r w:rsidR="00EA5B7F">
        <w:instrText xml:space="preserve"> ADDIN EN.CITE.DATA </w:instrText>
      </w:r>
      <w:r w:rsidR="00870AC1">
        <w:fldChar w:fldCharType="end"/>
      </w:r>
      <w:r w:rsidR="00870AC1">
        <w:fldChar w:fldCharType="separate"/>
      </w:r>
      <w:r w:rsidR="00EA5B7F">
        <w:rPr>
          <w:noProof/>
        </w:rPr>
        <w:t>(</w:t>
      </w:r>
      <w:hyperlink w:anchor="_ENREF_25" w:tooltip="Durinck, 2009 #1378" w:history="1">
        <w:r w:rsidR="0080517A">
          <w:rPr>
            <w:noProof/>
          </w:rPr>
          <w:t>Durinck et al., 2009</w:t>
        </w:r>
      </w:hyperlink>
      <w:r w:rsidR="00EA5B7F">
        <w:rPr>
          <w:noProof/>
        </w:rPr>
        <w:t xml:space="preserve">; </w:t>
      </w:r>
      <w:hyperlink w:anchor="_ENREF_52" w:tooltip="Kinsella, 2011 #1380" w:history="1">
        <w:r w:rsidR="0080517A">
          <w:rPr>
            <w:noProof/>
          </w:rPr>
          <w:t>Kinsella et al., 2011</w:t>
        </w:r>
      </w:hyperlink>
      <w:r w:rsidR="00EA5B7F">
        <w:rPr>
          <w:noProof/>
        </w:rPr>
        <w:t>)</w:t>
      </w:r>
      <w:r w:rsidR="00870AC1">
        <w:fldChar w:fldCharType="end"/>
      </w:r>
      <w:r w:rsidR="00EA5B7F">
        <w:t xml:space="preserve">. Statistical enrichment was calculated using the </w:t>
      </w:r>
      <w:proofErr w:type="spellStart"/>
      <w:r w:rsidR="00EA5B7F">
        <w:t>hypergeometric</w:t>
      </w:r>
      <w:proofErr w:type="spellEnd"/>
      <w:r w:rsidR="00EA5B7F">
        <w:t xml:space="preserve"> test with </w:t>
      </w:r>
      <w:proofErr w:type="spellStart"/>
      <w:r w:rsidR="00EA5B7F">
        <w:t>Benjamini</w:t>
      </w:r>
      <w:proofErr w:type="spellEnd"/>
      <w:r w:rsidR="00EA5B7F">
        <w:t>-Hochberg multiple test correction</w:t>
      </w:r>
      <w:r w:rsidR="00DD1FB5">
        <w:t xml:space="preserve"> (p-value ≤ 0.1)</w:t>
      </w:r>
      <w:r w:rsidR="00EA5B7F">
        <w:t xml:space="preserve"> </w:t>
      </w:r>
      <w:r w:rsidR="00DD1FB5">
        <w:t xml:space="preserve">within R </w:t>
      </w:r>
      <w:r w:rsidR="00EA5B7F">
        <w:t xml:space="preserve">using the background sets of </w:t>
      </w:r>
      <w:r w:rsidR="00E41855">
        <w:t xml:space="preserve">the </w:t>
      </w:r>
      <w:r w:rsidR="00E41855" w:rsidRPr="00E41855">
        <w:rPr>
          <w:i/>
        </w:rPr>
        <w:t>Arabidopsis</w:t>
      </w:r>
      <w:r w:rsidR="00E41855">
        <w:t xml:space="preserve"> genome, </w:t>
      </w:r>
      <w:r w:rsidR="00EA5B7F">
        <w:t>filtered RNA</w:t>
      </w:r>
      <w:r w:rsidR="00E51636">
        <w:t xml:space="preserve"> (n=16355)</w:t>
      </w:r>
      <w:r w:rsidR="00EA5B7F">
        <w:t xml:space="preserve"> or protein </w:t>
      </w:r>
      <w:r w:rsidR="00E51636">
        <w:t xml:space="preserve">(n=4649) </w:t>
      </w:r>
      <w:r w:rsidR="0080517A">
        <w:t>annotations</w:t>
      </w:r>
      <w:r w:rsidR="00E41855">
        <w:t xml:space="preserve"> as indicated</w:t>
      </w:r>
      <w:r w:rsidR="00EA5B7F">
        <w:t>.</w:t>
      </w:r>
    </w:p>
    <w:p w:rsidR="002274D4" w:rsidRPr="00FC4175" w:rsidRDefault="002274D4" w:rsidP="002274D4">
      <w:pPr>
        <w:spacing w:after="0" w:line="480" w:lineRule="auto"/>
        <w:jc w:val="both"/>
        <w:rPr>
          <w:b/>
        </w:rPr>
      </w:pPr>
      <w:r w:rsidRPr="00FC4175">
        <w:rPr>
          <w:b/>
        </w:rPr>
        <w:t>Temporal expression clustering</w:t>
      </w:r>
    </w:p>
    <w:p w:rsidR="002274D4" w:rsidRDefault="00D26344" w:rsidP="000721A0">
      <w:pPr>
        <w:spacing w:after="0" w:line="480" w:lineRule="auto"/>
        <w:jc w:val="both"/>
      </w:pPr>
      <w:r>
        <w:rPr>
          <w:b/>
        </w:rPr>
        <w:tab/>
      </w:r>
      <w:r w:rsidR="001F7EAE">
        <w:t>mRNA</w:t>
      </w:r>
      <w:r>
        <w:t xml:space="preserve">: All </w:t>
      </w:r>
      <w:r w:rsidR="000B0FB0">
        <w:t>Log2</w:t>
      </w:r>
      <w:r>
        <w:t xml:space="preserve"> fold change</w:t>
      </w:r>
      <w:r w:rsidR="000B0FB0">
        <w:t xml:space="preserve"> values for genes differentially expressed at one or more time points (n=5612) were input into </w:t>
      </w:r>
      <w:proofErr w:type="spellStart"/>
      <w:r w:rsidR="000B0FB0">
        <w:t>Splinecluster</w:t>
      </w:r>
      <w:proofErr w:type="spellEnd"/>
      <w:r w:rsidR="000B0FB0">
        <w:t xml:space="preserve"> </w:t>
      </w:r>
      <w:r w:rsidR="00870AC1">
        <w:fldChar w:fldCharType="begin"/>
      </w:r>
      <w:r w:rsidR="000B0FB0">
        <w:instrText xml:space="preserve"> ADDIN EN.CITE &lt;EndNote&gt;&lt;Cite&gt;&lt;Author&gt;Heard&lt;/Author&gt;&lt;Year&gt;2005&lt;/Year&gt;&lt;RecNum&gt;1290&lt;/RecNum&gt;&lt;DisplayText&gt;(Heard et al., 2005)&lt;/DisplayText&gt;&lt;record&gt;&lt;rec-number&gt;1290&lt;/rec-number&gt;&lt;foreign-keys&gt;&lt;key app="EN" db-id="vtaxda5rxfdxr0ewxpc5955pwt0a9rze0eer" timestamp="1393444905"&gt;1290&lt;/key&gt;&lt;/foreign-keys&gt;&lt;ref-type name="Journal Article"&gt;17&lt;/ref-type&gt;&lt;contributors&gt;&lt;authors&gt;&lt;author&gt;Heard, Nicholas A.&lt;/author&gt;&lt;author&gt;Holmes, Christopher C.&lt;/author&gt;&lt;author&gt;Stephens, David A.&lt;/author&gt;&lt;author&gt;Hand, David J.&lt;/author&gt;&lt;author&gt;Dimopoulos, George&lt;/author&gt;&lt;/authors&gt;&lt;/contributors&gt;&lt;titles&gt;&lt;title&gt;Bayesian coclustering of Anopheles gene expression time series: Study of immune defense response to multiple experimental challenges&lt;/title&gt;&lt;secondary-title&gt;Proceedings of the National Academy of Sciences of the United States of America&lt;/secondary-title&gt;&lt;/titles&gt;&lt;periodical&gt;&lt;full-title&gt;Proc Natl Acad Sci U S A&lt;/full-title&gt;&lt;abbr-1&gt;Proceedings of the National Academy of Sciences of the United States of America&lt;/abbr-1&gt;&lt;/periodical&gt;&lt;pages&gt;16939-16944&lt;/pages&gt;&lt;volume&gt;102&lt;/volume&gt;&lt;number&gt;47&lt;/number&gt;&lt;dates&gt;&lt;year&gt;2005&lt;/year&gt;&lt;pub-dates&gt;&lt;date&gt;November 22, 2005&lt;/date&gt;&lt;/pub-dates&gt;&lt;/dates&gt;&lt;urls&gt;&lt;related-urls&gt;&lt;url&gt;http://www.pnas.org/content/102/47/16939.abstract&lt;/url&gt;&lt;/related-urls&gt;&lt;/urls&gt;&lt;electronic-resource-num&gt;10.1073/pnas.0408393102&lt;/electronic-resource-num&gt;&lt;/record&gt;&lt;/Cite&gt;&lt;/EndNote&gt;</w:instrText>
      </w:r>
      <w:r w:rsidR="00870AC1">
        <w:fldChar w:fldCharType="separate"/>
      </w:r>
      <w:r w:rsidR="000B0FB0">
        <w:rPr>
          <w:noProof/>
        </w:rPr>
        <w:t>(</w:t>
      </w:r>
      <w:hyperlink w:anchor="_ENREF_35" w:tooltip="Heard, 2005 #1290" w:history="1">
        <w:r w:rsidR="0080517A">
          <w:rPr>
            <w:noProof/>
          </w:rPr>
          <w:t>Heard et al., 2005</w:t>
        </w:r>
      </w:hyperlink>
      <w:r w:rsidR="000B0FB0">
        <w:rPr>
          <w:noProof/>
        </w:rPr>
        <w:t>)</w:t>
      </w:r>
      <w:r w:rsidR="00870AC1">
        <w:fldChar w:fldCharType="end"/>
      </w:r>
      <w:r w:rsidR="00304FBB">
        <w:t xml:space="preserve"> and</w:t>
      </w:r>
      <w:r w:rsidR="000B0FB0">
        <w:t xml:space="preserve"> clustered using the following settings: </w:t>
      </w:r>
      <w:proofErr w:type="spellStart"/>
      <w:r w:rsidR="000B0FB0">
        <w:t>normalisetargets</w:t>
      </w:r>
      <w:proofErr w:type="spellEnd"/>
      <w:r w:rsidR="000B0FB0">
        <w:t xml:space="preserve">=1, </w:t>
      </w:r>
      <w:proofErr w:type="spellStart"/>
      <w:r w:rsidR="000B0FB0" w:rsidRPr="000B0FB0">
        <w:t>priorprecision</w:t>
      </w:r>
      <w:proofErr w:type="spellEnd"/>
      <w:r w:rsidR="000B0FB0" w:rsidRPr="000B0FB0">
        <w:t>=0.0001</w:t>
      </w:r>
      <w:r w:rsidR="000B0FB0">
        <w:t>,</w:t>
      </w:r>
      <w:r w:rsidR="000B0FB0" w:rsidRPr="000B0FB0">
        <w:t xml:space="preserve"> </w:t>
      </w:r>
      <w:proofErr w:type="spellStart"/>
      <w:r w:rsidR="000B0FB0" w:rsidRPr="000B0FB0">
        <w:t>reallocationsweeps</w:t>
      </w:r>
      <w:proofErr w:type="spellEnd"/>
      <w:r w:rsidR="000B0FB0" w:rsidRPr="000B0FB0">
        <w:t>=10000</w:t>
      </w:r>
      <w:r w:rsidR="000B0FB0">
        <w:t>,</w:t>
      </w:r>
      <w:r w:rsidR="000B0FB0" w:rsidRPr="000B0FB0">
        <w:t xml:space="preserve"> </w:t>
      </w:r>
      <w:proofErr w:type="spellStart"/>
      <w:r w:rsidR="000B0FB0" w:rsidRPr="000B0FB0">
        <w:t>gramschmidt</w:t>
      </w:r>
      <w:proofErr w:type="spellEnd"/>
      <w:r w:rsidR="000B0FB0" w:rsidRPr="000B0FB0">
        <w:t>=1</w:t>
      </w:r>
      <w:r w:rsidR="000B0FB0">
        <w:t>,</w:t>
      </w:r>
      <w:r w:rsidR="000B0FB0" w:rsidRPr="000B0FB0">
        <w:t xml:space="preserve"> </w:t>
      </w:r>
      <w:proofErr w:type="spellStart"/>
      <w:r w:rsidR="000B0FB0" w:rsidRPr="000B0FB0">
        <w:t>gammaparameter</w:t>
      </w:r>
      <w:proofErr w:type="spellEnd"/>
      <w:r w:rsidR="000B0FB0" w:rsidRPr="000B0FB0">
        <w:t>=</w:t>
      </w:r>
      <w:r w:rsidR="000B0FB0">
        <w:t>0</w:t>
      </w:r>
      <w:r w:rsidR="000B0FB0" w:rsidRPr="000B0FB0">
        <w:t>.5</w:t>
      </w:r>
      <w:r w:rsidR="000B0FB0">
        <w:t>,</w:t>
      </w:r>
      <w:r w:rsidR="000B0FB0" w:rsidRPr="000B0FB0">
        <w:t xml:space="preserve"> </w:t>
      </w:r>
      <w:proofErr w:type="spellStart"/>
      <w:r w:rsidR="000B0FB0" w:rsidRPr="000B0FB0">
        <w:t>gammaparameterb</w:t>
      </w:r>
      <w:proofErr w:type="spellEnd"/>
      <w:r w:rsidR="000B0FB0" w:rsidRPr="000B0FB0">
        <w:t>=</w:t>
      </w:r>
      <w:r w:rsidR="000B0FB0">
        <w:t>0</w:t>
      </w:r>
      <w:r w:rsidR="000B0FB0" w:rsidRPr="000B0FB0">
        <w:t>.5</w:t>
      </w:r>
      <w:r w:rsidR="000B0FB0">
        <w:t xml:space="preserve">. The resulting clusters (n=23) were grouped according to similar expression patterns (i.e. DE across multiple time points), resulting in </w:t>
      </w:r>
      <w:r w:rsidR="0080517A">
        <w:t>thirteen</w:t>
      </w:r>
      <w:r w:rsidR="000B0FB0">
        <w:t xml:space="preserve"> major expression groups. These expression groups were queried for</w:t>
      </w:r>
      <w:r w:rsidR="0080517A">
        <w:t xml:space="preserve"> </w:t>
      </w:r>
      <w:r w:rsidR="0080517A" w:rsidRPr="0080517A">
        <w:rPr>
          <w:i/>
        </w:rPr>
        <w:t>Arabidopsis</w:t>
      </w:r>
      <w:r w:rsidR="000B0FB0">
        <w:t xml:space="preserve"> transcription factor genes using the </w:t>
      </w:r>
      <w:proofErr w:type="spellStart"/>
      <w:r w:rsidR="0080517A" w:rsidRPr="0080517A">
        <w:t>PlantTFDB</w:t>
      </w:r>
      <w:proofErr w:type="spellEnd"/>
      <w:r w:rsidR="0080517A" w:rsidRPr="0080517A">
        <w:t xml:space="preserve"> 3.0</w:t>
      </w:r>
      <w:r w:rsidR="000B0FB0">
        <w:t xml:space="preserve"> </w:t>
      </w:r>
      <w:r w:rsidR="0080517A">
        <w:t>database</w:t>
      </w:r>
      <w:r w:rsidR="000B0FB0">
        <w:t xml:space="preserve"> </w:t>
      </w:r>
      <w:r w:rsidR="00870AC1">
        <w:fldChar w:fldCharType="begin"/>
      </w:r>
      <w:r w:rsidR="0080517A">
        <w:instrText xml:space="preserve"> ADDIN EN.CITE &lt;EndNote&gt;&lt;Cite&gt;&lt;Author&gt;Jin&lt;/Author&gt;&lt;Year&gt;2014&lt;/Year&gt;&lt;RecNum&gt;1474&lt;/RecNum&gt;&lt;DisplayText&gt;(Jin et al., 2014)&lt;/DisplayText&gt;&lt;record&gt;&lt;rec-number&gt;1474&lt;/rec-number&gt;&lt;foreign-keys&gt;&lt;key app="EN" db-id="vtaxda5rxfdxr0ewxpc5955pwt0a9rze0eer" timestamp="1395269869"&gt;1474&lt;/key&gt;&lt;/foreign-keys&gt;&lt;ref-type name="Journal Article"&gt;17&lt;/ref-type&gt;&lt;contributors&gt;&lt;authors&gt;&lt;author&gt;Jin, Jinpu&lt;/author&gt;&lt;author&gt;Zhang, He&lt;/author&gt;&lt;author&gt;Kong, Lei&lt;/author&gt;&lt;author&gt;Gao, Ge&lt;/author&gt;&lt;author&gt;Luo, Jingchu&lt;/author&gt;&lt;/authors&gt;&lt;/contributors&gt;&lt;titles&gt;&lt;title&gt;PlantTFDB 3.0: a portal for the functional and evolutionary study of plant transcription factors&lt;/title&gt;&lt;secondary-title&gt;Nucleic Acids Research&lt;/secondary-title&gt;&lt;/titles&gt;&lt;periodical&gt;&lt;full-title&gt;Nucleic Acids Research&lt;/full-title&gt;&lt;abbr-1&gt;Nucleic Acids Res.&lt;/abbr-1&gt;&lt;abbr-2&gt;Nucleic Acids Res&lt;/abbr-2&gt;&lt;/periodical&gt;&lt;pages&gt;D1182-D1187&lt;/pages&gt;&lt;volume&gt;42&lt;/volume&gt;&lt;number&gt;D1&lt;/number&gt;&lt;dates&gt;&lt;year&gt;2014&lt;/year&gt;&lt;pub-dates&gt;&lt;date&gt;January 1, 2014&lt;/date&gt;&lt;/pub-dates&gt;&lt;/dates&gt;&lt;urls&gt;&lt;related-urls&gt;&lt;url&gt;http://nar.oxfordjournals.org/content/42/D1/D1182.abstract&lt;/url&gt;&lt;/related-urls&gt;&lt;/urls&gt;&lt;electronic-resource-num&gt;10.1093/nar/gkt1016&lt;/electronic-resource-num&gt;&lt;/record&gt;&lt;/Cite&gt;&lt;/EndNote&gt;</w:instrText>
      </w:r>
      <w:r w:rsidR="00870AC1">
        <w:fldChar w:fldCharType="separate"/>
      </w:r>
      <w:r w:rsidR="0080517A">
        <w:rPr>
          <w:noProof/>
        </w:rPr>
        <w:t>(</w:t>
      </w:r>
      <w:hyperlink w:anchor="_ENREF_42" w:tooltip="Jin, 2014 #1474" w:history="1">
        <w:r w:rsidR="0080517A">
          <w:rPr>
            <w:noProof/>
          </w:rPr>
          <w:t>Jin et al., 2014</w:t>
        </w:r>
      </w:hyperlink>
      <w:r w:rsidR="0080517A">
        <w:rPr>
          <w:noProof/>
        </w:rPr>
        <w:t>)</w:t>
      </w:r>
      <w:r w:rsidR="00870AC1">
        <w:fldChar w:fldCharType="end"/>
      </w:r>
      <w:r w:rsidR="000B0FB0">
        <w:t>.</w:t>
      </w:r>
    </w:p>
    <w:p w:rsidR="000B0FB0" w:rsidRPr="00D26344" w:rsidRDefault="000B0FB0" w:rsidP="000721A0">
      <w:pPr>
        <w:spacing w:after="0" w:line="480" w:lineRule="auto"/>
        <w:jc w:val="both"/>
      </w:pPr>
      <w:r>
        <w:tab/>
      </w:r>
      <w:r w:rsidR="001F7EAE">
        <w:t>PM protein</w:t>
      </w:r>
      <w:r>
        <w:t>: All Log2 DE fold change values for proteins differentially expressed at one or more time points (n=384)</w:t>
      </w:r>
      <w:r w:rsidR="00304FBB">
        <w:t xml:space="preserve"> were input into </w:t>
      </w:r>
      <w:proofErr w:type="spellStart"/>
      <w:r w:rsidR="00304FBB">
        <w:t>Splinecluster</w:t>
      </w:r>
      <w:proofErr w:type="spellEnd"/>
      <w:r w:rsidR="00304FBB">
        <w:t xml:space="preserve"> and clustered using the following settings: </w:t>
      </w:r>
      <w:proofErr w:type="spellStart"/>
      <w:r w:rsidR="00304FBB" w:rsidRPr="00304FBB">
        <w:t>normalisetargets</w:t>
      </w:r>
      <w:proofErr w:type="spellEnd"/>
      <w:r w:rsidR="00304FBB" w:rsidRPr="00304FBB">
        <w:t>=</w:t>
      </w:r>
      <w:r w:rsidR="00CD3E81">
        <w:t>1,</w:t>
      </w:r>
      <w:r w:rsidR="00304FBB" w:rsidRPr="00304FBB">
        <w:t xml:space="preserve"> </w:t>
      </w:r>
      <w:proofErr w:type="spellStart"/>
      <w:r w:rsidR="00304FBB" w:rsidRPr="00304FBB">
        <w:t>priorprecision</w:t>
      </w:r>
      <w:proofErr w:type="spellEnd"/>
      <w:r w:rsidR="00304FBB" w:rsidRPr="00304FBB">
        <w:t>=0.1</w:t>
      </w:r>
      <w:r w:rsidR="00CD3E81">
        <w:t>,</w:t>
      </w:r>
      <w:r w:rsidR="00304FBB" w:rsidRPr="00304FBB">
        <w:t xml:space="preserve"> </w:t>
      </w:r>
      <w:proofErr w:type="spellStart"/>
      <w:r w:rsidR="00304FBB" w:rsidRPr="00304FBB">
        <w:t>reallocationsweeps</w:t>
      </w:r>
      <w:proofErr w:type="spellEnd"/>
      <w:r w:rsidR="00304FBB" w:rsidRPr="00304FBB">
        <w:t>=10000</w:t>
      </w:r>
      <w:r w:rsidR="00CD3E81">
        <w:t>,</w:t>
      </w:r>
      <w:r w:rsidR="00304FBB" w:rsidRPr="00304FBB">
        <w:t xml:space="preserve"> </w:t>
      </w:r>
      <w:proofErr w:type="spellStart"/>
      <w:r w:rsidR="00304FBB" w:rsidRPr="00304FBB">
        <w:t>gramschmidt</w:t>
      </w:r>
      <w:proofErr w:type="spellEnd"/>
      <w:r w:rsidR="00304FBB" w:rsidRPr="00304FBB">
        <w:t>=1</w:t>
      </w:r>
      <w:r w:rsidR="00CD3E81">
        <w:t>,</w:t>
      </w:r>
      <w:r w:rsidR="00304FBB" w:rsidRPr="00304FBB">
        <w:t xml:space="preserve"> </w:t>
      </w:r>
      <w:proofErr w:type="spellStart"/>
      <w:r w:rsidR="00304FBB" w:rsidRPr="00304FBB">
        <w:t>gammaparameter</w:t>
      </w:r>
      <w:proofErr w:type="spellEnd"/>
      <w:r w:rsidR="00304FBB" w:rsidRPr="00304FBB">
        <w:t>=</w:t>
      </w:r>
      <w:r w:rsidR="00304FBB">
        <w:t>0</w:t>
      </w:r>
      <w:r w:rsidR="00304FBB" w:rsidRPr="00304FBB">
        <w:t>.1</w:t>
      </w:r>
      <w:r w:rsidR="00CD3E81">
        <w:t>,</w:t>
      </w:r>
      <w:r w:rsidR="00304FBB" w:rsidRPr="00304FBB">
        <w:t xml:space="preserve"> </w:t>
      </w:r>
      <w:proofErr w:type="spellStart"/>
      <w:r w:rsidR="00304FBB" w:rsidRPr="00304FBB">
        <w:t>gammaparameterb</w:t>
      </w:r>
      <w:proofErr w:type="spellEnd"/>
      <w:r w:rsidR="00304FBB" w:rsidRPr="00304FBB">
        <w:t>=</w:t>
      </w:r>
      <w:r w:rsidR="00304FBB">
        <w:t>0</w:t>
      </w:r>
      <w:r w:rsidR="00304FBB" w:rsidRPr="00304FBB">
        <w:t>.1</w:t>
      </w:r>
      <w:r w:rsidR="00304FBB">
        <w:t xml:space="preserve">. Non-significant fold change values were set to 0 prior to </w:t>
      </w:r>
      <w:proofErr w:type="spellStart"/>
      <w:r w:rsidR="00304FBB">
        <w:t>Splinecluster</w:t>
      </w:r>
      <w:proofErr w:type="spellEnd"/>
      <w:r w:rsidR="00304FBB">
        <w:t xml:space="preserve"> analysis. The resulting clusters (n=16) were grouped according to similar expression patterns (i.e. DE across multiple time points), resulting in seven major expression groups.</w:t>
      </w:r>
    </w:p>
    <w:p w:rsidR="000721A0" w:rsidRPr="00FC4175" w:rsidRDefault="002E6B4C" w:rsidP="000721A0">
      <w:pPr>
        <w:spacing w:after="0" w:line="480" w:lineRule="auto"/>
        <w:jc w:val="both"/>
        <w:rPr>
          <w:b/>
        </w:rPr>
      </w:pPr>
      <w:r>
        <w:rPr>
          <w:b/>
        </w:rPr>
        <w:t>Protein domain analysis</w:t>
      </w:r>
    </w:p>
    <w:p w:rsidR="00D53586" w:rsidRDefault="000721A0" w:rsidP="000721A0">
      <w:pPr>
        <w:spacing w:after="0" w:line="480" w:lineRule="auto"/>
        <w:jc w:val="both"/>
      </w:pPr>
      <w:r>
        <w:tab/>
      </w:r>
      <w:proofErr w:type="spellStart"/>
      <w:r>
        <w:t>Interpro</w:t>
      </w:r>
      <w:proofErr w:type="spellEnd"/>
      <w:r>
        <w:t xml:space="preserve"> domain assignments were retrieved from the </w:t>
      </w:r>
      <w:proofErr w:type="spellStart"/>
      <w:r>
        <w:t>Ensembl</w:t>
      </w:r>
      <w:proofErr w:type="spellEnd"/>
      <w:r>
        <w:t xml:space="preserve"> Plants 21 within the </w:t>
      </w:r>
      <w:proofErr w:type="spellStart"/>
      <w:r>
        <w:t>BioMart</w:t>
      </w:r>
      <w:proofErr w:type="spellEnd"/>
      <w:r>
        <w:t xml:space="preserve"> database system</w:t>
      </w:r>
      <w:r w:rsidR="002E6B4C">
        <w:t xml:space="preserve"> </w:t>
      </w:r>
      <w:r w:rsidR="00870AC1">
        <w:fldChar w:fldCharType="begin">
          <w:fldData xml:space="preserve">PEVuZE5vdGU+PENpdGU+PEF1dGhvcj5EdXJpbmNrPC9BdXRob3I+PFllYXI+MjAwOTwvWWVhcj48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</w:fldData>
        </w:fldChar>
      </w:r>
      <w:r w:rsidR="002E6B4C">
        <w:instrText xml:space="preserve"> ADDIN EN.CITE </w:instrText>
      </w:r>
      <w:r w:rsidR="00870AC1">
        <w:fldChar w:fldCharType="begin">
          <w:fldData xml:space="preserve">PEVuZE5vdGU+PENpdGU+PEF1dGhvcj5EdXJpbmNrPC9BdXRob3I+PFllYXI+MjAwOTwvWWVhcj48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</w:fldData>
        </w:fldChar>
      </w:r>
      <w:r w:rsidR="002E6B4C">
        <w:instrText xml:space="preserve"> ADDIN EN.CITE.DATA </w:instrText>
      </w:r>
      <w:r w:rsidR="00870AC1">
        <w:fldChar w:fldCharType="end"/>
      </w:r>
      <w:r w:rsidR="00870AC1">
        <w:fldChar w:fldCharType="separate"/>
      </w:r>
      <w:r w:rsidR="002E6B4C">
        <w:rPr>
          <w:noProof/>
        </w:rPr>
        <w:t>(</w:t>
      </w:r>
      <w:hyperlink w:anchor="_ENREF_25" w:tooltip="Durinck, 2009 #1378" w:history="1">
        <w:r w:rsidR="0080517A">
          <w:rPr>
            <w:noProof/>
          </w:rPr>
          <w:t>Durinck et al., 2009</w:t>
        </w:r>
      </w:hyperlink>
      <w:r w:rsidR="002E6B4C">
        <w:rPr>
          <w:noProof/>
        </w:rPr>
        <w:t xml:space="preserve">; </w:t>
      </w:r>
      <w:hyperlink w:anchor="_ENREF_52" w:tooltip="Kinsella, 2011 #1380" w:history="1">
        <w:r w:rsidR="0080517A">
          <w:rPr>
            <w:noProof/>
          </w:rPr>
          <w:t>Kinsella et al., 2011</w:t>
        </w:r>
      </w:hyperlink>
      <w:r w:rsidR="002E6B4C">
        <w:rPr>
          <w:noProof/>
        </w:rPr>
        <w:t>)</w:t>
      </w:r>
      <w:r w:rsidR="00870AC1">
        <w:fldChar w:fldCharType="end"/>
      </w:r>
      <w:r>
        <w:t>. The frequency of individual protein domains id</w:t>
      </w:r>
      <w:r w:rsidR="0080517A">
        <w:t xml:space="preserve">entified within the sample </w:t>
      </w:r>
      <w:r>
        <w:t xml:space="preserve">set was compared to the frequency of the domain in the background set. </w:t>
      </w:r>
      <w:r w:rsidR="00D53586">
        <w:t xml:space="preserve">Statistical enrichment was calculated using the </w:t>
      </w:r>
      <w:proofErr w:type="spellStart"/>
      <w:r w:rsidR="00D53586">
        <w:t>hypergeometric</w:t>
      </w:r>
      <w:proofErr w:type="spellEnd"/>
      <w:r w:rsidR="00D53586">
        <w:t xml:space="preserve"> test with </w:t>
      </w:r>
      <w:proofErr w:type="spellStart"/>
      <w:r w:rsidR="00D53586">
        <w:t>Benjamini</w:t>
      </w:r>
      <w:proofErr w:type="spellEnd"/>
      <w:r w:rsidR="00D53586">
        <w:t>-Hochberg multiple test correction (p-value ≤ 0.1) within R using the background set of all protein (n=4649) identifications.</w:t>
      </w:r>
    </w:p>
    <w:p w:rsidR="00C83F37" w:rsidRDefault="00C83F37" w:rsidP="00C83F37">
      <w:pPr>
        <w:spacing w:after="0" w:line="480" w:lineRule="auto"/>
        <w:jc w:val="both"/>
        <w:rPr>
          <w:b/>
        </w:rPr>
      </w:pPr>
      <w:r>
        <w:rPr>
          <w:b/>
        </w:rPr>
        <w:lastRenderedPageBreak/>
        <w:t>Phylogenetic analysis</w:t>
      </w:r>
    </w:p>
    <w:p w:rsidR="00C83F37" w:rsidRPr="005063E7" w:rsidRDefault="00C83F37" w:rsidP="00C83F37">
      <w:pPr>
        <w:spacing w:after="0" w:line="480" w:lineRule="auto"/>
        <w:jc w:val="both"/>
      </w:pPr>
      <w:r>
        <w:tab/>
      </w:r>
      <w:proofErr w:type="spellStart"/>
      <w:r>
        <w:t>Clustal</w:t>
      </w:r>
      <w:proofErr w:type="spellEnd"/>
      <w:r>
        <w:t xml:space="preserve"> X 2.1 (</w:t>
      </w:r>
      <w:r w:rsidRPr="005063E7">
        <w:t>http://www.clustal.org/</w:t>
      </w:r>
      <w:r>
        <w:t xml:space="preserve">) was used to align RLK kinase domains </w:t>
      </w:r>
      <w:r w:rsidR="00870AC1">
        <w:fldChar w:fldCharType="begin"/>
      </w:r>
      <w:r>
        <w:instrText xml:space="preserve"> ADDIN EN.CITE &lt;EndNote&gt;&lt;Cite&gt;&lt;Author&gt;Shiu&lt;/Author&gt;&lt;Year&gt;2004&lt;/Year&gt;&lt;RecNum&gt;1446&lt;/RecNum&gt;&lt;DisplayText&gt;(Shiu et al., 2004)&lt;/DisplayText&gt;&lt;record&gt;&lt;rec-number&gt;1446&lt;/rec-number&gt;&lt;foreign-keys&gt;&lt;key app="EN" db-id="vtaxda5rxfdxr0ewxpc5955pwt0a9rze0eer" timestamp="1394967631"&gt;1446&lt;/key&gt;&lt;/foreign-keys&gt;&lt;ref-type name="Journal Article"&gt;17&lt;/ref-type&gt;&lt;contributors&gt;&lt;authors&gt;&lt;author&gt;Shiu, Shin-Han&lt;/author&gt;&lt;author&gt;Karlowski, Wojciech M.&lt;/author&gt;&lt;author&gt;Pan, Runsun&lt;/author&gt;&lt;author&gt;Tzeng, Yun-Huei&lt;/author&gt;&lt;author&gt;Mayer, Klaus F. X.&lt;/author&gt;&lt;author&gt;Li, Wen-Hsiung&lt;/author&gt;&lt;/authors&gt;&lt;/contributors&gt;&lt;titles&gt;&lt;title&gt;Comparative Analysis of the Receptor-Like Kinase Family in Arabidopsis and Rice&lt;/title&gt;&lt;secondary-title&gt;The Plant Cell Online&lt;/secondary-title&gt;&lt;/titles&gt;&lt;periodical&gt;&lt;full-title&gt;The Plant Cell Online&lt;/full-title&gt;&lt;/periodical&gt;&lt;pages&gt;1220-1234&lt;/pages&gt;&lt;volume&gt;16&lt;/volume&gt;&lt;number&gt;5&lt;/number&gt;&lt;dates&gt;&lt;year&gt;2004&lt;/year&gt;&lt;pub-dates&gt;&lt;date&gt;May 1, 2004&lt;/date&gt;&lt;/pub-dates&gt;&lt;/dates&gt;&lt;urls&gt;&lt;related-urls&gt;&lt;url&gt;http://www.plantcell.org/content/16/5/1220.abstract&lt;/url&gt;&lt;/related-urls&gt;&lt;/urls&gt;&lt;electronic-resource-num&gt;10.1105/tpc.020834&lt;/electronic-resource-num&gt;&lt;/record&gt;&lt;/Cite&gt;&lt;/EndNote&gt;</w:instrText>
      </w:r>
      <w:r w:rsidR="00870AC1">
        <w:fldChar w:fldCharType="separate"/>
      </w:r>
      <w:r>
        <w:rPr>
          <w:noProof/>
        </w:rPr>
        <w:t>(</w:t>
      </w:r>
      <w:hyperlink w:anchor="_ENREF_98" w:tooltip="Shiu, 2004 #1446" w:history="1">
        <w:r w:rsidR="0080517A">
          <w:rPr>
            <w:noProof/>
          </w:rPr>
          <w:t>Shiu et al., 2004</w:t>
        </w:r>
      </w:hyperlink>
      <w:r>
        <w:rPr>
          <w:noProof/>
        </w:rPr>
        <w:t>)</w:t>
      </w:r>
      <w:r w:rsidR="00870AC1">
        <w:fldChar w:fldCharType="end"/>
      </w:r>
      <w:r>
        <w:t xml:space="preserve"> </w:t>
      </w:r>
      <w:r w:rsidR="00C15958">
        <w:t xml:space="preserve">or </w:t>
      </w:r>
      <w:r>
        <w:t xml:space="preserve"> complete protein sequences (</w:t>
      </w:r>
      <w:r w:rsidRPr="00B56344">
        <w:t>TAIR10)</w:t>
      </w:r>
      <w:r>
        <w:t xml:space="preserve"> and to bootstrap the resulting trees </w:t>
      </w:r>
      <w:r w:rsidR="00C15958">
        <w:t>with</w:t>
      </w:r>
      <w:r>
        <w:t xml:space="preserve"> the neighbor-joining method using default settings. Trees were visualized in </w:t>
      </w:r>
      <w:proofErr w:type="spellStart"/>
      <w:r>
        <w:t>FigTree</w:t>
      </w:r>
      <w:proofErr w:type="spellEnd"/>
      <w:r>
        <w:t xml:space="preserve"> v1.4.0 (</w:t>
      </w:r>
      <w:r w:rsidRPr="00BF016D">
        <w:t>http://tree.bio.ed.ac.uk/software/figtree/</w:t>
      </w:r>
      <w:r>
        <w:t>).</w:t>
      </w:r>
    </w:p>
    <w:p w:rsidR="000721A0" w:rsidRPr="00FC4175" w:rsidRDefault="000721A0" w:rsidP="000721A0">
      <w:pPr>
        <w:spacing w:after="0" w:line="480" w:lineRule="auto"/>
        <w:jc w:val="both"/>
        <w:rPr>
          <w:b/>
        </w:rPr>
      </w:pPr>
      <w:r w:rsidRPr="00FC4175">
        <w:rPr>
          <w:b/>
        </w:rPr>
        <w:t>PPI Network analysis</w:t>
      </w:r>
    </w:p>
    <w:p w:rsidR="000721A0" w:rsidRPr="00FC4175" w:rsidRDefault="000721A0" w:rsidP="000721A0">
      <w:pPr>
        <w:spacing w:after="0" w:line="480" w:lineRule="auto"/>
        <w:jc w:val="both"/>
      </w:pPr>
      <w:r>
        <w:tab/>
      </w:r>
      <w:r w:rsidRPr="00FC4175">
        <w:t>Custom PPI network was constructed from the following databases:</w:t>
      </w:r>
      <w:r w:rsidR="005B0CCD">
        <w:t xml:space="preserve"> ANAP </w:t>
      </w:r>
      <w:r w:rsidR="00870AC1">
        <w:fldChar w:fldCharType="begin"/>
      </w:r>
      <w:r w:rsidR="005B0CCD">
        <w:instrText xml:space="preserve"> ADDIN EN.CITE &lt;EndNote&gt;&lt;Cite&gt;&lt;Author&gt;Wang&lt;/Author&gt;&lt;Year&gt;2012&lt;/Year&gt;&lt;RecNum&gt;1217&lt;/RecNum&gt;&lt;DisplayText&gt;(Wang et al., 2012)&lt;/DisplayText&gt;&lt;record&gt;&lt;rec-number&gt;1217&lt;/rec-number&gt;&lt;foreign-keys&gt;&lt;key app="EN" db-id="vtaxda5rxfdxr0ewxpc5955pwt0a9rze0eer" timestamp="0"&gt;1217&lt;/key&gt;&lt;/foreign-keys&gt;&lt;ref-type name="Journal Article"&gt;17&lt;/ref-type&gt;&lt;contributors&gt;&lt;authors&gt;&lt;author&gt;Wang, Congmao&lt;/author&gt;&lt;author&gt;Marshall, Alex&lt;/author&gt;&lt;author&gt;Zhang, Dabing&lt;/author&gt;&lt;author&gt;Wilson, Zoe A.&lt;/author&gt;&lt;/authors&gt;&lt;/contributors&gt;&lt;titles&gt;&lt;title&gt;ANAP: An Integrated Knowledge Base for Arabidopsis Protein Interaction Network Analysis&lt;/title&gt;&lt;secondary-title&gt;Plant Physiology&lt;/secondary-title&gt;&lt;/titles&gt;&lt;periodical&gt;&lt;full-title&gt;Plant Physiology&lt;/full-title&gt;&lt;abbr-1&gt;Plant Physiol.&lt;/abbr-1&gt;&lt;abbr-2&gt;Plant Physiol&lt;/abbr-2&gt;&lt;/periodical&gt;&lt;pages&gt;1523-1533&lt;/pages&gt;&lt;volume&gt;158&lt;/volume&gt;&lt;number&gt;4&lt;/number&gt;&lt;dates&gt;&lt;year&gt;2012&lt;/year&gt;&lt;pub-dates&gt;&lt;date&gt;April 1, 2012&lt;/date&gt;&lt;/pub-dates&gt;&lt;/dates&gt;&lt;urls&gt;&lt;related-urls&gt;&lt;url&gt;http://www.plantphysiol.org/content/158/4/1523.abstract&lt;/url&gt;&lt;/related-urls&gt;&lt;/urls&gt;&lt;electronic-resource-num&gt;10.1104/pp.111.192203&lt;/electronic-resource-num&gt;&lt;/record&gt;&lt;/Cite&gt;&lt;/EndNote&gt;</w:instrText>
      </w:r>
      <w:r w:rsidR="00870AC1">
        <w:fldChar w:fldCharType="separate"/>
      </w:r>
      <w:r w:rsidR="005B0CCD">
        <w:rPr>
          <w:noProof/>
        </w:rPr>
        <w:t>(</w:t>
      </w:r>
      <w:hyperlink w:anchor="_ENREF_112" w:tooltip="Wang, 2012 #1217" w:history="1">
        <w:r w:rsidR="0080517A">
          <w:rPr>
            <w:noProof/>
          </w:rPr>
          <w:t>Wang et al., 2012</w:t>
        </w:r>
      </w:hyperlink>
      <w:r w:rsidR="005B0CCD">
        <w:rPr>
          <w:noProof/>
        </w:rPr>
        <w:t>)</w:t>
      </w:r>
      <w:r w:rsidR="00870AC1">
        <w:fldChar w:fldCharType="end"/>
      </w:r>
      <w:r w:rsidR="005B0CCD">
        <w:t xml:space="preserve">, AI-1 </w:t>
      </w:r>
      <w:r w:rsidR="00870AC1">
        <w:fldChar w:fldCharType="begin"/>
      </w:r>
      <w:r w:rsidR="005B0CCD">
        <w:instrText xml:space="preserve"> ADDIN EN.CITE &lt;EndNote&gt;&lt;Cite&gt;&lt;Author&gt;Consortium&lt;/Author&gt;&lt;Year&gt;2011&lt;/Year&gt;&lt;RecNum&gt;1449&lt;/RecNum&gt;&lt;DisplayText&gt;(Consortium, 2011)&lt;/DisplayText&gt;&lt;record&gt;&lt;rec-number&gt;1449&lt;/rec-number&gt;&lt;foreign-keys&gt;&lt;key app="EN" db-id="vtaxda5rxfdxr0ewxpc5955pwt0a9rze0eer" timestamp="1394988353"&gt;1449&lt;/key&gt;&lt;/foreign-keys&gt;&lt;ref-type name="Journal Article"&gt;17&lt;/ref-type&gt;&lt;contributors&gt;&lt;authors&gt;&lt;author&gt;Arabidopsis Interactome Mapping Consortium&lt;/author&gt;&lt;/authors&gt;&lt;/contributors&gt;&lt;titles&gt;&lt;title&gt;Evidence for Network Evolution in an Arabidopsis Interactome Map&lt;/title&gt;&lt;secondary-title&gt;Science&lt;/secondary-title&gt;&lt;/titles&gt;&lt;periodical&gt;&lt;full-title&gt;Science&lt;/full-title&gt;&lt;/periodical&gt;&lt;pages&gt;601-607&lt;/pages&gt;&lt;volume&gt;333&lt;/volume&gt;&lt;number&gt;6042&lt;/number&gt;&lt;dates&gt;&lt;year&gt;2011&lt;/year&gt;&lt;pub-dates&gt;&lt;date&gt;July 29, 2011&lt;/date&gt;&lt;/pub-dates&gt;&lt;/dates&gt;&lt;urls&gt;&lt;related-urls&gt;&lt;url&gt;http://www.sciencemag.org/content/333/6042/601.abstract&lt;/url&gt;&lt;/related-urls&gt;&lt;/urls&gt;&lt;electronic-resource-num&gt;10.1126/science.1203877&lt;/electronic-resource-num&gt;&lt;/record&gt;&lt;/Cite&gt;&lt;/EndNote&gt;</w:instrText>
      </w:r>
      <w:r w:rsidR="00870AC1">
        <w:fldChar w:fldCharType="separate"/>
      </w:r>
      <w:r w:rsidR="005B0CCD">
        <w:rPr>
          <w:noProof/>
        </w:rPr>
        <w:t>(</w:t>
      </w:r>
      <w:hyperlink w:anchor="_ENREF_20" w:tooltip="Consortium, 2011 #1449" w:history="1">
        <w:r w:rsidR="0080517A">
          <w:rPr>
            <w:noProof/>
          </w:rPr>
          <w:t>Consortium, 2011</w:t>
        </w:r>
      </w:hyperlink>
      <w:r w:rsidR="005B0CCD">
        <w:rPr>
          <w:noProof/>
        </w:rPr>
        <w:t>)</w:t>
      </w:r>
      <w:r w:rsidR="00870AC1">
        <w:fldChar w:fldCharType="end"/>
      </w:r>
      <w:r w:rsidR="005B0CCD">
        <w:t xml:space="preserve">, PPIN-1 </w:t>
      </w:r>
      <w:r w:rsidR="00870AC1">
        <w:fldChar w:fldCharType="begin">
          <w:fldData xml:space="preserve">PEVuZE5vdGU+PENpdGU+PEF1dGhvcj5NdWtodGFyPC9BdXRob3I+PFllYXI+MjAxMTwvWWVhcj48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</w:fldData>
        </w:fldChar>
      </w:r>
      <w:r w:rsidR="005B0CCD">
        <w:instrText xml:space="preserve"> ADDIN EN.CITE </w:instrText>
      </w:r>
      <w:r w:rsidR="00870AC1">
        <w:fldChar w:fldCharType="begin">
          <w:fldData xml:space="preserve">PEVuZE5vdGU+PENpdGU+PEF1dGhvcj5NdWtodGFyPC9BdXRob3I+PFllYXI+MjAxMTwvWWVhcj48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</w:fldData>
        </w:fldChar>
      </w:r>
      <w:r w:rsidR="005B0CCD">
        <w:instrText xml:space="preserve"> ADDIN EN.CITE.DATA </w:instrText>
      </w:r>
      <w:r w:rsidR="00870AC1">
        <w:fldChar w:fldCharType="end"/>
      </w:r>
      <w:r w:rsidR="00870AC1">
        <w:fldChar w:fldCharType="separate"/>
      </w:r>
      <w:r w:rsidR="005B0CCD">
        <w:rPr>
          <w:noProof/>
        </w:rPr>
        <w:t>(</w:t>
      </w:r>
      <w:hyperlink w:anchor="_ENREF_80" w:tooltip="Mukhtar, 2011 #1450" w:history="1">
        <w:r w:rsidR="0080517A">
          <w:rPr>
            <w:noProof/>
          </w:rPr>
          <w:t>Mukhtar et al., 2011</w:t>
        </w:r>
      </w:hyperlink>
      <w:r w:rsidR="005B0CCD">
        <w:rPr>
          <w:noProof/>
        </w:rPr>
        <w:t>)</w:t>
      </w:r>
      <w:r w:rsidR="00870AC1">
        <w:fldChar w:fldCharType="end"/>
      </w:r>
      <w:r w:rsidR="00E2407F">
        <w:t xml:space="preserve">, </w:t>
      </w:r>
      <w:proofErr w:type="spellStart"/>
      <w:r w:rsidR="008957B3">
        <w:t>AtGSID</w:t>
      </w:r>
      <w:proofErr w:type="spellEnd"/>
      <w:r w:rsidR="008957B3">
        <w:t xml:space="preserve"> </w:t>
      </w:r>
      <w:r w:rsidR="00870AC1">
        <w:fldChar w:fldCharType="begin">
          <w:fldData xml:space="preserve">PEVuZE5vdGU+PENpdGU+PEF1dGhvcj5LbG9wZmZsZWlzY2g8L0F1dGhvcj48WWVhcj4yMDExPC9Z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=
</w:fldData>
        </w:fldChar>
      </w:r>
      <w:r w:rsidR="008957B3">
        <w:instrText xml:space="preserve"> ADDIN EN.CITE </w:instrText>
      </w:r>
      <w:r w:rsidR="00870AC1">
        <w:fldChar w:fldCharType="begin">
          <w:fldData xml:space="preserve">PEVuZE5vdGU+PENpdGU+PEF1dGhvcj5LbG9wZmZsZWlzY2g8L0F1dGhvcj48WWVhcj4yMDExPC9Z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=
</w:fldData>
        </w:fldChar>
      </w:r>
      <w:r w:rsidR="008957B3">
        <w:instrText xml:space="preserve"> ADDIN EN.CITE.DATA </w:instrText>
      </w:r>
      <w:r w:rsidR="00870AC1">
        <w:fldChar w:fldCharType="end"/>
      </w:r>
      <w:r w:rsidR="00870AC1">
        <w:fldChar w:fldCharType="separate"/>
      </w:r>
      <w:r w:rsidR="008957B3">
        <w:rPr>
          <w:noProof/>
        </w:rPr>
        <w:t>(</w:t>
      </w:r>
      <w:hyperlink w:anchor="_ENREF_53" w:tooltip="Klopffleisch, 2011 #1473" w:history="1">
        <w:r w:rsidR="0080517A">
          <w:rPr>
            <w:noProof/>
          </w:rPr>
          <w:t>Klopffleisch et al., 2011</w:t>
        </w:r>
      </w:hyperlink>
      <w:r w:rsidR="008957B3">
        <w:rPr>
          <w:noProof/>
        </w:rPr>
        <w:t>)</w:t>
      </w:r>
      <w:r w:rsidR="00870AC1">
        <w:fldChar w:fldCharType="end"/>
      </w:r>
      <w:r w:rsidRPr="00FC4175">
        <w:t xml:space="preserve">. </w:t>
      </w:r>
      <w:r w:rsidR="00E2407F" w:rsidRPr="00FC4175">
        <w:t xml:space="preserve">The </w:t>
      </w:r>
      <w:r w:rsidR="00E2407F">
        <w:t xml:space="preserve">RLK plus first neighbor </w:t>
      </w:r>
      <w:r w:rsidR="003C0218">
        <w:t xml:space="preserve">physical interaction </w:t>
      </w:r>
      <w:r w:rsidR="00E2407F" w:rsidRPr="00FC4175">
        <w:t xml:space="preserve">network was clustered </w:t>
      </w:r>
      <w:r w:rsidR="003C0218">
        <w:t>using m</w:t>
      </w:r>
      <w:r w:rsidR="00E2407F" w:rsidRPr="00FC4175">
        <w:t>RNA</w:t>
      </w:r>
      <w:r w:rsidR="003C0218">
        <w:t xml:space="preserve"> </w:t>
      </w:r>
      <w:r w:rsidR="00E2407F" w:rsidRPr="00FC4175">
        <w:t xml:space="preserve">10-720 </w:t>
      </w:r>
      <w:r w:rsidR="003C0218">
        <w:t xml:space="preserve">min </w:t>
      </w:r>
      <w:r w:rsidR="00E2407F" w:rsidRPr="00FC4175">
        <w:t>and prot</w:t>
      </w:r>
      <w:r w:rsidR="00E2407F">
        <w:t>ein</w:t>
      </w:r>
      <w:r w:rsidR="00E2407F" w:rsidRPr="00FC4175">
        <w:t xml:space="preserve"> 10-720 </w:t>
      </w:r>
      <w:r w:rsidR="003C0218">
        <w:t xml:space="preserve">min </w:t>
      </w:r>
      <w:r w:rsidR="00E2407F">
        <w:t>significant fold change</w:t>
      </w:r>
      <w:r w:rsidR="00E2407F" w:rsidRPr="00FC4175">
        <w:t xml:space="preserve"> </w:t>
      </w:r>
      <w:r w:rsidR="00E2407F">
        <w:t xml:space="preserve">attribute </w:t>
      </w:r>
      <w:r w:rsidR="00E2407F" w:rsidRPr="00FC4175">
        <w:t>values</w:t>
      </w:r>
      <w:r w:rsidR="003C0218">
        <w:t xml:space="preserve"> </w:t>
      </w:r>
      <w:r w:rsidR="006E176A">
        <w:t xml:space="preserve">with </w:t>
      </w:r>
      <w:r w:rsidR="005B0CCD" w:rsidRPr="005B0CCD">
        <w:t xml:space="preserve">the </w:t>
      </w:r>
      <w:r w:rsidRPr="00FC4175">
        <w:t>Autosome algorithm</w:t>
      </w:r>
      <w:r w:rsidR="005B0CCD">
        <w:t xml:space="preserve"> </w:t>
      </w:r>
      <w:r w:rsidR="00870AC1">
        <w:fldChar w:fldCharType="begin"/>
      </w:r>
      <w:r w:rsidR="005B0CCD">
        <w:instrText xml:space="preserve"> ADDIN EN.CITE &lt;EndNote&gt;&lt;Cite&gt;&lt;Author&gt;Newman&lt;/Author&gt;&lt;Year&gt;2010&lt;/Year&gt;&lt;RecNum&gt;1297&lt;/RecNum&gt;&lt;DisplayText&gt;(Newman and Cooper, 2010)&lt;/DisplayText&gt;&lt;record&gt;&lt;rec-number&gt;1297&lt;/rec-number&gt;&lt;foreign-keys&gt;&lt;key app="EN" db-id="vtaxda5rxfdxr0ewxpc5955pwt0a9rze0eer" timestamp="1393455333"&gt;1297&lt;/key&gt;&lt;/foreign-keys&gt;&lt;ref-type name="Journal Article"&gt;17&lt;/ref-type&gt;&lt;contributors&gt;&lt;authors&gt;&lt;author&gt;Newman, Aaron&lt;/author&gt;&lt;author&gt;Cooper, James&lt;/author&gt;&lt;/authors&gt;&lt;/contributors&gt;&lt;titles&gt;&lt;title&gt;AutoSOME: a clustering method for identifying gene expression modules without prior knowledge of cluster number&lt;/title&gt;&lt;secondary-title&gt;BMC Bioinformatics&lt;/secondary-title&gt;&lt;/titles&gt;&lt;periodical&gt;&lt;full-title&gt;BMC Bioinformatics&lt;/full-title&gt;&lt;abbr-1&gt;BMC Bioinformatics&lt;/abbr-1&gt;&lt;abbr-2&gt;BMC Bioinformatics&lt;/abbr-2&gt;&lt;/periodical&gt;&lt;pages&gt;117&lt;/pages&gt;&lt;volume&gt;11&lt;/volume&gt;&lt;number&gt;1&lt;/number&gt;&lt;dates&gt;&lt;year&gt;2010&lt;/year&gt;&lt;/dates&gt;&lt;isbn&gt;1471-2105&lt;/isbn&gt;&lt;accession-num&gt;doi:10.1186/1471-2105-11-117&lt;/accession-num&gt;&lt;urls&gt;&lt;related-urls&gt;&lt;url&gt;http://www.biomedcentral.com/1471-2105/11/117&lt;/url&gt;&lt;/related-urls&gt;&lt;/urls&gt;&lt;/record&gt;&lt;/Cite&gt;&lt;/EndNote&gt;</w:instrText>
      </w:r>
      <w:r w:rsidR="00870AC1">
        <w:fldChar w:fldCharType="separate"/>
      </w:r>
      <w:r w:rsidR="005B0CCD">
        <w:rPr>
          <w:noProof/>
        </w:rPr>
        <w:t>(</w:t>
      </w:r>
      <w:hyperlink w:anchor="_ENREF_82" w:tooltip="Newman, 2010 #1297" w:history="1">
        <w:r w:rsidR="0080517A">
          <w:rPr>
            <w:noProof/>
          </w:rPr>
          <w:t>Newman and Cooper, 2010</w:t>
        </w:r>
      </w:hyperlink>
      <w:r w:rsidR="005B0CCD">
        <w:rPr>
          <w:noProof/>
        </w:rPr>
        <w:t>)</w:t>
      </w:r>
      <w:r w:rsidR="00870AC1">
        <w:fldChar w:fldCharType="end"/>
      </w:r>
      <w:r w:rsidRPr="00FC4175">
        <w:t xml:space="preserve"> within the </w:t>
      </w:r>
      <w:proofErr w:type="spellStart"/>
      <w:r w:rsidRPr="00FC4175">
        <w:t>Cytoscape</w:t>
      </w:r>
      <w:proofErr w:type="spellEnd"/>
      <w:r w:rsidRPr="00FC4175">
        <w:t xml:space="preserve"> </w:t>
      </w:r>
      <w:r w:rsidR="005B0CCD">
        <w:t>v</w:t>
      </w:r>
      <w:r w:rsidRPr="00FC4175">
        <w:t xml:space="preserve">2.8.3 application </w:t>
      </w:r>
      <w:r w:rsidR="005B0CCD">
        <w:t>'</w:t>
      </w:r>
      <w:proofErr w:type="spellStart"/>
      <w:r w:rsidRPr="00FC4175">
        <w:t>clustermaker</w:t>
      </w:r>
      <w:proofErr w:type="spellEnd"/>
      <w:r w:rsidR="005B0CCD">
        <w:t>'</w:t>
      </w:r>
      <w:r w:rsidRPr="00FC4175">
        <w:t xml:space="preserve"> </w:t>
      </w:r>
      <w:r w:rsidR="003C0218">
        <w:t xml:space="preserve">v1.10 </w:t>
      </w:r>
      <w:r w:rsidR="00870AC1">
        <w:fldChar w:fldCharType="begin"/>
      </w:r>
      <w:r w:rsidR="005B0CCD">
        <w:instrText xml:space="preserve"> ADDIN EN.CITE &lt;EndNote&gt;&lt;Cite&gt;&lt;Author&gt;Morris&lt;/Author&gt;&lt;Year&gt;2011&lt;/Year&gt;&lt;RecNum&gt;1298&lt;/RecNum&gt;&lt;DisplayText&gt;(Morris et al., 2011)&lt;/DisplayText&gt;&lt;record&gt;&lt;rec-number&gt;1298&lt;/rec-number&gt;&lt;foreign-keys&gt;&lt;key app="EN" db-id="vtaxda5rxfdxr0ewxpc5955pwt0a9rze0eer" timestamp="1393455440"&gt;1298&lt;/key&gt;&lt;/foreign-keys&gt;&lt;ref-type name="Journal Article"&gt;17&lt;/ref-type&gt;&lt;contributors&gt;&lt;authors&gt;&lt;author&gt;Morris, John&lt;/author&gt;&lt;author&gt;Apeltsin, Leonard&lt;/author&gt;&lt;author&gt;Newman, Aaron&lt;/author&gt;&lt;author&gt;Baumbach, Jan&lt;/author&gt;&lt;author&gt;Wittkop, Tobias&lt;/author&gt;&lt;author&gt;Su, Gang&lt;/author&gt;&lt;author&gt;Bader, Gary&lt;/author&gt;&lt;author&gt;Ferrin, Thomas&lt;/author&gt;&lt;/authors&gt;&lt;/contributors&gt;&lt;titles&gt;&lt;title&gt;clusterMaker: a multi-algorithm clustering plugin for Cytoscape&lt;/title&gt;&lt;secondary-title&gt;BMC Bioinformatics&lt;/secondary-title&gt;&lt;/titles&gt;&lt;periodical&gt;&lt;full-title&gt;BMC Bioinformatics&lt;/full-title&gt;&lt;abbr-1&gt;BMC Bioinformatics&lt;/abbr-1&gt;&lt;abbr-2&gt;BMC Bioinformatics&lt;/abbr-2&gt;&lt;/periodical&gt;&lt;pages&gt;436&lt;/pages&gt;&lt;volume&gt;12&lt;/volume&gt;&lt;number&gt;1&lt;/number&gt;&lt;dates&gt;&lt;year&gt;2011&lt;/year&gt;&lt;/dates&gt;&lt;isbn&gt;1471-2105&lt;/isbn&gt;&lt;accession-num&gt;doi:10.1186/1471-2105-12-436&lt;/accession-num&gt;&lt;urls&gt;&lt;related-urls&gt;&lt;url&gt;http://www.biomedcentral.com/1471-2105/12/436&lt;/url&gt;&lt;/related-urls&gt;&lt;/urls&gt;&lt;/record&gt;&lt;/Cite&gt;&lt;/EndNote&gt;</w:instrText>
      </w:r>
      <w:r w:rsidR="00870AC1">
        <w:fldChar w:fldCharType="separate"/>
      </w:r>
      <w:r w:rsidR="005B0CCD">
        <w:rPr>
          <w:noProof/>
        </w:rPr>
        <w:t>(</w:t>
      </w:r>
      <w:hyperlink w:anchor="_ENREF_79" w:tooltip="Morris, 2011 #1298" w:history="1">
        <w:r w:rsidR="0080517A">
          <w:rPr>
            <w:noProof/>
          </w:rPr>
          <w:t>Morris et al., 2011</w:t>
        </w:r>
      </w:hyperlink>
      <w:r w:rsidR="005B0CCD">
        <w:rPr>
          <w:noProof/>
        </w:rPr>
        <w:t>)</w:t>
      </w:r>
      <w:r w:rsidR="00870AC1">
        <w:fldChar w:fldCharType="end"/>
      </w:r>
      <w:r w:rsidR="005B0CCD">
        <w:t>.</w:t>
      </w:r>
      <w:r w:rsidRPr="00FC4175">
        <w:t xml:space="preserve"> </w:t>
      </w:r>
    </w:p>
    <w:p w:rsidR="000721A0" w:rsidRPr="00FC4175" w:rsidRDefault="000721A0" w:rsidP="000721A0">
      <w:pPr>
        <w:spacing w:after="0" w:line="480" w:lineRule="auto"/>
        <w:jc w:val="both"/>
        <w:rPr>
          <w:b/>
        </w:rPr>
      </w:pPr>
      <w:proofErr w:type="spellStart"/>
      <w:r w:rsidRPr="00FC4175">
        <w:rPr>
          <w:b/>
        </w:rPr>
        <w:t>Immunoblotting</w:t>
      </w:r>
      <w:proofErr w:type="spellEnd"/>
    </w:p>
    <w:p w:rsidR="000721A0" w:rsidRPr="00FC4175" w:rsidRDefault="000721A0" w:rsidP="000721A0">
      <w:pPr>
        <w:spacing w:after="0" w:line="480" w:lineRule="auto"/>
        <w:jc w:val="both"/>
      </w:pPr>
      <w:r>
        <w:tab/>
      </w:r>
      <w:r w:rsidRPr="00FC4175">
        <w:t xml:space="preserve">SDS-PAGE and </w:t>
      </w:r>
      <w:proofErr w:type="spellStart"/>
      <w:r w:rsidRPr="00FC4175">
        <w:t>immunoblotting</w:t>
      </w:r>
      <w:proofErr w:type="spellEnd"/>
      <w:r w:rsidRPr="00FC4175">
        <w:t xml:space="preserve"> were performed according to standard procedures. The following antibodies were used at the indicated concentrations:</w:t>
      </w:r>
      <w:r>
        <w:t xml:space="preserve"> </w:t>
      </w:r>
      <w:r w:rsidR="00C15958">
        <w:t>anti-</w:t>
      </w:r>
      <w:r w:rsidR="00E2407F" w:rsidRPr="00E2407F">
        <w:t>Phospho-p44/</w:t>
      </w:r>
      <w:r w:rsidR="00E2407F">
        <w:t>42 MAPK (Erk1/2)</w:t>
      </w:r>
      <w:r w:rsidR="00E2407F" w:rsidRPr="00E2407F">
        <w:t xml:space="preserve"> </w:t>
      </w:r>
      <w:r w:rsidR="00E2407F">
        <w:t xml:space="preserve">(Cell </w:t>
      </w:r>
      <w:proofErr w:type="spellStart"/>
      <w:r w:rsidR="00E2407F">
        <w:t>Sgnaling</w:t>
      </w:r>
      <w:proofErr w:type="spellEnd"/>
      <w:r w:rsidR="00E2407F">
        <w:t xml:space="preserve"> </w:t>
      </w:r>
      <w:r w:rsidR="00E2407F" w:rsidRPr="00E2407F">
        <w:t>#9101</w:t>
      </w:r>
      <w:r w:rsidR="00E2407F">
        <w:t xml:space="preserve">), 1:2000; anti-TCH3, 1:2000 </w:t>
      </w:r>
      <w:r w:rsidR="00870AC1">
        <w:fldChar w:fldCharType="begin">
          <w:fldData xml:space="preserve">PEVuZE5vdGU+PENpdGU+PEF1dGhvcj5TaXN0cnVuazwvQXV0aG9yPjxZZWFyPjE5OTQ8L1llYXI+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</w:fldData>
        </w:fldChar>
      </w:r>
      <w:r w:rsidR="00E2407F">
        <w:instrText xml:space="preserve"> ADDIN EN.CITE </w:instrText>
      </w:r>
      <w:r w:rsidR="00870AC1">
        <w:fldChar w:fldCharType="begin">
          <w:fldData xml:space="preserve">PEVuZE5vdGU+PENpdGU+PEF1dGhvcj5TaXN0cnVuazwvQXV0aG9yPjxZZWFyPjE5OTQ8L1llYXI+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</w:fldData>
        </w:fldChar>
      </w:r>
      <w:r w:rsidR="00E2407F">
        <w:instrText xml:space="preserve"> ADDIN EN.CITE.DATA </w:instrText>
      </w:r>
      <w:r w:rsidR="00870AC1">
        <w:fldChar w:fldCharType="end"/>
      </w:r>
      <w:r w:rsidR="00870AC1">
        <w:fldChar w:fldCharType="separate"/>
      </w:r>
      <w:r w:rsidR="00E2407F">
        <w:rPr>
          <w:noProof/>
        </w:rPr>
        <w:t>(</w:t>
      </w:r>
      <w:hyperlink w:anchor="_ENREF_99" w:tooltip="Sistrunk, 1994 #778" w:history="1">
        <w:r w:rsidR="0080517A">
          <w:rPr>
            <w:noProof/>
          </w:rPr>
          <w:t>Sistrunk et al., 1994</w:t>
        </w:r>
      </w:hyperlink>
      <w:r w:rsidR="00E2407F">
        <w:rPr>
          <w:noProof/>
        </w:rPr>
        <w:t>)</w:t>
      </w:r>
      <w:r w:rsidR="00870AC1">
        <w:fldChar w:fldCharType="end"/>
      </w:r>
      <w:r>
        <w:t xml:space="preserve">. </w:t>
      </w:r>
      <w:r w:rsidRPr="00FC4175">
        <w:t>Secondary goa</w:t>
      </w:r>
      <w:r w:rsidR="00E2407F">
        <w:t xml:space="preserve">t anti-rabbit </w:t>
      </w:r>
      <w:proofErr w:type="spellStart"/>
      <w:r w:rsidR="00E2407F">
        <w:t>IgG</w:t>
      </w:r>
      <w:proofErr w:type="spellEnd"/>
      <w:r w:rsidR="00E2407F">
        <w:t>-HRP (</w:t>
      </w:r>
      <w:proofErr w:type="spellStart"/>
      <w:r w:rsidR="00E2407F">
        <w:t>Biorad</w:t>
      </w:r>
      <w:proofErr w:type="spellEnd"/>
      <w:r w:rsidR="00E2407F">
        <w:t xml:space="preserve">) </w:t>
      </w:r>
      <w:r w:rsidRPr="00FC4175">
        <w:t xml:space="preserve">conjugates were used at a concentration of 1:3000 for detection using enhanced </w:t>
      </w:r>
      <w:proofErr w:type="spellStart"/>
      <w:r w:rsidRPr="00FC4175">
        <w:t>chemiluminescence</w:t>
      </w:r>
      <w:proofErr w:type="spellEnd"/>
      <w:r w:rsidRPr="00FC4175">
        <w:t xml:space="preserve"> (Pierce).</w:t>
      </w:r>
    </w:p>
    <w:p w:rsidR="000721A0" w:rsidRPr="00FC4175" w:rsidRDefault="000721A0" w:rsidP="000721A0">
      <w:pPr>
        <w:spacing w:after="0" w:line="480" w:lineRule="auto"/>
        <w:jc w:val="both"/>
        <w:rPr>
          <w:b/>
        </w:rPr>
      </w:pPr>
      <w:r w:rsidRPr="00FC4175">
        <w:rPr>
          <w:b/>
        </w:rPr>
        <w:t xml:space="preserve">Pathogen </w:t>
      </w:r>
      <w:r w:rsidR="005A5D50">
        <w:rPr>
          <w:b/>
        </w:rPr>
        <w:t xml:space="preserve">and </w:t>
      </w:r>
      <w:proofErr w:type="spellStart"/>
      <w:r w:rsidR="005A5D50">
        <w:rPr>
          <w:b/>
        </w:rPr>
        <w:t>callose</w:t>
      </w:r>
      <w:proofErr w:type="spellEnd"/>
      <w:r w:rsidR="005A5D50">
        <w:rPr>
          <w:b/>
        </w:rPr>
        <w:t xml:space="preserve"> </w:t>
      </w:r>
      <w:r w:rsidRPr="00FC4175">
        <w:rPr>
          <w:b/>
        </w:rPr>
        <w:t>assays</w:t>
      </w:r>
    </w:p>
    <w:p w:rsidR="000721A0" w:rsidRPr="00FC4175" w:rsidRDefault="000721A0" w:rsidP="002069CA">
      <w:pPr>
        <w:spacing w:after="120" w:line="480" w:lineRule="auto"/>
        <w:jc w:val="both"/>
      </w:pPr>
      <w:r>
        <w:rPr>
          <w:i/>
        </w:rPr>
        <w:tab/>
      </w:r>
      <w:r w:rsidRPr="00FC4175">
        <w:rPr>
          <w:i/>
        </w:rPr>
        <w:t xml:space="preserve">Pseudomonas </w:t>
      </w:r>
      <w:proofErr w:type="spellStart"/>
      <w:r w:rsidRPr="00FC4175">
        <w:rPr>
          <w:i/>
        </w:rPr>
        <w:t>syringae</w:t>
      </w:r>
      <w:proofErr w:type="spellEnd"/>
      <w:r w:rsidRPr="00FC4175">
        <w:t xml:space="preserve"> </w:t>
      </w:r>
      <w:proofErr w:type="spellStart"/>
      <w:r w:rsidRPr="00FC4175">
        <w:t>pv</w:t>
      </w:r>
      <w:proofErr w:type="spellEnd"/>
      <w:r w:rsidRPr="00FC4175">
        <w:t xml:space="preserve">. </w:t>
      </w:r>
      <w:r w:rsidRPr="00FC4175">
        <w:rPr>
          <w:i/>
        </w:rPr>
        <w:t>tomato</w:t>
      </w:r>
      <w:r w:rsidRPr="00FC4175">
        <w:t xml:space="preserve"> strain DC3000 (</w:t>
      </w:r>
      <w:proofErr w:type="spellStart"/>
      <w:r w:rsidRPr="00FC4175">
        <w:rPr>
          <w:i/>
        </w:rPr>
        <w:t>Pst</w:t>
      </w:r>
      <w:proofErr w:type="spellEnd"/>
      <w:r w:rsidRPr="00FC4175">
        <w:t xml:space="preserve"> DC3000) carr</w:t>
      </w:r>
      <w:r>
        <w:t>ying the broad-host range plasmid</w:t>
      </w:r>
      <w:r w:rsidRPr="00FC4175">
        <w:t xml:space="preserve"> </w:t>
      </w:r>
      <w:r>
        <w:t>pVSP61</w:t>
      </w:r>
      <w:r w:rsidRPr="00FC4175">
        <w:rPr>
          <w:noProof/>
        </w:rPr>
        <w:t xml:space="preserve"> </w:t>
      </w:r>
      <w:r w:rsidR="00870AC1">
        <w:rPr>
          <w:noProof/>
        </w:rPr>
        <w:fldChar w:fldCharType="begin"/>
      </w:r>
      <w:r w:rsidR="0009183D">
        <w:rPr>
          <w:noProof/>
        </w:rPr>
        <w:instrText xml:space="preserve"> ADDIN EN.CITE &lt;EndNote&gt;&lt;Cite&gt;&lt;Author&gt;Kunkel&lt;/Author&gt;&lt;Year&gt;1993&lt;/Year&gt;&lt;RecNum&gt;147&lt;/RecNum&gt;&lt;DisplayText&gt;(Kunkel et al., 1993)&lt;/DisplayText&gt;&lt;record&gt;&lt;rec-number&gt;147&lt;/rec-number&gt;&lt;foreign-keys&gt;&lt;key app="EN" db-id="vtaxda5rxfdxr0ewxpc5955pwt0a9rze0eer" timestamp="0"&gt;147&lt;/key&gt;&lt;/foreign-keys&gt;&lt;ref-type name="Journal Article"&gt;17&lt;/ref-type&gt;&lt;contributors&gt;&lt;authors&gt;&lt;author&gt;Kunkel, B. N.&lt;/author&gt;&lt;author&gt;Bent, A. F.&lt;/author&gt;&lt;author&gt;Dahlbeck, D.&lt;/author&gt;&lt;author&gt;Innes, R. W.&lt;/author&gt;&lt;author&gt;Staskawicz, B. J.&lt;/author&gt;&lt;/authors&gt;&lt;/contributors&gt;&lt;auth-address&gt;Department of Plant Pathology, University of California, Berkeley 94720.&lt;/auth-address&gt;&lt;titles&gt;&lt;title&gt;RPS2, an Arabidopsis disease resistance locus specifying recognition of Pseudomonas syringae strains expressing the avirulence gene avrRpt2&lt;/title&gt;&lt;secondary-title&gt;The Plant Cell&lt;/secondary-title&gt;&lt;alt-title&gt;The Plant cell&lt;/alt-title&gt;&lt;/titles&gt;&lt;pages&gt;865-75&lt;/pages&gt;&lt;volume&gt;5&lt;/volume&gt;&lt;number&gt;8&lt;/number&gt;&lt;keywords&gt;&lt;keyword&gt;Arabidopsis/*genetics/*microbiology&lt;/keyword&gt;&lt;keyword&gt;Base Sequence&lt;/keyword&gt;&lt;keyword&gt;Chromosome Mapping&lt;/keyword&gt;&lt;keyword&gt;DNA Primers&lt;/keyword&gt;&lt;keyword&gt;Ecosystem&lt;/keyword&gt;&lt;keyword&gt;Genes, Bacterial&lt;/keyword&gt;&lt;keyword&gt;Genes, Plant&lt;/keyword&gt;&lt;keyword&gt;Molecular Sequence Data&lt;/keyword&gt;&lt;keyword&gt;Mutation&lt;/keyword&gt;&lt;keyword&gt;Phenotype&lt;/keyword&gt;&lt;keyword&gt;Pseudomonas/*genetics/pathogenicity&lt;/keyword&gt;&lt;keyword&gt;Variation (Genetics)&lt;/keyword&gt;&lt;keyword&gt;Virulence/genetics&lt;/keyword&gt;&lt;/keywords&gt;&lt;dates&gt;&lt;year&gt;1993&lt;/year&gt;&lt;pub-dates&gt;&lt;date&gt;Aug&lt;/date&gt;&lt;/pub-dates&gt;&lt;/dates&gt;&lt;isbn&gt;1040-4651 (Print)&lt;/isbn&gt;&lt;accession-num&gt;8400869&lt;/accession-num&gt;&lt;urls&gt;&lt;related-urls&gt;&lt;url&gt;http://www.ncbi.nlm.nih.gov/entrez/query.fcgi?cmd=Retrieve&amp;amp;db=PubMed&amp;amp;dopt=Citation&amp;amp;list_uids=8400869 &lt;/url&gt;&lt;/related-urls&gt;&lt;/urls&gt;&lt;language&gt;eng&lt;/language&gt;&lt;/record&gt;&lt;/Cite&gt;&lt;/EndNote&gt;</w:instrText>
      </w:r>
      <w:r w:rsidR="00870AC1">
        <w:rPr>
          <w:noProof/>
        </w:rPr>
        <w:fldChar w:fldCharType="separate"/>
      </w:r>
      <w:r w:rsidR="0009183D">
        <w:rPr>
          <w:noProof/>
        </w:rPr>
        <w:t>(</w:t>
      </w:r>
      <w:hyperlink w:anchor="_ENREF_55" w:tooltip="Kunkel, 1993 #147" w:history="1">
        <w:r w:rsidR="0080517A">
          <w:rPr>
            <w:noProof/>
          </w:rPr>
          <w:t>Kunkel et al., 1993</w:t>
        </w:r>
      </w:hyperlink>
      <w:r w:rsidR="0009183D">
        <w:rPr>
          <w:noProof/>
        </w:rPr>
        <w:t>)</w:t>
      </w:r>
      <w:r w:rsidR="00870AC1">
        <w:rPr>
          <w:noProof/>
        </w:rPr>
        <w:fldChar w:fldCharType="end"/>
      </w:r>
      <w:r w:rsidRPr="00FC4175">
        <w:t xml:space="preserve"> was </w:t>
      </w:r>
      <w:r>
        <w:t xml:space="preserve">sprayed </w:t>
      </w:r>
      <w:r w:rsidRPr="00FC4175">
        <w:t>on</w:t>
      </w:r>
      <w:r>
        <w:t>to</w:t>
      </w:r>
      <w:r w:rsidRPr="00FC4175">
        <w:t xml:space="preserve"> 4 week-old Arabidopsis plants at a concentration of </w:t>
      </w:r>
      <w:r w:rsidR="003C0218">
        <w:t>1</w:t>
      </w:r>
      <w:r w:rsidRPr="005063E7">
        <w:rPr>
          <w:b/>
        </w:rPr>
        <w:t xml:space="preserve"> </w:t>
      </w:r>
      <w:r w:rsidRPr="003C0218">
        <w:t>x 10</w:t>
      </w:r>
      <w:r w:rsidR="003C0218" w:rsidRPr="003C0218">
        <w:rPr>
          <w:vertAlign w:val="superscript"/>
        </w:rPr>
        <w:t>8</w:t>
      </w:r>
      <w:r w:rsidRPr="003C0218">
        <w:t xml:space="preserve"> </w:t>
      </w:r>
      <w:proofErr w:type="spellStart"/>
      <w:r w:rsidRPr="003C0218">
        <w:t>cfu</w:t>
      </w:r>
      <w:proofErr w:type="spellEnd"/>
      <w:r w:rsidRPr="003C0218">
        <w:t>/</w:t>
      </w:r>
      <w:proofErr w:type="spellStart"/>
      <w:r w:rsidRPr="003C0218">
        <w:t>mL</w:t>
      </w:r>
      <w:proofErr w:type="spellEnd"/>
      <w:r w:rsidRPr="00FC4175">
        <w:t xml:space="preserve"> in 10mM MgCl2 containing </w:t>
      </w:r>
      <w:r w:rsidRPr="003C0218">
        <w:t>0.0</w:t>
      </w:r>
      <w:r w:rsidR="003C0218" w:rsidRPr="003C0218">
        <w:t>25</w:t>
      </w:r>
      <w:r w:rsidRPr="003C0218">
        <w:t>%</w:t>
      </w:r>
      <w:r w:rsidRPr="00FC4175">
        <w:t xml:space="preserve"> </w:t>
      </w:r>
      <w:proofErr w:type="spellStart"/>
      <w:r w:rsidRPr="00FC4175">
        <w:t>Silwett</w:t>
      </w:r>
      <w:proofErr w:type="spellEnd"/>
      <w:r w:rsidRPr="00FC4175">
        <w:t xml:space="preserve"> L-77 surfactant</w:t>
      </w:r>
      <w:r w:rsidR="005F05D2">
        <w:t>.</w:t>
      </w:r>
      <w:r>
        <w:t xml:space="preserve"> </w:t>
      </w:r>
      <w:r w:rsidR="005F05D2">
        <w:t>Leaf tissue</w:t>
      </w:r>
      <w:r w:rsidR="00E2407F">
        <w:t xml:space="preserve"> (~1 cm</w:t>
      </w:r>
      <w:r w:rsidR="00E2407F" w:rsidRPr="00E2407F">
        <w:rPr>
          <w:vertAlign w:val="superscript"/>
        </w:rPr>
        <w:t>2</w:t>
      </w:r>
      <w:r w:rsidR="003C0218">
        <w:rPr>
          <w:vertAlign w:val="superscript"/>
        </w:rPr>
        <w:t xml:space="preserve"> </w:t>
      </w:r>
      <w:r w:rsidR="003C0218">
        <w:t>per leaf</w:t>
      </w:r>
      <w:r w:rsidR="00E2407F">
        <w:t>)</w:t>
      </w:r>
      <w:r w:rsidR="005F05D2">
        <w:t xml:space="preserve"> was harvested at four days, homogenized, and dilution p</w:t>
      </w:r>
      <w:r w:rsidR="00E2407F">
        <w:t>lated to assay pathogen growth.</w:t>
      </w:r>
      <w:r w:rsidR="005A5D50">
        <w:t xml:space="preserve"> Aniline blue staining and fluorescence microscopy of </w:t>
      </w:r>
      <w:proofErr w:type="spellStart"/>
      <w:r w:rsidR="005A5D50">
        <w:t>callose</w:t>
      </w:r>
      <w:proofErr w:type="spellEnd"/>
      <w:r w:rsidR="005A5D50">
        <w:t xml:space="preserve"> deposition was performed according to </w:t>
      </w:r>
      <w:r w:rsidR="00870AC1">
        <w:fldChar w:fldCharType="begin"/>
      </w:r>
      <w:r w:rsidR="005A5D50">
        <w:instrText xml:space="preserve"> ADDIN EN.CITE &lt;EndNote&gt;&lt;Cite&gt;&lt;Author&gt;Adam&lt;/Author&gt;&lt;Year&gt;1996&lt;/Year&gt;&lt;RecNum&gt;357&lt;/RecNum&gt;&lt;DisplayText&gt;(Adam and Somerville, 1996)&lt;/DisplayText&gt;&lt;record&gt;&lt;rec-number&gt;357&lt;/rec-number&gt;&lt;foreign-keys&gt;&lt;key app="EN" db-id="vtaxda5rxfdxr0ewxpc5955pwt0a9rze0eer" timestamp="0"&gt;357&lt;/key&gt;&lt;/foreign-keys&gt;&lt;ref-type name="Journal Article"&gt;17&lt;/ref-type&gt;&lt;contributors&gt;&lt;authors&gt;&lt;author&gt;Adam, L.&lt;/author&gt;&lt;author&gt;Somerville, S. C.&lt;/author&gt;&lt;/authors&gt;&lt;/contributors&gt;&lt;auth-address&gt;Department of Plant Biology, Carnegie Institution of Washington, Stanford, CA 94305, USA.&lt;/auth-address&gt;&lt;titles&gt;&lt;title&gt;Genetic characterization of five powdery mildew disease resistance loci in Arabidopsis thaliana&lt;/title&gt;&lt;secondary-title&gt;Plant J&lt;/secondary-title&gt;&lt;/titles&gt;&lt;periodical&gt;&lt;full-title&gt;Plant Journal&lt;/full-title&gt;&lt;abbr-1&gt;Plant J.&lt;/abbr-1&gt;&lt;abbr-2&gt;Plant J&lt;/abbr-2&gt;&lt;/periodical&gt;&lt;pages&gt;341-56&lt;/pages&gt;&lt;volume&gt;9&lt;/volume&gt;&lt;number&gt;3&lt;/number&gt;&lt;keywords&gt;&lt;keyword&gt;Arabidopsis/*genetics/*microbiology/ultrastructure&lt;/keyword&gt;&lt;keyword&gt;Ascomycota/growth &amp;amp; development/*pathogenicity/ultrastructure&lt;/keyword&gt;&lt;keyword&gt;Chromosome Mapping&lt;/keyword&gt;&lt;keyword&gt;Crosses, Genetic&lt;/keyword&gt;&lt;keyword&gt;Genes, Plant&lt;/keyword&gt;&lt;keyword&gt;Linkage (Genetics)&lt;/keyword&gt;&lt;keyword&gt;Microscopy, Electron, Scanning&lt;/keyword&gt;&lt;keyword&gt;Phenotype&lt;/keyword&gt;&lt;keyword&gt;Plant Diseases/*genetics/*microbiology&lt;/keyword&gt;&lt;/keywords&gt;&lt;dates&gt;&lt;year&gt;1996&lt;/year&gt;&lt;pub-dates&gt;&lt;date&gt;Mar&lt;/date&gt;&lt;/pub-dates&gt;&lt;/dates&gt;&lt;isbn&gt;0960-7412 (Print)&lt;/isbn&gt;&lt;accession-num&gt;8919911&lt;/accession-num&gt;&lt;urls&gt;&lt;related-urls&gt;&lt;url&gt;http://www.ncbi.nlm.nih.gov/entrez/query.fcgi?cmd=Retrieve&amp;amp;db=PubMed&amp;amp;dopt=Citation&amp;amp;list_uids=8919911 &lt;/url&gt;&lt;/related-urls&gt;&lt;/urls&gt;&lt;language&gt;eng&lt;/language&gt;&lt;/record&gt;&lt;/Cite&gt;&lt;/EndNote&gt;</w:instrText>
      </w:r>
      <w:r w:rsidR="00870AC1">
        <w:fldChar w:fldCharType="separate"/>
      </w:r>
      <w:r w:rsidR="005A5D50">
        <w:rPr>
          <w:noProof/>
        </w:rPr>
        <w:t>(</w:t>
      </w:r>
      <w:hyperlink w:anchor="_ENREF_2" w:tooltip="Adam, 1996 #357" w:history="1">
        <w:r w:rsidR="0080517A">
          <w:rPr>
            <w:noProof/>
          </w:rPr>
          <w:t>Adam and Somerville, 1996</w:t>
        </w:r>
      </w:hyperlink>
      <w:r w:rsidR="005A5D50">
        <w:rPr>
          <w:noProof/>
        </w:rPr>
        <w:t>)</w:t>
      </w:r>
      <w:r w:rsidR="00870AC1">
        <w:fldChar w:fldCharType="end"/>
      </w:r>
      <w:r w:rsidR="005A5D50">
        <w:t>.</w:t>
      </w:r>
    </w:p>
    <w:p w:rsidR="000721A0" w:rsidRPr="0068512A" w:rsidRDefault="0068512A" w:rsidP="000721A0">
      <w:pPr>
        <w:spacing w:after="0" w:line="480" w:lineRule="auto"/>
        <w:jc w:val="both"/>
        <w:rPr>
          <w:b/>
          <w:sz w:val="28"/>
          <w:szCs w:val="28"/>
        </w:rPr>
      </w:pPr>
      <w:r w:rsidRPr="0068512A">
        <w:rPr>
          <w:b/>
          <w:sz w:val="28"/>
          <w:szCs w:val="28"/>
        </w:rPr>
        <w:lastRenderedPageBreak/>
        <w:t>Acknowledgements</w:t>
      </w:r>
    </w:p>
    <w:p w:rsidR="009C5E5A" w:rsidRDefault="001803C6" w:rsidP="005D26B2">
      <w:pPr>
        <w:spacing w:line="480" w:lineRule="auto"/>
        <w:jc w:val="both"/>
      </w:pPr>
      <w:r w:rsidRPr="001803C6">
        <w:t xml:space="preserve">This work is funded through NSF grant number MCB-1054298 and NIH grant number RO1GM092772 awarded to GC. JME is supported in part by the NSF CREATE-IGERT graduate research training program (DGE-0653984). </w:t>
      </w:r>
      <w:bookmarkStart w:id="0" w:name="_GoBack"/>
      <w:bookmarkEnd w:id="0"/>
      <w:r w:rsidR="00B262D5">
        <w:t xml:space="preserve">Proteomics </w:t>
      </w:r>
      <w:r w:rsidR="00A5304E">
        <w:t xml:space="preserve">sample </w:t>
      </w:r>
      <w:r w:rsidR="00B262D5">
        <w:t xml:space="preserve">analysis was performed at the UC </w:t>
      </w:r>
      <w:r w:rsidR="00A5304E">
        <w:t>Davis</w:t>
      </w:r>
      <w:r w:rsidR="00B262D5">
        <w:t xml:space="preserve"> </w:t>
      </w:r>
      <w:r w:rsidR="00A5304E">
        <w:t>Genome</w:t>
      </w:r>
      <w:r w:rsidR="00B262D5">
        <w:t xml:space="preserve"> </w:t>
      </w:r>
      <w:r w:rsidR="00A5304E">
        <w:t>C</w:t>
      </w:r>
      <w:r w:rsidR="00B262D5">
        <w:t xml:space="preserve">enter Proteomics Core </w:t>
      </w:r>
      <w:r w:rsidR="00A5304E">
        <w:t>Facility</w:t>
      </w:r>
      <w:r w:rsidR="00B262D5">
        <w:t>. RNA-</w:t>
      </w:r>
      <w:proofErr w:type="spellStart"/>
      <w:r w:rsidR="00B262D5">
        <w:t>seq</w:t>
      </w:r>
      <w:proofErr w:type="spellEnd"/>
      <w:r w:rsidR="00B262D5">
        <w:t xml:space="preserve"> was performed at </w:t>
      </w:r>
      <w:r w:rsidR="00A5304E">
        <w:t xml:space="preserve">the </w:t>
      </w:r>
      <w:r w:rsidR="00A5304E" w:rsidRPr="002542D6">
        <w:t>Center of Genome Research and Biocomputing at Oregon State University</w:t>
      </w:r>
      <w:r w:rsidR="00A5304E">
        <w:t>.</w:t>
      </w:r>
      <w:r w:rsidR="00A5304E" w:rsidRPr="002542D6">
        <w:t xml:space="preserve"> </w:t>
      </w:r>
      <w:r w:rsidR="00A5304E">
        <w:t xml:space="preserve">We also thank </w:t>
      </w:r>
      <w:proofErr w:type="spellStart"/>
      <w:r w:rsidR="00A5304E" w:rsidRPr="00A5304E">
        <w:t>Hyungwon</w:t>
      </w:r>
      <w:proofErr w:type="spellEnd"/>
      <w:r w:rsidR="00A5304E" w:rsidRPr="00A5304E">
        <w:t xml:space="preserve"> </w:t>
      </w:r>
      <w:proofErr w:type="spellStart"/>
      <w:r w:rsidR="0068512A">
        <w:t>Choi</w:t>
      </w:r>
      <w:proofErr w:type="spellEnd"/>
      <w:r w:rsidR="00A5304E">
        <w:t>,</w:t>
      </w:r>
      <w:r w:rsidR="0068512A">
        <w:t xml:space="preserve"> N</w:t>
      </w:r>
      <w:r w:rsidR="00A5304E">
        <w:t>icholas</w:t>
      </w:r>
      <w:r w:rsidR="0068512A">
        <w:t xml:space="preserve"> Heard</w:t>
      </w:r>
      <w:r w:rsidR="00A5304E">
        <w:t xml:space="preserve">, and </w:t>
      </w:r>
      <w:r w:rsidR="00A5304E" w:rsidRPr="00A5304E">
        <w:t>Sebastian Maurer-Stroh</w:t>
      </w:r>
      <w:r w:rsidR="0068512A">
        <w:t xml:space="preserve"> for helpful </w:t>
      </w:r>
      <w:r w:rsidR="00A5304E">
        <w:t xml:space="preserve">discussions regarding the </w:t>
      </w:r>
      <w:proofErr w:type="spellStart"/>
      <w:r w:rsidR="00A5304E">
        <w:t>QProt</w:t>
      </w:r>
      <w:proofErr w:type="spellEnd"/>
      <w:r w:rsidR="00A5304E">
        <w:t xml:space="preserve">, </w:t>
      </w:r>
      <w:proofErr w:type="spellStart"/>
      <w:r w:rsidR="0068512A">
        <w:t>Splinecluster</w:t>
      </w:r>
      <w:proofErr w:type="spellEnd"/>
      <w:r w:rsidR="00A5304E">
        <w:t xml:space="preserve">, and </w:t>
      </w:r>
      <w:proofErr w:type="spellStart"/>
      <w:r w:rsidR="00A5304E">
        <w:t>PrePs</w:t>
      </w:r>
      <w:proofErr w:type="spellEnd"/>
      <w:r w:rsidR="0068512A">
        <w:t xml:space="preserve"> software</w:t>
      </w:r>
      <w:r w:rsidR="00A5304E">
        <w:t>,</w:t>
      </w:r>
      <w:r w:rsidR="0068512A">
        <w:t xml:space="preserve"> respectively. </w:t>
      </w:r>
      <w:r w:rsidR="007E2336">
        <w:t xml:space="preserve">We also thank members of the </w:t>
      </w:r>
      <w:proofErr w:type="spellStart"/>
      <w:r w:rsidR="007E2336">
        <w:t>Coaker</w:t>
      </w:r>
      <w:proofErr w:type="spellEnd"/>
      <w:r w:rsidR="007E2336">
        <w:t xml:space="preserve"> Lab for helpful comments regarding the manuscript.</w:t>
      </w:r>
      <w:r>
        <w:t xml:space="preserve"> </w:t>
      </w:r>
    </w:p>
    <w:p w:rsidR="006F663C" w:rsidRPr="0071742A" w:rsidRDefault="009C5E5A" w:rsidP="005D26B2">
      <w:pPr>
        <w:spacing w:line="480" w:lineRule="auto"/>
        <w:jc w:val="both"/>
        <w:rPr>
          <w:b/>
          <w:sz w:val="28"/>
          <w:szCs w:val="28"/>
        </w:rPr>
      </w:pPr>
      <w:r w:rsidRPr="0071742A">
        <w:rPr>
          <w:b/>
          <w:sz w:val="28"/>
          <w:szCs w:val="28"/>
        </w:rPr>
        <w:t>References</w:t>
      </w:r>
    </w:p>
    <w:p w:rsidR="0080517A" w:rsidRPr="0080517A" w:rsidRDefault="00870AC1" w:rsidP="0080517A">
      <w:pPr>
        <w:pStyle w:val="EndNoteBibliography"/>
        <w:spacing w:after="0"/>
        <w:ind w:left="720" w:hanging="720"/>
      </w:pPr>
      <w:r w:rsidRPr="00870AC1">
        <w:rPr>
          <w:b/>
        </w:rPr>
        <w:fldChar w:fldCharType="begin"/>
      </w:r>
      <w:r w:rsidR="006F663C">
        <w:rPr>
          <w:b/>
        </w:rPr>
        <w:instrText xml:space="preserve"> ADDIN EN.REFLIST </w:instrText>
      </w:r>
      <w:r w:rsidRPr="00870AC1">
        <w:rPr>
          <w:b/>
        </w:rPr>
        <w:fldChar w:fldCharType="separate"/>
      </w:r>
      <w:bookmarkStart w:id="1" w:name="_ENREF_1"/>
      <w:r w:rsidR="0080517A" w:rsidRPr="0080517A">
        <w:rPr>
          <w:b/>
        </w:rPr>
        <w:t>Acharya, B.R., Raina, S., Maqbool, S.B., Jagadeeswaran, G., Mosher, S.L., Appel, H.M., Schultz, J.C., Klessig, D.F., and Raina, R.</w:t>
      </w:r>
      <w:r w:rsidR="0080517A" w:rsidRPr="0080517A">
        <w:t xml:space="preserve"> (2007). Overexpression of CRK13, an Arabidopsis cysteine-rich receptor-like kinase, results in enhanced resistance to Pseudomonas syringae. The Plant Journal </w:t>
      </w:r>
      <w:r w:rsidR="0080517A" w:rsidRPr="0080517A">
        <w:rPr>
          <w:b/>
        </w:rPr>
        <w:t xml:space="preserve">50, </w:t>
      </w:r>
      <w:r w:rsidR="0080517A" w:rsidRPr="0080517A">
        <w:t>488-499.</w:t>
      </w:r>
      <w:bookmarkEnd w:id="1"/>
    </w:p>
    <w:p w:rsidR="0080517A" w:rsidRPr="0080517A" w:rsidRDefault="0080517A" w:rsidP="0080517A">
      <w:pPr>
        <w:pStyle w:val="EndNoteBibliography"/>
        <w:spacing w:after="0"/>
        <w:ind w:left="720" w:hanging="720"/>
      </w:pPr>
      <w:bookmarkStart w:id="2" w:name="_ENREF_2"/>
      <w:r w:rsidRPr="0080517A">
        <w:rPr>
          <w:b/>
        </w:rPr>
        <w:t>Adam, L., and Somerville, S.C.</w:t>
      </w:r>
      <w:r w:rsidRPr="0080517A">
        <w:t xml:space="preserve"> (1996). Genetic characterization of five powdery mildew disease resistance loci in Arabidopsis thaliana. Plant J. </w:t>
      </w:r>
      <w:r w:rsidRPr="0080517A">
        <w:rPr>
          <w:b/>
        </w:rPr>
        <w:t xml:space="preserve">9, </w:t>
      </w:r>
      <w:r w:rsidRPr="0080517A">
        <w:t>341-356.</w:t>
      </w:r>
      <w:bookmarkEnd w:id="2"/>
    </w:p>
    <w:p w:rsidR="0080517A" w:rsidRPr="0080517A" w:rsidRDefault="0080517A" w:rsidP="0080517A">
      <w:pPr>
        <w:pStyle w:val="EndNoteBibliography"/>
        <w:spacing w:after="0"/>
        <w:ind w:left="720" w:hanging="720"/>
      </w:pPr>
      <w:bookmarkStart w:id="3" w:name="_ENREF_3"/>
      <w:r w:rsidRPr="0080517A">
        <w:rPr>
          <w:b/>
        </w:rPr>
        <w:t>Alexandersson, E., Saalbach, G., Larsson, C., and Kjellbom, P.</w:t>
      </w:r>
      <w:r w:rsidRPr="0080517A">
        <w:t xml:space="preserve"> (2004). Arabidopsis Plasma Membrane Proteomics Identifies Components of Transport, Signal Transduction and Membrane Trafficking. Plant and Cell Physiology </w:t>
      </w:r>
      <w:r w:rsidRPr="0080517A">
        <w:rPr>
          <w:b/>
        </w:rPr>
        <w:t xml:space="preserve">45, </w:t>
      </w:r>
      <w:r w:rsidRPr="0080517A">
        <w:t>1543-1556.</w:t>
      </w:r>
      <w:bookmarkEnd w:id="3"/>
    </w:p>
    <w:p w:rsidR="0080517A" w:rsidRPr="0080517A" w:rsidRDefault="0080517A" w:rsidP="0080517A">
      <w:pPr>
        <w:pStyle w:val="EndNoteBibliography"/>
        <w:spacing w:after="0"/>
        <w:ind w:left="720" w:hanging="720"/>
      </w:pPr>
      <w:bookmarkStart w:id="4" w:name="_ENREF_4"/>
      <w:r w:rsidRPr="0080517A">
        <w:rPr>
          <w:b/>
        </w:rPr>
        <w:t>Asai, T., Tena, G., Plotnikova, J., Willmann, M.R., Chiu, W.L., Gomez-Gomez, L., Boller, T., Ausubel, F.M., and Sheen, J.</w:t>
      </w:r>
      <w:r w:rsidRPr="0080517A">
        <w:t xml:space="preserve"> (2002). MAP kinase signalling cascade in Arabidopsis innate immunity. Nature </w:t>
      </w:r>
      <w:r w:rsidRPr="0080517A">
        <w:rPr>
          <w:b/>
        </w:rPr>
        <w:t xml:space="preserve">415, </w:t>
      </w:r>
      <w:r w:rsidRPr="0080517A">
        <w:t>977-983.</w:t>
      </w:r>
      <w:bookmarkEnd w:id="4"/>
    </w:p>
    <w:p w:rsidR="0080517A" w:rsidRPr="0080517A" w:rsidRDefault="0080517A" w:rsidP="0080517A">
      <w:pPr>
        <w:pStyle w:val="EndNoteBibliography"/>
        <w:spacing w:after="0"/>
        <w:ind w:left="720" w:hanging="720"/>
      </w:pPr>
      <w:bookmarkStart w:id="5" w:name="_ENREF_5"/>
      <w:r w:rsidRPr="0080517A">
        <w:rPr>
          <w:b/>
        </w:rPr>
        <w:t>Ashburner, M., Ball, C.A., Blake, J.A., Botstein, D., Butler, H., Cherry, J.M., Davis, A.P., Dolinski, K., Dwight, S.S., Eppig, J.T., Harris, M.A., Hill, D.P., Issel-Tarver, L., Kasarskis, A., Lewis, S., Matese, J.C., Richardson, J.E., Ringwald, M., Rubin, G.M., and Sherlock, G.</w:t>
      </w:r>
      <w:r w:rsidRPr="0080517A">
        <w:t xml:space="preserve"> (2000). Gene ontology: tool for the unification of biology. The Gene Ontology Consortium. Nat. Genet. </w:t>
      </w:r>
      <w:r w:rsidRPr="0080517A">
        <w:rPr>
          <w:b/>
        </w:rPr>
        <w:t xml:space="preserve">25, </w:t>
      </w:r>
      <w:r w:rsidRPr="0080517A">
        <w:t>25-29.</w:t>
      </w:r>
      <w:bookmarkEnd w:id="5"/>
    </w:p>
    <w:p w:rsidR="0080517A" w:rsidRPr="0080517A" w:rsidRDefault="0080517A" w:rsidP="0080517A">
      <w:pPr>
        <w:pStyle w:val="EndNoteBibliography"/>
        <w:spacing w:after="0"/>
        <w:ind w:left="720" w:hanging="720"/>
      </w:pPr>
      <w:bookmarkStart w:id="6" w:name="_ENREF_6"/>
      <w:r w:rsidRPr="0080517A">
        <w:rPr>
          <w:b/>
        </w:rPr>
        <w:t>Banbury, D.N., Oakley, J.D., Sessions, R.B., and Banting, G.</w:t>
      </w:r>
      <w:r w:rsidRPr="0080517A">
        <w:t xml:space="preserve"> (2003). Tyrphostin A23 Inhibits Internalization of the Transferrin Receptor by Perturbing the Interaction between Tyrosine Motifs and the Medium Chain Subunit of the AP-2 Adaptor Complex. J. Biol. Chem. </w:t>
      </w:r>
      <w:r w:rsidRPr="0080517A">
        <w:rPr>
          <w:b/>
        </w:rPr>
        <w:t xml:space="preserve">278, </w:t>
      </w:r>
      <w:r w:rsidRPr="0080517A">
        <w:t>12022-12028.</w:t>
      </w:r>
      <w:bookmarkEnd w:id="6"/>
    </w:p>
    <w:p w:rsidR="0080517A" w:rsidRPr="0080517A" w:rsidRDefault="0080517A" w:rsidP="0080517A">
      <w:pPr>
        <w:pStyle w:val="EndNoteBibliography"/>
        <w:spacing w:after="0"/>
        <w:ind w:left="720" w:hanging="720"/>
      </w:pPr>
      <w:bookmarkStart w:id="7" w:name="_ENREF_7"/>
      <w:r w:rsidRPr="0080517A">
        <w:rPr>
          <w:b/>
        </w:rPr>
        <w:t>Beck, M., Zhou, J., Faulkner, C., MacLean, D., and Robatzek, S.</w:t>
      </w:r>
      <w:r w:rsidRPr="0080517A">
        <w:t xml:space="preserve"> (2012). Spatio-Temporal Cellular Dynamics of the Arabidopsis Flagellin Receptor Reveal Activation Status-Dependent Endosomal Sorting. The Plant Cell Online </w:t>
      </w:r>
      <w:r w:rsidRPr="0080517A">
        <w:rPr>
          <w:b/>
        </w:rPr>
        <w:t xml:space="preserve">24, </w:t>
      </w:r>
      <w:r w:rsidRPr="0080517A">
        <w:t>4205-4219.</w:t>
      </w:r>
      <w:bookmarkEnd w:id="7"/>
    </w:p>
    <w:p w:rsidR="0080517A" w:rsidRPr="0080517A" w:rsidRDefault="0080517A" w:rsidP="0080517A">
      <w:pPr>
        <w:pStyle w:val="EndNoteBibliography"/>
        <w:spacing w:after="0"/>
        <w:ind w:left="720" w:hanging="720"/>
      </w:pPr>
      <w:bookmarkStart w:id="8" w:name="_ENREF_8"/>
      <w:r w:rsidRPr="0080517A">
        <w:rPr>
          <w:b/>
        </w:rPr>
        <w:t>Benschop, J.J., Mohammed, S., O'Flaherty, M., Heck, A.J., Slijper, M., and Menke, F.L.</w:t>
      </w:r>
      <w:r w:rsidRPr="0080517A">
        <w:t xml:space="preserve"> (2007). Quantitative phosphoproteomics of early elicitor signaling in Arabidopsis. Molecular &amp; Cellular Proteomics </w:t>
      </w:r>
      <w:r w:rsidRPr="0080517A">
        <w:rPr>
          <w:b/>
        </w:rPr>
        <w:t xml:space="preserve">6, </w:t>
      </w:r>
      <w:r w:rsidRPr="0080517A">
        <w:t>1198-1214.</w:t>
      </w:r>
      <w:bookmarkEnd w:id="8"/>
    </w:p>
    <w:p w:rsidR="0080517A" w:rsidRPr="0080517A" w:rsidRDefault="0080517A" w:rsidP="0080517A">
      <w:pPr>
        <w:pStyle w:val="EndNoteBibliography"/>
        <w:spacing w:after="0"/>
        <w:ind w:left="720" w:hanging="720"/>
      </w:pPr>
      <w:bookmarkStart w:id="9" w:name="_ENREF_9"/>
      <w:r w:rsidRPr="0080517A">
        <w:rPr>
          <w:b/>
        </w:rPr>
        <w:lastRenderedPageBreak/>
        <w:t>Bindea, G., Mlecnik, B., Hackl, H., Charoentong, P., Tosolini, M., Kirilovsky, A., Fridman, W.-H., Pagès, F., Trajanoski, Z., and Galon, J.</w:t>
      </w:r>
      <w:r w:rsidRPr="0080517A">
        <w:t xml:space="preserve"> (2009). ClueGO: a Cytoscape plug-in to decipher functionally grouped gene ontology and pathway annotation networks. Bioinformatics </w:t>
      </w:r>
      <w:r w:rsidRPr="0080517A">
        <w:rPr>
          <w:b/>
        </w:rPr>
        <w:t xml:space="preserve">25, </w:t>
      </w:r>
      <w:r w:rsidRPr="0080517A">
        <w:t>1091-1093.</w:t>
      </w:r>
      <w:bookmarkEnd w:id="9"/>
    </w:p>
    <w:p w:rsidR="0080517A" w:rsidRPr="0080517A" w:rsidRDefault="0080517A" w:rsidP="0080517A">
      <w:pPr>
        <w:pStyle w:val="EndNoteBibliography"/>
        <w:spacing w:after="0"/>
        <w:ind w:left="720" w:hanging="720"/>
      </w:pPr>
      <w:bookmarkStart w:id="10" w:name="_ENREF_10"/>
      <w:r w:rsidRPr="0080517A">
        <w:rPr>
          <w:b/>
        </w:rPr>
        <w:t>Bolton, M.D.</w:t>
      </w:r>
      <w:r w:rsidRPr="0080517A">
        <w:t xml:space="preserve"> (2009). Primary Metabolism and Plant Defense—Fuel for the Fire. Mol. Plant-Microbe Interact. </w:t>
      </w:r>
      <w:r w:rsidRPr="0080517A">
        <w:rPr>
          <w:b/>
        </w:rPr>
        <w:t xml:space="preserve">22, </w:t>
      </w:r>
      <w:r w:rsidRPr="0080517A">
        <w:t>487-497.</w:t>
      </w:r>
      <w:bookmarkEnd w:id="10"/>
    </w:p>
    <w:p w:rsidR="0080517A" w:rsidRPr="0080517A" w:rsidRDefault="0080517A" w:rsidP="0080517A">
      <w:pPr>
        <w:pStyle w:val="EndNoteBibliography"/>
        <w:spacing w:after="0"/>
        <w:ind w:left="720" w:hanging="720"/>
      </w:pPr>
      <w:bookmarkStart w:id="11" w:name="_ENREF_11"/>
      <w:r w:rsidRPr="0080517A">
        <w:rPr>
          <w:b/>
        </w:rPr>
        <w:t>Chen, J., Lalonde, S., Obrdlik, P., Noorani Vatani, A., Parsa, S.A., Vilarino, C., Revuelta, J.L., Frommer, W.B., and Rhee, S.Y.</w:t>
      </w:r>
      <w:r w:rsidRPr="0080517A">
        <w:t xml:space="preserve"> (2012). Uncovering Arabidopsis membrane protein interactome enriched in transporters using mating-based split ubiquitin assays and classification models. Frontiers in plant science </w:t>
      </w:r>
      <w:r w:rsidRPr="0080517A">
        <w:rPr>
          <w:b/>
        </w:rPr>
        <w:t xml:space="preserve">3, </w:t>
      </w:r>
      <w:r w:rsidRPr="0080517A">
        <w:t>124.</w:t>
      </w:r>
      <w:bookmarkEnd w:id="11"/>
    </w:p>
    <w:p w:rsidR="0080517A" w:rsidRPr="0080517A" w:rsidRDefault="0080517A" w:rsidP="0080517A">
      <w:pPr>
        <w:pStyle w:val="EndNoteBibliography"/>
        <w:spacing w:after="0"/>
        <w:ind w:left="720" w:hanging="720"/>
      </w:pPr>
      <w:bookmarkStart w:id="12" w:name="_ENREF_12"/>
      <w:r w:rsidRPr="0080517A">
        <w:rPr>
          <w:b/>
        </w:rPr>
        <w:t>Chen, K., Du, L., and Chen, Z.</w:t>
      </w:r>
      <w:r w:rsidRPr="0080517A">
        <w:t xml:space="preserve"> (2003). Sensitization of defense responses and activation of programmed cell death by a pathogen-induced receptor-like protein kinase in Arabidopsis. Plant Mol. Biol. </w:t>
      </w:r>
      <w:r w:rsidRPr="0080517A">
        <w:rPr>
          <w:b/>
        </w:rPr>
        <w:t xml:space="preserve">53, </w:t>
      </w:r>
      <w:r w:rsidRPr="0080517A">
        <w:t>61-74.</w:t>
      </w:r>
      <w:bookmarkEnd w:id="12"/>
    </w:p>
    <w:p w:rsidR="0080517A" w:rsidRPr="0080517A" w:rsidRDefault="0080517A" w:rsidP="0080517A">
      <w:pPr>
        <w:pStyle w:val="EndNoteBibliography"/>
        <w:spacing w:after="0"/>
        <w:ind w:left="720" w:hanging="720"/>
      </w:pPr>
      <w:bookmarkStart w:id="13" w:name="_ENREF_13"/>
      <w:r w:rsidRPr="0080517A">
        <w:rPr>
          <w:b/>
        </w:rPr>
        <w:t>Chen, K., Fan, B., Du, L., and Chen, Z.</w:t>
      </w:r>
      <w:r w:rsidRPr="0080517A">
        <w:t xml:space="preserve"> (2004). Activation of hypersensitive cell death by pathogen-induced receptor-like protein kinases from Arabidopsis. Plant Mol. Biol. </w:t>
      </w:r>
      <w:r w:rsidRPr="0080517A">
        <w:rPr>
          <w:b/>
        </w:rPr>
        <w:t xml:space="preserve">56, </w:t>
      </w:r>
      <w:r w:rsidRPr="0080517A">
        <w:t>271-283.</w:t>
      </w:r>
      <w:bookmarkEnd w:id="13"/>
    </w:p>
    <w:p w:rsidR="0080517A" w:rsidRPr="0080517A" w:rsidRDefault="0080517A" w:rsidP="0080517A">
      <w:pPr>
        <w:pStyle w:val="EndNoteBibliography"/>
        <w:spacing w:after="0"/>
        <w:ind w:left="720" w:hanging="720"/>
      </w:pPr>
      <w:bookmarkStart w:id="14" w:name="_ENREF_14"/>
      <w:r w:rsidRPr="0080517A">
        <w:rPr>
          <w:b/>
        </w:rPr>
        <w:t>Chen, Z.</w:t>
      </w:r>
      <w:r w:rsidRPr="0080517A">
        <w:t xml:space="preserve"> (2001). A Superfamily of Proteins with Novel Cysteine-Rich Repeats. Plant Physiol. </w:t>
      </w:r>
      <w:r w:rsidRPr="0080517A">
        <w:rPr>
          <w:b/>
        </w:rPr>
        <w:t xml:space="preserve">126, </w:t>
      </w:r>
      <w:r w:rsidRPr="0080517A">
        <w:t>473-476.</w:t>
      </w:r>
      <w:bookmarkEnd w:id="14"/>
    </w:p>
    <w:p w:rsidR="0080517A" w:rsidRPr="0080517A" w:rsidRDefault="0080517A" w:rsidP="0080517A">
      <w:pPr>
        <w:pStyle w:val="EndNoteBibliography"/>
        <w:spacing w:after="0"/>
        <w:ind w:left="720" w:hanging="720"/>
      </w:pPr>
      <w:bookmarkStart w:id="15" w:name="_ENREF_15"/>
      <w:r w:rsidRPr="0080517A">
        <w:rPr>
          <w:b/>
        </w:rPr>
        <w:t>Chinchilla, D., Zipfel, C., Robatzek, S., Kemmerling, B., Nurnberger, T., Jones, J.D., Felix, G., and Boller, T.</w:t>
      </w:r>
      <w:r w:rsidRPr="0080517A">
        <w:t xml:space="preserve"> (2007). A flagellin-induced complex of the receptor FLS2 and BAK1 initiates plant defence. Nature </w:t>
      </w:r>
      <w:r w:rsidRPr="0080517A">
        <w:rPr>
          <w:b/>
        </w:rPr>
        <w:t xml:space="preserve">448, </w:t>
      </w:r>
      <w:r w:rsidRPr="0080517A">
        <w:t>497-500.</w:t>
      </w:r>
      <w:bookmarkEnd w:id="15"/>
    </w:p>
    <w:p w:rsidR="0080517A" w:rsidRPr="0080517A" w:rsidRDefault="0080517A" w:rsidP="0080517A">
      <w:pPr>
        <w:pStyle w:val="EndNoteBibliography"/>
        <w:spacing w:after="0"/>
        <w:ind w:left="720" w:hanging="720"/>
      </w:pPr>
      <w:bookmarkStart w:id="16" w:name="_ENREF_16"/>
      <w:r w:rsidRPr="0080517A">
        <w:rPr>
          <w:b/>
        </w:rPr>
        <w:t>Chisholm, S.T., Dahlbeck, D., Krishnamurthy, N., Day, B., Sjolander, K., and Staskawicz, B.J.</w:t>
      </w:r>
      <w:r w:rsidRPr="0080517A">
        <w:t xml:space="preserve"> (2005). Molecular characterization of proteolytic cleavage sites of the Pseudomonas syringae effector AvrRpt2. Proceedings of the National Academy of Sciences </w:t>
      </w:r>
      <w:r w:rsidRPr="0080517A">
        <w:rPr>
          <w:b/>
        </w:rPr>
        <w:t xml:space="preserve">102, </w:t>
      </w:r>
      <w:r w:rsidRPr="0080517A">
        <w:t>2087-2092.</w:t>
      </w:r>
      <w:bookmarkEnd w:id="16"/>
    </w:p>
    <w:p w:rsidR="0080517A" w:rsidRPr="0080517A" w:rsidRDefault="0080517A" w:rsidP="0080517A">
      <w:pPr>
        <w:pStyle w:val="EndNoteBibliography"/>
        <w:spacing w:after="0"/>
        <w:ind w:left="720" w:hanging="720"/>
      </w:pPr>
      <w:bookmarkStart w:id="17" w:name="_ENREF_17"/>
      <w:r w:rsidRPr="0080517A">
        <w:rPr>
          <w:b/>
        </w:rPr>
        <w:t>Choi, H., Fermin, D., and Nesvizhskii, A.I.</w:t>
      </w:r>
      <w:r w:rsidRPr="0080517A">
        <w:t xml:space="preserve"> (2008). Significance analysis of spectral count data in label-free shotgun proteomics. Molecular &amp; Cellular Proteomics </w:t>
      </w:r>
      <w:r w:rsidRPr="0080517A">
        <w:rPr>
          <w:b/>
        </w:rPr>
        <w:t xml:space="preserve">7, </w:t>
      </w:r>
      <w:r w:rsidRPr="0080517A">
        <w:t>2373-2385.</w:t>
      </w:r>
      <w:bookmarkEnd w:id="17"/>
    </w:p>
    <w:p w:rsidR="0080517A" w:rsidRPr="0080517A" w:rsidRDefault="0080517A" w:rsidP="0080517A">
      <w:pPr>
        <w:pStyle w:val="EndNoteBibliography"/>
        <w:spacing w:after="0"/>
        <w:ind w:left="720" w:hanging="720"/>
      </w:pPr>
      <w:bookmarkStart w:id="18" w:name="_ENREF_18"/>
      <w:r w:rsidRPr="0080517A">
        <w:rPr>
          <w:b/>
        </w:rPr>
        <w:t>Choi, S.-w., Tamaki, T., Ebine, K., Uemura, T., Ueda, T., and Nakano, A.</w:t>
      </w:r>
      <w:r w:rsidRPr="0080517A">
        <w:t xml:space="preserve"> (2013). RABA Members Act in Distinct Steps of Subcellular Trafficking of the FLAGELLIN SENSING2 Receptor. The Plant Cell Online </w:t>
      </w:r>
      <w:r w:rsidRPr="0080517A">
        <w:rPr>
          <w:b/>
        </w:rPr>
        <w:t xml:space="preserve">25, </w:t>
      </w:r>
      <w:r w:rsidRPr="0080517A">
        <w:t>1174-1187.</w:t>
      </w:r>
      <w:bookmarkEnd w:id="18"/>
    </w:p>
    <w:p w:rsidR="0080517A" w:rsidRPr="0080517A" w:rsidRDefault="0080517A" w:rsidP="0080517A">
      <w:pPr>
        <w:pStyle w:val="EndNoteBibliography"/>
        <w:spacing w:after="0"/>
        <w:ind w:left="720" w:hanging="720"/>
      </w:pPr>
      <w:bookmarkStart w:id="19" w:name="_ENREF_19"/>
      <w:r w:rsidRPr="0080517A">
        <w:rPr>
          <w:b/>
        </w:rPr>
        <w:t>Clouse, S.D.</w:t>
      </w:r>
      <w:r w:rsidRPr="0080517A">
        <w:t xml:space="preserve"> (2011). Brassinosteroid Signal Transduction: From Receptor Kinase Activation to Transcriptional Networks Regulating Plant Development. The Plant Cell Online </w:t>
      </w:r>
      <w:r w:rsidRPr="0080517A">
        <w:rPr>
          <w:b/>
        </w:rPr>
        <w:t xml:space="preserve">23, </w:t>
      </w:r>
      <w:r w:rsidRPr="0080517A">
        <w:t>1219-1230.</w:t>
      </w:r>
      <w:bookmarkEnd w:id="19"/>
    </w:p>
    <w:p w:rsidR="0080517A" w:rsidRPr="0080517A" w:rsidRDefault="0080517A" w:rsidP="0080517A">
      <w:pPr>
        <w:pStyle w:val="EndNoteBibliography"/>
        <w:spacing w:after="0"/>
        <w:ind w:left="720" w:hanging="720"/>
      </w:pPr>
      <w:bookmarkStart w:id="20" w:name="_ENREF_20"/>
      <w:r w:rsidRPr="0080517A">
        <w:rPr>
          <w:b/>
        </w:rPr>
        <w:t>Consortium, A.I.M.</w:t>
      </w:r>
      <w:r w:rsidRPr="0080517A">
        <w:t xml:space="preserve"> (2011). Evidence for Network Evolution in an Arabidopsis Interactome Map. Science </w:t>
      </w:r>
      <w:r w:rsidRPr="0080517A">
        <w:rPr>
          <w:b/>
        </w:rPr>
        <w:t xml:space="preserve">333, </w:t>
      </w:r>
      <w:r w:rsidRPr="0080517A">
        <w:t>601-607.</w:t>
      </w:r>
      <w:bookmarkEnd w:id="20"/>
    </w:p>
    <w:p w:rsidR="0080517A" w:rsidRPr="0080517A" w:rsidRDefault="0080517A" w:rsidP="0080517A">
      <w:pPr>
        <w:pStyle w:val="EndNoteBibliography"/>
        <w:spacing w:after="0"/>
        <w:ind w:left="720" w:hanging="720"/>
      </w:pPr>
      <w:bookmarkStart w:id="21" w:name="_ENREF_21"/>
      <w:r w:rsidRPr="0080517A">
        <w:rPr>
          <w:b/>
        </w:rPr>
        <w:t>Craig, R., and Beavis, R.C.</w:t>
      </w:r>
      <w:r w:rsidRPr="0080517A">
        <w:t xml:space="preserve"> (2004). TANDEM: matching proteins with tandem mass spectra. Bioinformatics </w:t>
      </w:r>
      <w:r w:rsidRPr="0080517A">
        <w:rPr>
          <w:b/>
        </w:rPr>
        <w:t xml:space="preserve">20, </w:t>
      </w:r>
      <w:r w:rsidRPr="0080517A">
        <w:t>1466-1467.</w:t>
      </w:r>
      <w:bookmarkEnd w:id="21"/>
    </w:p>
    <w:p w:rsidR="0080517A" w:rsidRPr="0080517A" w:rsidRDefault="0080517A" w:rsidP="0080517A">
      <w:pPr>
        <w:pStyle w:val="EndNoteBibliography"/>
        <w:spacing w:after="0"/>
        <w:ind w:left="720" w:hanging="720"/>
      </w:pPr>
      <w:bookmarkStart w:id="22" w:name="_ENREF_22"/>
      <w:r w:rsidRPr="0080517A">
        <w:rPr>
          <w:b/>
        </w:rPr>
        <w:t>Cumbie, J.S., Kimbrel, J.A., Di, Y., Schafer, D.W., Wilhelm, L.J., Fox, S.E., Sullivan, C.M., Curzon, A.D., Carrington, J.C., Mockler, T.C., and Chang, J.H.</w:t>
      </w:r>
      <w:r w:rsidRPr="0080517A">
        <w:t xml:space="preserve"> (2011). GENE-counter: a computational pipeline for the analysis of RNA-Seq data for gene expression differences. PLoS One </w:t>
      </w:r>
      <w:r w:rsidRPr="0080517A">
        <w:rPr>
          <w:b/>
        </w:rPr>
        <w:t xml:space="preserve">6, </w:t>
      </w:r>
      <w:r w:rsidRPr="0080517A">
        <w:t>e25279.</w:t>
      </w:r>
      <w:bookmarkEnd w:id="22"/>
    </w:p>
    <w:p w:rsidR="0080517A" w:rsidRPr="0080517A" w:rsidRDefault="0080517A" w:rsidP="0080517A">
      <w:pPr>
        <w:pStyle w:val="EndNoteBibliography"/>
        <w:spacing w:after="0"/>
        <w:ind w:left="720" w:hanging="720"/>
      </w:pPr>
      <w:bookmarkStart w:id="23" w:name="_ENREF_23"/>
      <w:r w:rsidRPr="0080517A">
        <w:rPr>
          <w:b/>
        </w:rPr>
        <w:t>Di, Y., Schafer, D.W., Cumbie, J.S., and Chang, J.H.</w:t>
      </w:r>
      <w:r w:rsidRPr="0080517A">
        <w:t xml:space="preserve"> (2011). The NBP negative binomial model for assessing differential gene expression from RNA-Seq. Statistical applications in genetics and molecular biology </w:t>
      </w:r>
      <w:r w:rsidRPr="0080517A">
        <w:rPr>
          <w:b/>
        </w:rPr>
        <w:t xml:space="preserve">10, </w:t>
      </w:r>
      <w:r w:rsidRPr="0080517A">
        <w:t>1-28.</w:t>
      </w:r>
      <w:bookmarkEnd w:id="23"/>
    </w:p>
    <w:p w:rsidR="0080517A" w:rsidRPr="0080517A" w:rsidRDefault="0080517A" w:rsidP="0080517A">
      <w:pPr>
        <w:pStyle w:val="EndNoteBibliography"/>
        <w:spacing w:after="0"/>
        <w:ind w:left="720" w:hanging="720"/>
      </w:pPr>
      <w:bookmarkStart w:id="24" w:name="_ENREF_24"/>
      <w:r w:rsidRPr="0080517A">
        <w:rPr>
          <w:b/>
        </w:rPr>
        <w:t>Dodds, P.N., and Rathjen, J.P.</w:t>
      </w:r>
      <w:r w:rsidRPr="0080517A">
        <w:t xml:space="preserve"> (2010). Plant immunity: towards an integrated view of plant-pathogen interactions. Nature Reviews Genetics </w:t>
      </w:r>
      <w:r w:rsidRPr="0080517A">
        <w:rPr>
          <w:b/>
        </w:rPr>
        <w:t xml:space="preserve">11, </w:t>
      </w:r>
      <w:r w:rsidRPr="0080517A">
        <w:t>539-548.</w:t>
      </w:r>
      <w:bookmarkEnd w:id="24"/>
    </w:p>
    <w:p w:rsidR="0080517A" w:rsidRPr="0080517A" w:rsidRDefault="0080517A" w:rsidP="0080517A">
      <w:pPr>
        <w:pStyle w:val="EndNoteBibliography"/>
        <w:spacing w:after="0"/>
        <w:ind w:left="720" w:hanging="720"/>
      </w:pPr>
      <w:bookmarkStart w:id="25" w:name="_ENREF_25"/>
      <w:r w:rsidRPr="0080517A">
        <w:rPr>
          <w:b/>
        </w:rPr>
        <w:t>Durinck, S., Spellman, P.T., Birney, E., and Huber, W.</w:t>
      </w:r>
      <w:r w:rsidRPr="0080517A">
        <w:t xml:space="preserve"> (2009). Mapping identifiers for the integration of genomic datasets with the R/Bioconductor package biomaRt. Nat. Protocols </w:t>
      </w:r>
      <w:r w:rsidRPr="0080517A">
        <w:rPr>
          <w:b/>
        </w:rPr>
        <w:t xml:space="preserve">4, </w:t>
      </w:r>
      <w:r w:rsidRPr="0080517A">
        <w:t>1184-1191.</w:t>
      </w:r>
      <w:bookmarkEnd w:id="25"/>
    </w:p>
    <w:p w:rsidR="0080517A" w:rsidRPr="0080517A" w:rsidRDefault="0080517A" w:rsidP="0080517A">
      <w:pPr>
        <w:pStyle w:val="EndNoteBibliography"/>
        <w:spacing w:after="0"/>
        <w:ind w:left="720" w:hanging="720"/>
      </w:pPr>
      <w:bookmarkStart w:id="26" w:name="_ENREF_26"/>
      <w:r w:rsidRPr="0080517A">
        <w:rPr>
          <w:b/>
        </w:rPr>
        <w:t>Eisen, M.B., Spellman, P.T., Brown, P.O., and Botstein, D.</w:t>
      </w:r>
      <w:r w:rsidRPr="0080517A">
        <w:t xml:space="preserve"> (1998). Cluster analysis and display of genome-wide expression patterns. Proceedings of the National Academy of Sciences </w:t>
      </w:r>
      <w:r w:rsidRPr="0080517A">
        <w:rPr>
          <w:b/>
        </w:rPr>
        <w:t xml:space="preserve">95, </w:t>
      </w:r>
      <w:r w:rsidRPr="0080517A">
        <w:t>14863-14868.</w:t>
      </w:r>
      <w:bookmarkEnd w:id="26"/>
    </w:p>
    <w:p w:rsidR="0080517A" w:rsidRPr="0080517A" w:rsidRDefault="0080517A" w:rsidP="0080517A">
      <w:pPr>
        <w:pStyle w:val="EndNoteBibliography"/>
        <w:spacing w:after="0"/>
        <w:ind w:left="720" w:hanging="720"/>
      </w:pPr>
      <w:bookmarkStart w:id="27" w:name="_ENREF_27"/>
      <w:r w:rsidRPr="0080517A">
        <w:rPr>
          <w:b/>
        </w:rPr>
        <w:t>Elmore, J.M., Liu, J., Smith, B., Phinney, B., and Coaker, G.</w:t>
      </w:r>
      <w:r w:rsidRPr="0080517A">
        <w:t xml:space="preserve"> (2012). Quantitative Proteomics Reveals Dynamic Changes in the Plasma Membrane During Arabidopsis Immune Signaling. Molecular &amp; Cellular Proteomics </w:t>
      </w:r>
      <w:r w:rsidRPr="0080517A">
        <w:rPr>
          <w:b/>
        </w:rPr>
        <w:t>11</w:t>
      </w:r>
      <w:r w:rsidRPr="0080517A">
        <w:t>.</w:t>
      </w:r>
      <w:bookmarkEnd w:id="27"/>
    </w:p>
    <w:p w:rsidR="0080517A" w:rsidRPr="0080517A" w:rsidRDefault="0080517A" w:rsidP="0080517A">
      <w:pPr>
        <w:pStyle w:val="EndNoteBibliography"/>
        <w:spacing w:after="0"/>
        <w:ind w:left="720" w:hanging="720"/>
      </w:pPr>
      <w:bookmarkStart w:id="28" w:name="_ENREF_28"/>
      <w:r w:rsidRPr="0080517A">
        <w:rPr>
          <w:b/>
        </w:rPr>
        <w:lastRenderedPageBreak/>
        <w:t>Fahlgren, N., Howell, M.D., Kasschau, K.D., Chapman, E.J., Sullivan, C.M., Cumbie, J.S., Givan, S.A., Law, T.F., Grant, S.R., Dangl, J.L., and Carrington, J.C.</w:t>
      </w:r>
      <w:r w:rsidRPr="0080517A">
        <w:t xml:space="preserve"> (2007). High-throughput sequencing of Arabidopsis microRNAs: evidence for frequent birth and death of MIRNA genes. PLoS ONE </w:t>
      </w:r>
      <w:r w:rsidRPr="0080517A">
        <w:rPr>
          <w:b/>
        </w:rPr>
        <w:t xml:space="preserve">2, </w:t>
      </w:r>
      <w:r w:rsidRPr="0080517A">
        <w:t>e219.</w:t>
      </w:r>
      <w:bookmarkEnd w:id="28"/>
    </w:p>
    <w:p w:rsidR="0080517A" w:rsidRPr="0080517A" w:rsidRDefault="0080517A" w:rsidP="0080517A">
      <w:pPr>
        <w:pStyle w:val="EndNoteBibliography"/>
        <w:spacing w:after="0"/>
        <w:ind w:left="720" w:hanging="720"/>
      </w:pPr>
      <w:bookmarkStart w:id="29" w:name="_ENREF_29"/>
      <w:r w:rsidRPr="0080517A">
        <w:rPr>
          <w:b/>
        </w:rPr>
        <w:t>Fournier, M.L., Paulson, A., Pavelka, N., Mosley, A.L., Gaudenz, K., Bradford, W.D., Glynn, E., Li, H., Sardiu, M.E., Fleharty, B., Seidel, C., Florens, L., and Washburn, M.P.</w:t>
      </w:r>
      <w:r w:rsidRPr="0080517A">
        <w:t xml:space="preserve"> (2010). Delayed Correlation of mRNA and Protein Expression in Rapamycin-treated Cells and a Role for Ggc1 in Cellular Sensitivity to Rapamycin. Molecular &amp; Cellular Proteomics </w:t>
      </w:r>
      <w:r w:rsidRPr="0080517A">
        <w:rPr>
          <w:b/>
        </w:rPr>
        <w:t xml:space="preserve">9, </w:t>
      </w:r>
      <w:r w:rsidRPr="0080517A">
        <w:t>271-284.</w:t>
      </w:r>
      <w:bookmarkEnd w:id="29"/>
    </w:p>
    <w:p w:rsidR="0080517A" w:rsidRPr="0080517A" w:rsidRDefault="0080517A" w:rsidP="0080517A">
      <w:pPr>
        <w:pStyle w:val="EndNoteBibliography"/>
        <w:spacing w:after="0"/>
        <w:ind w:left="720" w:hanging="720"/>
      </w:pPr>
      <w:bookmarkStart w:id="30" w:name="_ENREF_30"/>
      <w:r w:rsidRPr="0080517A">
        <w:rPr>
          <w:b/>
        </w:rPr>
        <w:t>Frey, N.F.d., and Robatzek, S.</w:t>
      </w:r>
      <w:r w:rsidRPr="0080517A">
        <w:t xml:space="preserve"> (2009). Trafficking vesicles: pro or contra pathogens? Curr. Opin. Plant Biol. </w:t>
      </w:r>
      <w:r w:rsidRPr="0080517A">
        <w:rPr>
          <w:b/>
        </w:rPr>
        <w:t xml:space="preserve">12, </w:t>
      </w:r>
      <w:r w:rsidRPr="0080517A">
        <w:t>437-443.</w:t>
      </w:r>
      <w:bookmarkEnd w:id="30"/>
    </w:p>
    <w:p w:rsidR="0080517A" w:rsidRPr="0080517A" w:rsidRDefault="0080517A" w:rsidP="0080517A">
      <w:pPr>
        <w:pStyle w:val="EndNoteBibliography"/>
        <w:spacing w:after="0"/>
        <w:ind w:left="720" w:hanging="720"/>
      </w:pPr>
      <w:bookmarkStart w:id="31" w:name="_ENREF_31"/>
      <w:r w:rsidRPr="0080517A">
        <w:rPr>
          <w:b/>
        </w:rPr>
        <w:t>Geldner, N., and Robatzek, S.</w:t>
      </w:r>
      <w:r w:rsidRPr="0080517A">
        <w:t xml:space="preserve"> (2008). Plant Receptors Go Endosomal: A Moving View on Signal Transduction. Plant Physiol. </w:t>
      </w:r>
      <w:r w:rsidRPr="0080517A">
        <w:rPr>
          <w:b/>
        </w:rPr>
        <w:t xml:space="preserve">147, </w:t>
      </w:r>
      <w:r w:rsidRPr="0080517A">
        <w:t>1565-1574.</w:t>
      </w:r>
      <w:bookmarkEnd w:id="31"/>
    </w:p>
    <w:p w:rsidR="0080517A" w:rsidRPr="0080517A" w:rsidRDefault="0080517A" w:rsidP="0080517A">
      <w:pPr>
        <w:pStyle w:val="EndNoteBibliography"/>
        <w:spacing w:after="0"/>
        <w:ind w:left="720" w:hanging="720"/>
      </w:pPr>
      <w:bookmarkStart w:id="32" w:name="_ENREF_32"/>
      <w:r w:rsidRPr="0080517A">
        <w:rPr>
          <w:b/>
        </w:rPr>
        <w:t>Gómez-Gómez, L., Felix, G., and Boller, T.</w:t>
      </w:r>
      <w:r w:rsidRPr="0080517A">
        <w:t xml:space="preserve"> (1999). A single locus determines sensitivity to bacterial flagellin in Arabidopsis thaliana. The Plant Journal </w:t>
      </w:r>
      <w:r w:rsidRPr="0080517A">
        <w:rPr>
          <w:b/>
        </w:rPr>
        <w:t xml:space="preserve">18, </w:t>
      </w:r>
      <w:r w:rsidRPr="0080517A">
        <w:t>277-284.</w:t>
      </w:r>
      <w:bookmarkEnd w:id="32"/>
    </w:p>
    <w:p w:rsidR="0080517A" w:rsidRPr="0080517A" w:rsidRDefault="0080517A" w:rsidP="0080517A">
      <w:pPr>
        <w:pStyle w:val="EndNoteBibliography"/>
        <w:spacing w:after="0"/>
        <w:ind w:left="720" w:hanging="720"/>
      </w:pPr>
      <w:bookmarkStart w:id="33" w:name="_ENREF_33"/>
      <w:r w:rsidRPr="0080517A">
        <w:rPr>
          <w:b/>
        </w:rPr>
        <w:t>Haney, C.H., and Long, S.R.</w:t>
      </w:r>
      <w:r w:rsidRPr="0080517A">
        <w:t xml:space="preserve"> (2010). Plant flotillins are required for infection by nitrogen-fixing bacteria. Proceedings of the National Academy of Sciences of the United States of America </w:t>
      </w:r>
      <w:r w:rsidRPr="0080517A">
        <w:rPr>
          <w:b/>
        </w:rPr>
        <w:t xml:space="preserve">107, </w:t>
      </w:r>
      <w:r w:rsidRPr="0080517A">
        <w:t>478-483.</w:t>
      </w:r>
      <w:bookmarkEnd w:id="33"/>
    </w:p>
    <w:p w:rsidR="0080517A" w:rsidRPr="0080517A" w:rsidRDefault="0080517A" w:rsidP="0080517A">
      <w:pPr>
        <w:pStyle w:val="EndNoteBibliography"/>
        <w:spacing w:after="0"/>
        <w:ind w:left="720" w:hanging="720"/>
      </w:pPr>
      <w:bookmarkStart w:id="34" w:name="_ENREF_34"/>
      <w:r w:rsidRPr="0080517A">
        <w:rPr>
          <w:b/>
        </w:rPr>
        <w:t>Haney, C.H., Riely, B.K., Tricoli, D.M., Cook, D.R., Ehrhardt, D.W., and Long, S.R.</w:t>
      </w:r>
      <w:r w:rsidRPr="0080517A">
        <w:t xml:space="preserve"> (2011). Symbiotic Rhizobia Bacteria Trigger a Change in Localization and Dynamics of the Medicago truncatula Receptor Kinase LYK3. The Plant Cell Online </w:t>
      </w:r>
      <w:r w:rsidRPr="0080517A">
        <w:rPr>
          <w:b/>
        </w:rPr>
        <w:t xml:space="preserve">23, </w:t>
      </w:r>
      <w:r w:rsidRPr="0080517A">
        <w:t>2774-2787.</w:t>
      </w:r>
      <w:bookmarkEnd w:id="34"/>
    </w:p>
    <w:p w:rsidR="0080517A" w:rsidRPr="0080517A" w:rsidRDefault="0080517A" w:rsidP="0080517A">
      <w:pPr>
        <w:pStyle w:val="EndNoteBibliography"/>
        <w:spacing w:after="0"/>
        <w:ind w:left="720" w:hanging="720"/>
      </w:pPr>
      <w:bookmarkStart w:id="35" w:name="_ENREF_35"/>
      <w:r w:rsidRPr="0080517A">
        <w:rPr>
          <w:b/>
        </w:rPr>
        <w:t>Heard, N.A., Holmes, C.C., Stephens, D.A., Hand, D.J., and Dimopoulos, G.</w:t>
      </w:r>
      <w:r w:rsidRPr="0080517A">
        <w:t xml:space="preserve"> (2005). Bayesian coclustering of Anopheles gene expression time series: Study of immune defense response to multiple experimental challenges. Proceedings of the National Academy of Sciences of the United States of America </w:t>
      </w:r>
      <w:r w:rsidRPr="0080517A">
        <w:rPr>
          <w:b/>
        </w:rPr>
        <w:t xml:space="preserve">102, </w:t>
      </w:r>
      <w:r w:rsidRPr="0080517A">
        <w:t>16939-16944.</w:t>
      </w:r>
      <w:bookmarkEnd w:id="35"/>
    </w:p>
    <w:p w:rsidR="0080517A" w:rsidRPr="0080517A" w:rsidRDefault="0080517A" w:rsidP="0080517A">
      <w:pPr>
        <w:pStyle w:val="EndNoteBibliography"/>
        <w:spacing w:after="0"/>
        <w:ind w:left="720" w:hanging="720"/>
      </w:pPr>
      <w:bookmarkStart w:id="36" w:name="_ENREF_36"/>
      <w:r w:rsidRPr="0080517A">
        <w:rPr>
          <w:b/>
        </w:rPr>
        <w:t>Heese, A., Hann, D.R., Gimenez-Ibanez, S., Jones, A.M., He, K., Li, J., Schroeder, J.I., Peck, S.C., and Rathjen, J.P.</w:t>
      </w:r>
      <w:r w:rsidRPr="0080517A">
        <w:t xml:space="preserve"> (2007). The receptor-like kinase SERK3/BAK1 is a central regulator of innate immunity in plants. Proceedings of the National Academy of Sciences of the United States of America </w:t>
      </w:r>
      <w:r w:rsidRPr="0080517A">
        <w:rPr>
          <w:b/>
        </w:rPr>
        <w:t xml:space="preserve">104, </w:t>
      </w:r>
      <w:r w:rsidRPr="0080517A">
        <w:t>12217-12222.</w:t>
      </w:r>
      <w:bookmarkEnd w:id="36"/>
    </w:p>
    <w:p w:rsidR="0080517A" w:rsidRPr="0080517A" w:rsidRDefault="0080517A" w:rsidP="0080517A">
      <w:pPr>
        <w:pStyle w:val="EndNoteBibliography"/>
        <w:spacing w:after="0"/>
        <w:ind w:left="720" w:hanging="720"/>
      </w:pPr>
      <w:bookmarkStart w:id="37" w:name="_ENREF_37"/>
      <w:r w:rsidRPr="0080517A">
        <w:rPr>
          <w:b/>
        </w:rPr>
        <w:t>Hemsley, P.A., Weimar, T., Lilley, K.S., Dupree, P., and Grierson, C.S.</w:t>
      </w:r>
      <w:r w:rsidRPr="0080517A">
        <w:t xml:space="preserve"> (2013). A proteomic approach identifies many novel palmitoylated proteins in Arabidopsis. New Phytol. </w:t>
      </w:r>
      <w:r w:rsidRPr="0080517A">
        <w:rPr>
          <w:b/>
        </w:rPr>
        <w:t xml:space="preserve">197, </w:t>
      </w:r>
      <w:r w:rsidRPr="0080517A">
        <w:t>805-814.</w:t>
      </w:r>
      <w:bookmarkEnd w:id="37"/>
    </w:p>
    <w:p w:rsidR="0080517A" w:rsidRPr="0080517A" w:rsidRDefault="0080517A" w:rsidP="0080517A">
      <w:pPr>
        <w:pStyle w:val="EndNoteBibliography"/>
        <w:spacing w:after="0"/>
        <w:ind w:left="720" w:hanging="720"/>
      </w:pPr>
      <w:bookmarkStart w:id="38" w:name="_ENREF_38"/>
      <w:r w:rsidRPr="0080517A">
        <w:rPr>
          <w:b/>
        </w:rPr>
        <w:t>Hok, S., Danchin, E.G.J., Allasia, V., PanabiÈRes, F., Attard, A., and Keller, H.</w:t>
      </w:r>
      <w:r w:rsidRPr="0080517A">
        <w:t xml:space="preserve"> (2011). An Arabidopsis (malectin-like) leucine-rich repeat receptor-like kinase contributes to downy mildew disease. Plant, Cell Environ. </w:t>
      </w:r>
      <w:r w:rsidRPr="0080517A">
        <w:rPr>
          <w:b/>
        </w:rPr>
        <w:t xml:space="preserve">34, </w:t>
      </w:r>
      <w:r w:rsidRPr="0080517A">
        <w:t>1944-1957.</w:t>
      </w:r>
      <w:bookmarkEnd w:id="38"/>
    </w:p>
    <w:p w:rsidR="0080517A" w:rsidRPr="0080517A" w:rsidRDefault="0080517A" w:rsidP="0080517A">
      <w:pPr>
        <w:pStyle w:val="EndNoteBibliography"/>
        <w:spacing w:after="0"/>
        <w:ind w:left="720" w:hanging="720"/>
      </w:pPr>
      <w:bookmarkStart w:id="39" w:name="_ENREF_39"/>
      <w:r w:rsidRPr="0080517A">
        <w:rPr>
          <w:b/>
        </w:rPr>
        <w:t>Huang, T.-K., Han, C.-L., Lin, S.-I., Chen, Y.-J., Tsai, Y.-C., Chen, Y.-R., Chen, J.-W., Lin, W.-Y., Chen, P.-M., Liu, T.-Y., Chen, Y.-S., Sun, C.-M., and Chiou, T.-J.</w:t>
      </w:r>
      <w:r w:rsidRPr="0080517A">
        <w:t xml:space="preserve"> (2013). Identification of Downstream Components of Ubiquitin-Conjugating Enzyme PHOSPHATE2 by Quantitative Membrane Proteomics in Arabidopsis Roots. The Plant Cell Online </w:t>
      </w:r>
      <w:r w:rsidRPr="0080517A">
        <w:rPr>
          <w:b/>
        </w:rPr>
        <w:t xml:space="preserve">25, </w:t>
      </w:r>
      <w:r w:rsidRPr="0080517A">
        <w:t>4044-4060.</w:t>
      </w:r>
      <w:bookmarkEnd w:id="39"/>
    </w:p>
    <w:p w:rsidR="0080517A" w:rsidRPr="0080517A" w:rsidRDefault="0080517A" w:rsidP="0080517A">
      <w:pPr>
        <w:pStyle w:val="EndNoteBibliography"/>
        <w:spacing w:after="0"/>
        <w:ind w:left="720" w:hanging="720"/>
      </w:pPr>
      <w:bookmarkStart w:id="40" w:name="_ENREF_40"/>
      <w:r w:rsidRPr="0080517A">
        <w:rPr>
          <w:b/>
        </w:rPr>
        <w:t>Humphry, M., Bednarek, P., Kemmerling, B., Koh, S., Stein, M., Göbel, U., Stüber, K., Piślewska-Bednarek, M., Loraine, A., Schulze-Lefert, P., Somerville, S., and Panstruga, R.</w:t>
      </w:r>
      <w:r w:rsidRPr="0080517A">
        <w:t xml:space="preserve"> (2010). A regulon conserved in monocot and dicot plants defines a functional module in antifungal plant immunity. Proceedings of the National Academy of Sciences </w:t>
      </w:r>
      <w:r w:rsidRPr="0080517A">
        <w:rPr>
          <w:b/>
        </w:rPr>
        <w:t xml:space="preserve">107, </w:t>
      </w:r>
      <w:r w:rsidRPr="0080517A">
        <w:t>21896-21901.</w:t>
      </w:r>
      <w:bookmarkEnd w:id="40"/>
    </w:p>
    <w:p w:rsidR="0080517A" w:rsidRPr="0080517A" w:rsidRDefault="0080517A" w:rsidP="0080517A">
      <w:pPr>
        <w:pStyle w:val="EndNoteBibliography"/>
        <w:spacing w:after="0"/>
        <w:ind w:left="720" w:hanging="720"/>
      </w:pPr>
      <w:bookmarkStart w:id="41" w:name="_ENREF_41"/>
      <w:r w:rsidRPr="0080517A">
        <w:rPr>
          <w:b/>
        </w:rPr>
        <w:t>Idänheimo, N., Gauthier, A., Salojärvi, J., Siligato, R., Brosché, M., Kollist, H., Mähönen, A.P., Kangasjärvi, J., and Wrzaczek, M.</w:t>
      </w:r>
      <w:r w:rsidRPr="0080517A">
        <w:t xml:space="preserve"> (2014). The Arabidopsis thaliana cysteine-rich receptor-like kinases CRK6 and CRK7 protect against apoplastic oxidative stress. Biochem. Biophys. Res. Commun. </w:t>
      </w:r>
      <w:r w:rsidRPr="0080517A">
        <w:rPr>
          <w:b/>
        </w:rPr>
        <w:t xml:space="preserve">445, </w:t>
      </w:r>
      <w:r w:rsidRPr="0080517A">
        <w:t>457-462.</w:t>
      </w:r>
      <w:bookmarkEnd w:id="41"/>
    </w:p>
    <w:p w:rsidR="0080517A" w:rsidRPr="0080517A" w:rsidRDefault="0080517A" w:rsidP="0080517A">
      <w:pPr>
        <w:pStyle w:val="EndNoteBibliography"/>
        <w:spacing w:after="0"/>
        <w:ind w:left="720" w:hanging="720"/>
      </w:pPr>
      <w:bookmarkStart w:id="42" w:name="_ENREF_42"/>
      <w:r w:rsidRPr="0080517A">
        <w:rPr>
          <w:b/>
        </w:rPr>
        <w:t>Jin, J., Zhang, H., Kong, L., Gao, G., and Luo, J.</w:t>
      </w:r>
      <w:r w:rsidRPr="0080517A">
        <w:t xml:space="preserve"> (2014). PlantTFDB 3.0: a portal for the functional and evolutionary study of plant transcription factors. Nucleic Acids Res. </w:t>
      </w:r>
      <w:r w:rsidRPr="0080517A">
        <w:rPr>
          <w:b/>
        </w:rPr>
        <w:t xml:space="preserve">42, </w:t>
      </w:r>
      <w:r w:rsidRPr="0080517A">
        <w:t>D1182-D1187.</w:t>
      </w:r>
      <w:bookmarkEnd w:id="42"/>
    </w:p>
    <w:p w:rsidR="0080517A" w:rsidRPr="0080517A" w:rsidRDefault="0080517A" w:rsidP="0080517A">
      <w:pPr>
        <w:pStyle w:val="EndNoteBibliography"/>
        <w:spacing w:after="0"/>
        <w:ind w:left="720" w:hanging="720"/>
      </w:pPr>
      <w:bookmarkStart w:id="43" w:name="_ENREF_43"/>
      <w:r w:rsidRPr="0080517A">
        <w:rPr>
          <w:b/>
        </w:rPr>
        <w:lastRenderedPageBreak/>
        <w:t>Johansson, F., Olbe, M., Sommarin, M., and Larsson, C.</w:t>
      </w:r>
      <w:r w:rsidRPr="0080517A">
        <w:t xml:space="preserve"> (1995). Brij 58, a polyoxyethylene acyl ether, creates membrane vesicles of uniform sidedness. A new tool to obtain inside-out (cytoplasmic side-out) plasma membrane vesicles. The Plant Journal </w:t>
      </w:r>
      <w:r w:rsidRPr="0080517A">
        <w:rPr>
          <w:b/>
        </w:rPr>
        <w:t xml:space="preserve">7, </w:t>
      </w:r>
      <w:r w:rsidRPr="0080517A">
        <w:t>165-173.</w:t>
      </w:r>
      <w:bookmarkEnd w:id="43"/>
    </w:p>
    <w:p w:rsidR="0080517A" w:rsidRPr="0080517A" w:rsidRDefault="0080517A" w:rsidP="0080517A">
      <w:pPr>
        <w:pStyle w:val="EndNoteBibliography"/>
        <w:spacing w:after="0"/>
        <w:ind w:left="720" w:hanging="720"/>
      </w:pPr>
      <w:bookmarkStart w:id="44" w:name="_ENREF_44"/>
      <w:r w:rsidRPr="0080517A">
        <w:rPr>
          <w:b/>
        </w:rPr>
        <w:t>Kadota, Y., Sklenar, J., Derbyshire, P., Stransfeld, L., Asai, S., Ntoukakis, V., Jones, Jonathan D., Shirasu, K., Menke, F., Jones, A., and Zipfel, C.</w:t>
      </w:r>
      <w:r w:rsidRPr="0080517A">
        <w:t xml:space="preserve"> (2014). Direct Regulation of the NADPH Oxidase RBOHD by the PRR-Associated Kinase BIK1 during Plant Immunity. Mol. Cell.</w:t>
      </w:r>
      <w:bookmarkEnd w:id="44"/>
    </w:p>
    <w:p w:rsidR="0080517A" w:rsidRPr="0080517A" w:rsidRDefault="0080517A" w:rsidP="0080517A">
      <w:pPr>
        <w:pStyle w:val="EndNoteBibliography"/>
        <w:spacing w:after="0"/>
        <w:ind w:left="720" w:hanging="720"/>
      </w:pPr>
      <w:bookmarkStart w:id="45" w:name="_ENREF_45"/>
      <w:r w:rsidRPr="0080517A">
        <w:rPr>
          <w:b/>
        </w:rPr>
        <w:t>Kall, L., Storey, J.D., MacCoss, M.J., and Noble, W.S.</w:t>
      </w:r>
      <w:r w:rsidRPr="0080517A">
        <w:t xml:space="preserve"> (2008). Assigning significance to peptides identified by tandem mass spectrometry using decoy databases. Journal of Proteome Research </w:t>
      </w:r>
      <w:r w:rsidRPr="0080517A">
        <w:rPr>
          <w:b/>
        </w:rPr>
        <w:t xml:space="preserve">7, </w:t>
      </w:r>
      <w:r w:rsidRPr="0080517A">
        <w:t>29-34.</w:t>
      </w:r>
      <w:bookmarkEnd w:id="45"/>
    </w:p>
    <w:p w:rsidR="0080517A" w:rsidRPr="0080517A" w:rsidRDefault="0080517A" w:rsidP="0080517A">
      <w:pPr>
        <w:pStyle w:val="EndNoteBibliography"/>
        <w:spacing w:after="0"/>
        <w:ind w:left="720" w:hanging="720"/>
      </w:pPr>
      <w:bookmarkStart w:id="46" w:name="_ENREF_46"/>
      <w:r w:rsidRPr="0080517A">
        <w:rPr>
          <w:b/>
        </w:rPr>
        <w:t>Kamimoto, Y., Terasaka, K., Hamamoto, M., Takanashi, K., Fukuda, S., Shitan, N., Sugiyama, A., Suzuki, H., Shibata, D., Wang, B., Pollmann, S., Geisler, M., and Yazaki, K.</w:t>
      </w:r>
      <w:r w:rsidRPr="0080517A">
        <w:t xml:space="preserve"> (2012). Arabidopsis ABCB21 is a Facultative Auxin Importer/Exporter Regulated by Cytoplasmic Auxin Concentration. Plant and Cell Physiology </w:t>
      </w:r>
      <w:r w:rsidRPr="0080517A">
        <w:rPr>
          <w:b/>
        </w:rPr>
        <w:t xml:space="preserve">53, </w:t>
      </w:r>
      <w:r w:rsidRPr="0080517A">
        <w:t>2090-2100.</w:t>
      </w:r>
      <w:bookmarkEnd w:id="46"/>
    </w:p>
    <w:p w:rsidR="0080517A" w:rsidRPr="0080517A" w:rsidRDefault="0080517A" w:rsidP="0080517A">
      <w:pPr>
        <w:pStyle w:val="EndNoteBibliography"/>
        <w:spacing w:after="0"/>
        <w:ind w:left="720" w:hanging="720"/>
      </w:pPr>
      <w:bookmarkStart w:id="47" w:name="_ENREF_47"/>
      <w:r w:rsidRPr="0080517A">
        <w:rPr>
          <w:b/>
        </w:rPr>
        <w:t>Kang, J., Hwang, J.U., Lee, M., Kim, Y.Y., Assmann, S.M., Martinoia, E., and Lee, Y.</w:t>
      </w:r>
      <w:r w:rsidRPr="0080517A">
        <w:t xml:space="preserve"> (2010). PDR-type ABC transporter mediates cellular uptake of the phytohormone abscisic acid. Proceedings of the National Academy of Sciences of the United States of America </w:t>
      </w:r>
      <w:r w:rsidRPr="0080517A">
        <w:rPr>
          <w:b/>
        </w:rPr>
        <w:t xml:space="preserve">107, </w:t>
      </w:r>
      <w:r w:rsidRPr="0080517A">
        <w:t>2355-2360.</w:t>
      </w:r>
      <w:bookmarkEnd w:id="47"/>
    </w:p>
    <w:p w:rsidR="0080517A" w:rsidRPr="0080517A" w:rsidRDefault="0080517A" w:rsidP="0080517A">
      <w:pPr>
        <w:pStyle w:val="EndNoteBibliography"/>
        <w:spacing w:after="0"/>
        <w:ind w:left="720" w:hanging="720"/>
      </w:pPr>
      <w:bookmarkStart w:id="48" w:name="_ENREF_48"/>
      <w:r w:rsidRPr="0080517A">
        <w:rPr>
          <w:b/>
        </w:rPr>
        <w:t>Kang, J., Park, J., Choi, H., Burla, B., Kretzschmar, T., Lee, Y., and Martinoia, E.</w:t>
      </w:r>
      <w:r w:rsidRPr="0080517A">
        <w:t xml:space="preserve"> (2011). Plant ABC Transporters. The Arabidopsis book / American Society of Plant Biologists </w:t>
      </w:r>
      <w:r w:rsidRPr="0080517A">
        <w:rPr>
          <w:b/>
        </w:rPr>
        <w:t xml:space="preserve">9, </w:t>
      </w:r>
      <w:r w:rsidRPr="0080517A">
        <w:t>e0153.</w:t>
      </w:r>
      <w:bookmarkEnd w:id="48"/>
    </w:p>
    <w:p w:rsidR="0080517A" w:rsidRPr="0080517A" w:rsidRDefault="0080517A" w:rsidP="0080517A">
      <w:pPr>
        <w:pStyle w:val="EndNoteBibliography"/>
        <w:spacing w:after="0"/>
        <w:ind w:left="720" w:hanging="720"/>
      </w:pPr>
      <w:bookmarkStart w:id="49" w:name="_ENREF_49"/>
      <w:r w:rsidRPr="0080517A">
        <w:rPr>
          <w:b/>
        </w:rPr>
        <w:t>Kaundal, R., Saini, R., and Zhao, P.X.</w:t>
      </w:r>
      <w:r w:rsidRPr="0080517A">
        <w:t xml:space="preserve"> (2010). Combining Machine Learning and Homology-Based Approaches to Accurately Predict Subcellular Localization in Arabidopsis. Plant Physiol. </w:t>
      </w:r>
      <w:r w:rsidRPr="0080517A">
        <w:rPr>
          <w:b/>
        </w:rPr>
        <w:t xml:space="preserve">154, </w:t>
      </w:r>
      <w:r w:rsidRPr="0080517A">
        <w:t>36-54.</w:t>
      </w:r>
      <w:bookmarkEnd w:id="49"/>
    </w:p>
    <w:p w:rsidR="0080517A" w:rsidRPr="0080517A" w:rsidRDefault="0080517A" w:rsidP="0080517A">
      <w:pPr>
        <w:pStyle w:val="EndNoteBibliography"/>
        <w:spacing w:after="0"/>
        <w:ind w:left="720" w:hanging="720"/>
      </w:pPr>
      <w:bookmarkStart w:id="50" w:name="_ENREF_50"/>
      <w:r w:rsidRPr="0080517A">
        <w:rPr>
          <w:b/>
        </w:rPr>
        <w:t>Keinath, N.F., Kierszniowska, S., Lorek, J., Bourdais, G., Kessler, S.A., Asano, H., Grossniklaus, U., Schulze, W., Robatzek, S., and Panstruga, R.</w:t>
      </w:r>
      <w:r w:rsidRPr="0080517A">
        <w:t xml:space="preserve"> (2010). PAMP (Pathogen-associated Molecular Pattern)-induced Changes in Plasma Membrane Compartmentalization Reveal Novel Components of Plant Immunity. J. Biol. Chem. </w:t>
      </w:r>
      <w:r w:rsidRPr="0080517A">
        <w:rPr>
          <w:b/>
        </w:rPr>
        <w:t xml:space="preserve">285, </w:t>
      </w:r>
      <w:r w:rsidRPr="0080517A">
        <w:t>39140-39149.</w:t>
      </w:r>
      <w:bookmarkEnd w:id="50"/>
    </w:p>
    <w:p w:rsidR="0080517A" w:rsidRPr="0080517A" w:rsidRDefault="0080517A" w:rsidP="0080517A">
      <w:pPr>
        <w:pStyle w:val="EndNoteBibliography"/>
        <w:spacing w:after="0"/>
        <w:ind w:left="720" w:hanging="720"/>
      </w:pPr>
      <w:bookmarkStart w:id="51" w:name="_ENREF_51"/>
      <w:r w:rsidRPr="0080517A">
        <w:rPr>
          <w:b/>
        </w:rPr>
        <w:t>Kim, Y., Tsuda, K., Igarashi, D., Hillmer, Rachel A., Sakakibara, H., Myers, Chad L., and Katagiri, F.</w:t>
      </w:r>
      <w:r w:rsidRPr="0080517A">
        <w:t xml:space="preserve"> (2014). Mechanisms Underlying Robustness and Tunability in a Plant Immune Signaling Network. Cell Host &amp; Microbe </w:t>
      </w:r>
      <w:r w:rsidRPr="0080517A">
        <w:rPr>
          <w:b/>
        </w:rPr>
        <w:t xml:space="preserve">15, </w:t>
      </w:r>
      <w:r w:rsidRPr="0080517A">
        <w:t>84-94.</w:t>
      </w:r>
      <w:bookmarkEnd w:id="51"/>
    </w:p>
    <w:p w:rsidR="0080517A" w:rsidRPr="0080517A" w:rsidRDefault="0080517A" w:rsidP="0080517A">
      <w:pPr>
        <w:pStyle w:val="EndNoteBibliography"/>
        <w:spacing w:after="0"/>
        <w:ind w:left="720" w:hanging="720"/>
      </w:pPr>
      <w:bookmarkStart w:id="52" w:name="_ENREF_52"/>
      <w:r w:rsidRPr="0080517A">
        <w:rPr>
          <w:b/>
        </w:rPr>
        <w:t>Kinsella, R.J., Kähäri, A., Haider, S., Zamora, J., Proctor, G., Spudich, G., Almeida-King, J., Staines, D., Derwent, P., Kerhornou, A., Kersey, P., and Flicek, P.</w:t>
      </w:r>
      <w:r w:rsidRPr="0080517A">
        <w:t xml:space="preserve"> (2011). Ensembl BioMarts: a hub for data retrieval across taxonomic space. Database </w:t>
      </w:r>
      <w:r w:rsidRPr="0080517A">
        <w:rPr>
          <w:b/>
        </w:rPr>
        <w:t>2011</w:t>
      </w:r>
      <w:r w:rsidRPr="0080517A">
        <w:t>.</w:t>
      </w:r>
      <w:bookmarkEnd w:id="52"/>
    </w:p>
    <w:p w:rsidR="0080517A" w:rsidRPr="0080517A" w:rsidRDefault="0080517A" w:rsidP="0080517A">
      <w:pPr>
        <w:pStyle w:val="EndNoteBibliography"/>
        <w:spacing w:after="0"/>
        <w:ind w:left="720" w:hanging="720"/>
      </w:pPr>
      <w:bookmarkStart w:id="53" w:name="_ENREF_53"/>
      <w:r w:rsidRPr="0080517A">
        <w:rPr>
          <w:b/>
        </w:rPr>
        <w:t>Klopffleisch, K., Phan, N., Augustin, K., Bayne, R.S., Booker, K.S., Botella, J.R., Carpita, N.C., Carr, T., Chen, J.-G., Cooke, T.R., Frick-Cheng, A., Friedman, E.J., Fulk, B., Hahn, M.G., Jiang, K., Jorda, L., Kruppe, L., Liu, C., Lorek, J., McCann, M.C., Molina, A., Moriyama, E.N., Mukhtar, M.S., Mudgil, Y., Pattathil, S., Schwarz, J., Seta, S., Tan, M., Temp, U., Trusov, Y., Urano, D., Welter, B., Yang, J., Panstruga, R., Uhrig, J.F., and Jones, A.M.</w:t>
      </w:r>
      <w:r w:rsidRPr="0080517A">
        <w:t xml:space="preserve"> (2011). Arabidopsis G-protein interactome reveals connections to cell wall carbohydrates and morphogenesis. Mol. Syst. Biol. </w:t>
      </w:r>
      <w:r w:rsidRPr="0080517A">
        <w:rPr>
          <w:b/>
        </w:rPr>
        <w:t xml:space="preserve">7, </w:t>
      </w:r>
      <w:r w:rsidRPr="0080517A">
        <w:t>n/a-n/a.</w:t>
      </w:r>
      <w:bookmarkEnd w:id="53"/>
    </w:p>
    <w:p w:rsidR="0080517A" w:rsidRPr="0080517A" w:rsidRDefault="0080517A" w:rsidP="0080517A">
      <w:pPr>
        <w:pStyle w:val="EndNoteBibliography"/>
        <w:spacing w:after="0"/>
        <w:ind w:left="720" w:hanging="720"/>
      </w:pPr>
      <w:bookmarkStart w:id="54" w:name="_ENREF_54"/>
      <w:r w:rsidRPr="0080517A">
        <w:rPr>
          <w:b/>
        </w:rPr>
        <w:t>Krogh, A., Larsson, B., Von Heijne, G., and Sonnhammer, E.L.L.</w:t>
      </w:r>
      <w:r w:rsidRPr="0080517A">
        <w:t xml:space="preserve"> (2001). Predicting transmembrane protein topology with a hidden Markov model: Application to complete genomes. J. Mol. Biol. </w:t>
      </w:r>
      <w:r w:rsidRPr="0080517A">
        <w:rPr>
          <w:b/>
        </w:rPr>
        <w:t xml:space="preserve">305, </w:t>
      </w:r>
      <w:r w:rsidRPr="0080517A">
        <w:t>567-580.</w:t>
      </w:r>
      <w:bookmarkEnd w:id="54"/>
    </w:p>
    <w:p w:rsidR="0080517A" w:rsidRPr="0080517A" w:rsidRDefault="0080517A" w:rsidP="0080517A">
      <w:pPr>
        <w:pStyle w:val="EndNoteBibliography"/>
        <w:spacing w:after="0"/>
        <w:ind w:left="720" w:hanging="720"/>
      </w:pPr>
      <w:bookmarkStart w:id="55" w:name="_ENREF_55"/>
      <w:r w:rsidRPr="0080517A">
        <w:rPr>
          <w:b/>
        </w:rPr>
        <w:t>Kunkel, B.N., Bent, A.F., Dahlbeck, D., Innes, R.W., and Staskawicz, B.J.</w:t>
      </w:r>
      <w:r w:rsidRPr="0080517A">
        <w:t xml:space="preserve"> (1993). RPS2, an Arabidopsis disease resistance locus specifying recognition of Pseudomonas syringae strains expressing the avirulence gene avrRpt2. The Plant Cell </w:t>
      </w:r>
      <w:r w:rsidRPr="0080517A">
        <w:rPr>
          <w:b/>
        </w:rPr>
        <w:t xml:space="preserve">5, </w:t>
      </w:r>
      <w:r w:rsidRPr="0080517A">
        <w:t>865-875.</w:t>
      </w:r>
      <w:bookmarkEnd w:id="55"/>
    </w:p>
    <w:p w:rsidR="0080517A" w:rsidRPr="0080517A" w:rsidRDefault="0080517A" w:rsidP="0080517A">
      <w:pPr>
        <w:pStyle w:val="EndNoteBibliography"/>
        <w:spacing w:after="0"/>
        <w:ind w:left="720" w:hanging="720"/>
      </w:pPr>
      <w:bookmarkStart w:id="56" w:name="_ENREF_56"/>
      <w:r w:rsidRPr="0080517A">
        <w:rPr>
          <w:b/>
        </w:rPr>
        <w:t>Lalonde, S., Sero, A., Pratelli, R., Pilot, G., Chen, J., Sardi, M.I., Parsa, S.A., Kim, D.-Y., Acharya, B.R., Stein, E.V., Hu, H.-C., Villiers, F., Takeda, K., Yang, Y., Han, Y.S., Schwacke, R., Chiang, W., Kato, N., Loqué, D., Assmann, S.M., Kwak, J.M., Schroeder, J., Rhee, S.Y., and Frommer, W.B.</w:t>
      </w:r>
      <w:r w:rsidRPr="0080517A">
        <w:t xml:space="preserve"> (2010). A membrane protein / signaling protein interaction network for Arabidopsis version AMPv2. Frontiers in Physiology </w:t>
      </w:r>
      <w:r w:rsidRPr="0080517A">
        <w:rPr>
          <w:b/>
        </w:rPr>
        <w:t>1</w:t>
      </w:r>
      <w:r w:rsidRPr="0080517A">
        <w:t>.</w:t>
      </w:r>
      <w:bookmarkEnd w:id="56"/>
    </w:p>
    <w:p w:rsidR="0080517A" w:rsidRPr="0080517A" w:rsidRDefault="0080517A" w:rsidP="0080517A">
      <w:pPr>
        <w:pStyle w:val="EndNoteBibliography"/>
        <w:spacing w:after="0"/>
        <w:ind w:left="720" w:hanging="720"/>
      </w:pPr>
      <w:bookmarkStart w:id="57" w:name="_ENREF_57"/>
      <w:r w:rsidRPr="0080517A">
        <w:rPr>
          <w:b/>
        </w:rPr>
        <w:lastRenderedPageBreak/>
        <w:t>Lan, P., Li, W., and Schmidt, W.</w:t>
      </w:r>
      <w:r w:rsidRPr="0080517A">
        <w:t xml:space="preserve"> (2012). Complementary Proteome and Transcriptome Profiling in Phosphate-deficient Arabidopsis Roots Reveals Multiple Levels of Gene Regulation. Molecular &amp; Cellular Proteomics </w:t>
      </w:r>
      <w:r w:rsidRPr="0080517A">
        <w:rPr>
          <w:b/>
        </w:rPr>
        <w:t xml:space="preserve">11, </w:t>
      </w:r>
      <w:r w:rsidRPr="0080517A">
        <w:t>1156-1166.</w:t>
      </w:r>
      <w:bookmarkEnd w:id="57"/>
    </w:p>
    <w:p w:rsidR="0080517A" w:rsidRPr="0080517A" w:rsidRDefault="0080517A" w:rsidP="0080517A">
      <w:pPr>
        <w:pStyle w:val="EndNoteBibliography"/>
        <w:spacing w:after="0"/>
        <w:ind w:left="720" w:hanging="720"/>
      </w:pPr>
      <w:bookmarkStart w:id="58" w:name="_ENREF_58"/>
      <w:r w:rsidRPr="0080517A">
        <w:rPr>
          <w:b/>
        </w:rPr>
        <w:t>Larsson, C., Sommarin, M., Widell, S., and Harry Walter and Gote, J.</w:t>
      </w:r>
      <w:r w:rsidRPr="0080517A">
        <w:t xml:space="preserve"> (1994). Isolation of highly purified plant plasma membranes and separation of inside-out and right-side-out vesicles. In Methods in Enzymology (Academic Press), pp. 451-469.</w:t>
      </w:r>
      <w:bookmarkEnd w:id="58"/>
    </w:p>
    <w:p w:rsidR="0080517A" w:rsidRPr="0080517A" w:rsidRDefault="0080517A" w:rsidP="0080517A">
      <w:pPr>
        <w:pStyle w:val="EndNoteBibliography"/>
        <w:spacing w:after="0"/>
        <w:ind w:left="720" w:hanging="720"/>
      </w:pPr>
      <w:bookmarkStart w:id="59" w:name="_ENREF_59"/>
      <w:r w:rsidRPr="0080517A">
        <w:rPr>
          <w:b/>
        </w:rPr>
        <w:t>Leba, L.-J., Cheval, C., Ortiz-Martín, I., Ranty, B., Beuzón, C.R., Galaud, J.-P., and Aldon, D.</w:t>
      </w:r>
      <w:r w:rsidRPr="0080517A">
        <w:t xml:space="preserve"> (2012). CML9, an Arabidopsis calmodulin-like protein, contributes to plant innate immunity through a flagellin-dependent signalling pathway. The Plant Journal </w:t>
      </w:r>
      <w:r w:rsidRPr="0080517A">
        <w:rPr>
          <w:b/>
        </w:rPr>
        <w:t xml:space="preserve">71, </w:t>
      </w:r>
      <w:r w:rsidRPr="0080517A">
        <w:t>976-989.</w:t>
      </w:r>
      <w:bookmarkEnd w:id="59"/>
    </w:p>
    <w:p w:rsidR="0080517A" w:rsidRPr="0080517A" w:rsidRDefault="0080517A" w:rsidP="0080517A">
      <w:pPr>
        <w:pStyle w:val="EndNoteBibliography"/>
        <w:spacing w:after="0"/>
        <w:ind w:left="720" w:hanging="720"/>
      </w:pPr>
      <w:bookmarkStart w:id="60" w:name="_ENREF_60"/>
      <w:r w:rsidRPr="0080517A">
        <w:rPr>
          <w:b/>
        </w:rPr>
        <w:t>Lee, M., Choi, Y., Burla, B., Kim, Y.Y., Jeon, B., Maeshima, M., Yoo, J.Y., Martinoia, E., and Lee, Y.</w:t>
      </w:r>
      <w:r w:rsidRPr="0080517A">
        <w:t xml:space="preserve"> (2008). The ABC transporter AtABCB14 is a malate importer and modulates stomatal response to CO2. Nat. Cell Biol. </w:t>
      </w:r>
      <w:r w:rsidRPr="0080517A">
        <w:rPr>
          <w:b/>
        </w:rPr>
        <w:t xml:space="preserve">10, </w:t>
      </w:r>
      <w:r w:rsidRPr="0080517A">
        <w:t>1217-1223.</w:t>
      </w:r>
      <w:bookmarkEnd w:id="60"/>
    </w:p>
    <w:p w:rsidR="0080517A" w:rsidRPr="0080517A" w:rsidRDefault="0080517A" w:rsidP="0080517A">
      <w:pPr>
        <w:pStyle w:val="EndNoteBibliography"/>
        <w:spacing w:after="0"/>
        <w:ind w:left="720" w:hanging="720"/>
      </w:pPr>
      <w:bookmarkStart w:id="61" w:name="_ENREF_61"/>
      <w:r w:rsidRPr="0080517A">
        <w:rPr>
          <w:b/>
        </w:rPr>
        <w:t>Lehti-Shiu, M.D., Zou, C., Hanada, K., and Shiu, S.-H.</w:t>
      </w:r>
      <w:r w:rsidRPr="0080517A">
        <w:t xml:space="preserve"> (2009). Evolutionary History and Stress Regulation of Plant Receptor-Like Kinase/Pelle Genes. Plant Physiol. </w:t>
      </w:r>
      <w:r w:rsidRPr="0080517A">
        <w:rPr>
          <w:b/>
        </w:rPr>
        <w:t xml:space="preserve">150, </w:t>
      </w:r>
      <w:r w:rsidRPr="0080517A">
        <w:t>12-26.</w:t>
      </w:r>
      <w:bookmarkEnd w:id="61"/>
    </w:p>
    <w:p w:rsidR="0080517A" w:rsidRPr="0080517A" w:rsidRDefault="0080517A" w:rsidP="0080517A">
      <w:pPr>
        <w:pStyle w:val="EndNoteBibliography"/>
        <w:spacing w:after="0"/>
        <w:ind w:left="720" w:hanging="720"/>
      </w:pPr>
      <w:bookmarkStart w:id="62" w:name="_ENREF_62"/>
      <w:r w:rsidRPr="0080517A">
        <w:rPr>
          <w:b/>
        </w:rPr>
        <w:t>Léran, S., Varala, K., Boyer, J.-C., Chiurazzi, M., Crawford, N., Daniel-Vedele, F., David, L., Dickstein, R., Fernandez, E., Forde, B., Gassmann, W., Geiger, D., Gojon, A., Gong, J.-M., Halkier, B.A., Harris, J.M., Hedrich, R., Limami, A.M., Rentsch, D., Seo, M., Tsay, Y.-F., Zhang, M., Coruzzi, G., and Lacombe, B.</w:t>
      </w:r>
      <w:r w:rsidRPr="0080517A">
        <w:t xml:space="preserve"> (2014). A unified nomenclature of NITRATE TRANSPORTER 1/PEPTIDE TRANSPORTER family members in plants. Trends Plant Sci. </w:t>
      </w:r>
      <w:r w:rsidRPr="0080517A">
        <w:rPr>
          <w:b/>
        </w:rPr>
        <w:t xml:space="preserve">19, </w:t>
      </w:r>
      <w:r w:rsidRPr="0080517A">
        <w:t>5-9.</w:t>
      </w:r>
      <w:bookmarkEnd w:id="62"/>
    </w:p>
    <w:p w:rsidR="0080517A" w:rsidRPr="0080517A" w:rsidRDefault="0080517A" w:rsidP="0080517A">
      <w:pPr>
        <w:pStyle w:val="EndNoteBibliography"/>
        <w:spacing w:after="0"/>
        <w:ind w:left="720" w:hanging="720"/>
      </w:pPr>
      <w:bookmarkStart w:id="63" w:name="_ENREF_63"/>
      <w:r w:rsidRPr="0080517A">
        <w:rPr>
          <w:b/>
        </w:rPr>
        <w:t>Li, L., Li, M., Yu, L., Zhou, Z., Liang, X., Liu, Z., Cai, G., Gao, L., Zhang, X., Wang, Y., Chen, S., and Zhou, J.-M.</w:t>
      </w:r>
      <w:r w:rsidRPr="0080517A">
        <w:t xml:space="preserve"> (2014). The FLS2-Associated Kinase BIK1 Directly Phosphorylates the NADPH Oxidase RbohD to Control Plant Immunity. Cell host &amp; microbe </w:t>
      </w:r>
      <w:r w:rsidRPr="0080517A">
        <w:rPr>
          <w:b/>
        </w:rPr>
        <w:t xml:space="preserve">15, </w:t>
      </w:r>
      <w:r w:rsidRPr="0080517A">
        <w:t>329-338.</w:t>
      </w:r>
      <w:bookmarkEnd w:id="63"/>
    </w:p>
    <w:p w:rsidR="0080517A" w:rsidRPr="0080517A" w:rsidRDefault="0080517A" w:rsidP="0080517A">
      <w:pPr>
        <w:pStyle w:val="EndNoteBibliography"/>
        <w:spacing w:after="0"/>
        <w:ind w:left="720" w:hanging="720"/>
      </w:pPr>
      <w:bookmarkStart w:id="64" w:name="_ENREF_64"/>
      <w:r w:rsidRPr="0080517A">
        <w:rPr>
          <w:b/>
        </w:rPr>
        <w:t>Li, P., Zang, W., Li, Y., Xu, F., Wang, J., and Shi, T.</w:t>
      </w:r>
      <w:r w:rsidRPr="0080517A">
        <w:t xml:space="preserve"> (2011). AtPID: the overall hierarchical functional protein interaction network interface and analytic platform for Arabidopsis. Nucleic Acids Res. </w:t>
      </w:r>
      <w:r w:rsidRPr="0080517A">
        <w:rPr>
          <w:b/>
        </w:rPr>
        <w:t xml:space="preserve">39, </w:t>
      </w:r>
      <w:r w:rsidRPr="0080517A">
        <w:t>D1130-D1133.</w:t>
      </w:r>
      <w:bookmarkEnd w:id="64"/>
    </w:p>
    <w:p w:rsidR="0080517A" w:rsidRPr="0080517A" w:rsidRDefault="0080517A" w:rsidP="0080517A">
      <w:pPr>
        <w:pStyle w:val="EndNoteBibliography"/>
        <w:spacing w:after="0"/>
        <w:ind w:left="720" w:hanging="720"/>
      </w:pPr>
      <w:bookmarkStart w:id="65" w:name="_ENREF_65"/>
      <w:r w:rsidRPr="0080517A">
        <w:rPr>
          <w:b/>
        </w:rPr>
        <w:t>Li, R., Liu, P., Wan, Y., Chen, T., Wang, Q., Mettbach, U., Baluška, F., Šamaj, J., Fang, X., Lucas, W.J., and Lin, J.</w:t>
      </w:r>
      <w:r w:rsidRPr="0080517A">
        <w:t xml:space="preserve"> (2012). A Membrane Microdomain-Associated Protein, Arabidopsis Flot1, Is Involved in a Clathrin-Independent Endocytic Pathway and Is Required for Seedling Development. The Plant Cell Online.</w:t>
      </w:r>
      <w:bookmarkEnd w:id="65"/>
    </w:p>
    <w:p w:rsidR="0080517A" w:rsidRPr="0080517A" w:rsidRDefault="0080517A" w:rsidP="0080517A">
      <w:pPr>
        <w:pStyle w:val="EndNoteBibliography"/>
        <w:spacing w:after="0"/>
        <w:ind w:left="720" w:hanging="720"/>
      </w:pPr>
      <w:bookmarkStart w:id="66" w:name="_ENREF_66"/>
      <w:r w:rsidRPr="0080517A">
        <w:rPr>
          <w:b/>
        </w:rPr>
        <w:t>Limonta, M., Romanowsky, S., Olivari, C., Bonza, M.C., Luoni, L., Rosenberg, A., Harper, J.F., and De Michelis, M.I.</w:t>
      </w:r>
      <w:r w:rsidRPr="0080517A">
        <w:t xml:space="preserve"> (2014). ACA12 is a deregulated isoform of plasma membrane Ca(2+)-ATPase of Arabidopsis thaliana. Plant Mol. Biol. </w:t>
      </w:r>
      <w:r w:rsidRPr="0080517A">
        <w:rPr>
          <w:b/>
        </w:rPr>
        <w:t xml:space="preserve">84, </w:t>
      </w:r>
      <w:r w:rsidRPr="0080517A">
        <w:t>387-397.</w:t>
      </w:r>
      <w:bookmarkEnd w:id="66"/>
    </w:p>
    <w:p w:rsidR="0080517A" w:rsidRPr="0080517A" w:rsidRDefault="0080517A" w:rsidP="0080517A">
      <w:pPr>
        <w:pStyle w:val="EndNoteBibliography"/>
        <w:spacing w:after="0"/>
        <w:ind w:left="720" w:hanging="720"/>
      </w:pPr>
      <w:bookmarkStart w:id="67" w:name="_ENREF_67"/>
      <w:r w:rsidRPr="0080517A">
        <w:rPr>
          <w:b/>
        </w:rPr>
        <w:t>Lin, W., Li, B., Lu, D., Chen, S., Zhu, N., He, P., and Shan, L.</w:t>
      </w:r>
      <w:r w:rsidRPr="0080517A">
        <w:t xml:space="preserve"> (2014). Tyrosine phosphorylation of protein kinase complex BAK1/BIK1 mediates Arabidopsis innate immunity. Proceedings of the National Academy of Sciences.</w:t>
      </w:r>
      <w:bookmarkEnd w:id="67"/>
    </w:p>
    <w:p w:rsidR="0080517A" w:rsidRPr="0080517A" w:rsidRDefault="0080517A" w:rsidP="0080517A">
      <w:pPr>
        <w:pStyle w:val="EndNoteBibliography"/>
        <w:spacing w:after="0"/>
        <w:ind w:left="720" w:hanging="720"/>
      </w:pPr>
      <w:bookmarkStart w:id="68" w:name="_ENREF_68"/>
      <w:r w:rsidRPr="0080517A">
        <w:rPr>
          <w:b/>
        </w:rPr>
        <w:t>Liu, Z., Wu, Y., Yang, F., Zhang, Y., Chen, S., Xie, Q., Tian, X., and Zhou, J.-M.</w:t>
      </w:r>
      <w:r w:rsidRPr="0080517A">
        <w:t xml:space="preserve"> (2013). BIK1 interacts with PEPRs to mediate ethylene-induced immunity. Proceedings of the National Academy of Sciences </w:t>
      </w:r>
      <w:r w:rsidRPr="0080517A">
        <w:rPr>
          <w:b/>
        </w:rPr>
        <w:t xml:space="preserve">110, </w:t>
      </w:r>
      <w:r w:rsidRPr="0080517A">
        <w:t>6205-6210.</w:t>
      </w:r>
      <w:bookmarkEnd w:id="68"/>
    </w:p>
    <w:p w:rsidR="0080517A" w:rsidRPr="0080517A" w:rsidRDefault="0080517A" w:rsidP="0080517A">
      <w:pPr>
        <w:pStyle w:val="EndNoteBibliography"/>
        <w:spacing w:after="0"/>
        <w:ind w:left="720" w:hanging="720"/>
      </w:pPr>
      <w:bookmarkStart w:id="69" w:name="_ENREF_69"/>
      <w:r w:rsidRPr="0080517A">
        <w:rPr>
          <w:b/>
        </w:rPr>
        <w:t>Lu, D., Wu, S., Gao, X., Zhang, Y., Shan, L., and He, P.</w:t>
      </w:r>
      <w:r w:rsidRPr="0080517A">
        <w:t xml:space="preserve"> (2010). A receptor-like cytoplasmic kinase, BIK1, associates with a flagellin receptor complex to initiate plant innate immunity. Proceedings of the National Academy of Sciences </w:t>
      </w:r>
      <w:r w:rsidRPr="0080517A">
        <w:rPr>
          <w:b/>
        </w:rPr>
        <w:t xml:space="preserve">107, </w:t>
      </w:r>
      <w:r w:rsidRPr="0080517A">
        <w:t>496-501.</w:t>
      </w:r>
      <w:bookmarkEnd w:id="69"/>
    </w:p>
    <w:p w:rsidR="0080517A" w:rsidRPr="0080517A" w:rsidRDefault="0080517A" w:rsidP="0080517A">
      <w:pPr>
        <w:pStyle w:val="EndNoteBibliography"/>
        <w:spacing w:after="0"/>
        <w:ind w:left="720" w:hanging="720"/>
      </w:pPr>
      <w:bookmarkStart w:id="70" w:name="_ENREF_70"/>
      <w:r w:rsidRPr="0080517A">
        <w:rPr>
          <w:b/>
        </w:rPr>
        <w:t>Lu, D., Lin, W., Gao, X., Wu, S., Cheng, C., Avila, J., Heese, A., Devarenne, T.P., He, P., and Shan, L.</w:t>
      </w:r>
      <w:r w:rsidRPr="0080517A">
        <w:t xml:space="preserve"> (2011). Direct Ubiquitination of Pattern Recognition Receptor FLS2 Attenuates Plant Innate Immunity. Science </w:t>
      </w:r>
      <w:r w:rsidRPr="0080517A">
        <w:rPr>
          <w:b/>
        </w:rPr>
        <w:t xml:space="preserve">332, </w:t>
      </w:r>
      <w:r w:rsidRPr="0080517A">
        <w:t>1439-1442.</w:t>
      </w:r>
      <w:bookmarkEnd w:id="70"/>
    </w:p>
    <w:p w:rsidR="0080517A" w:rsidRPr="0080517A" w:rsidRDefault="0080517A" w:rsidP="0080517A">
      <w:pPr>
        <w:pStyle w:val="EndNoteBibliography"/>
        <w:spacing w:after="0"/>
        <w:ind w:left="720" w:hanging="720"/>
      </w:pPr>
      <w:bookmarkStart w:id="71" w:name="_ENREF_71"/>
      <w:r w:rsidRPr="0080517A">
        <w:rPr>
          <w:b/>
        </w:rPr>
        <w:t>Maier, T., Güell, M., and Serrano, L.</w:t>
      </w:r>
      <w:r w:rsidRPr="0080517A">
        <w:t xml:space="preserve"> (2009). Correlation of mRNA and protein in complex biological samples. FEBS Lett. </w:t>
      </w:r>
      <w:r w:rsidRPr="0080517A">
        <w:rPr>
          <w:b/>
        </w:rPr>
        <w:t xml:space="preserve">583, </w:t>
      </w:r>
      <w:r w:rsidRPr="0080517A">
        <w:t>3966-3973.</w:t>
      </w:r>
      <w:bookmarkEnd w:id="71"/>
    </w:p>
    <w:p w:rsidR="0080517A" w:rsidRPr="0080517A" w:rsidRDefault="0080517A" w:rsidP="0080517A">
      <w:pPr>
        <w:pStyle w:val="EndNoteBibliography"/>
        <w:spacing w:after="0"/>
        <w:ind w:left="720" w:hanging="720"/>
      </w:pPr>
      <w:bookmarkStart w:id="72" w:name="_ENREF_72"/>
      <w:r w:rsidRPr="0080517A">
        <w:rPr>
          <w:b/>
        </w:rPr>
        <w:t>Marmagne, A., Ferro, M., Meinnel, T., Bruley, C., Kuhn, L., Garin, J., Barbier-Brygoo, H., and Ephritikhine, G.</w:t>
      </w:r>
      <w:r w:rsidRPr="0080517A">
        <w:t xml:space="preserve"> (2007). A high content in lipid-modified peripheral proteins and integral </w:t>
      </w:r>
      <w:r w:rsidRPr="0080517A">
        <w:lastRenderedPageBreak/>
        <w:t xml:space="preserve">receptor kinases features in the Arabidopsis plasma membrane proteome. Mol. Cell. Proteomics </w:t>
      </w:r>
      <w:r w:rsidRPr="0080517A">
        <w:rPr>
          <w:b/>
        </w:rPr>
        <w:t xml:space="preserve">6, </w:t>
      </w:r>
      <w:r w:rsidRPr="0080517A">
        <w:t>1980-1996.</w:t>
      </w:r>
      <w:bookmarkEnd w:id="72"/>
    </w:p>
    <w:p w:rsidR="0080517A" w:rsidRPr="0080517A" w:rsidRDefault="0080517A" w:rsidP="0080517A">
      <w:pPr>
        <w:pStyle w:val="EndNoteBibliography"/>
        <w:spacing w:after="0"/>
        <w:ind w:left="720" w:hanging="720"/>
      </w:pPr>
      <w:bookmarkStart w:id="73" w:name="_ENREF_73"/>
      <w:r w:rsidRPr="0080517A">
        <w:rPr>
          <w:b/>
        </w:rPr>
        <w:t>Maurer-Stroh, S., and Eisenhaber, F.</w:t>
      </w:r>
      <w:r w:rsidRPr="0080517A">
        <w:t xml:space="preserve"> (2005). Refinement and prediction of protein prenylation motifs. Genome Biology </w:t>
      </w:r>
      <w:r w:rsidRPr="0080517A">
        <w:rPr>
          <w:b/>
        </w:rPr>
        <w:t xml:space="preserve">6, </w:t>
      </w:r>
      <w:r w:rsidRPr="0080517A">
        <w:t>R55.</w:t>
      </w:r>
      <w:bookmarkEnd w:id="73"/>
    </w:p>
    <w:p w:rsidR="0080517A" w:rsidRPr="0080517A" w:rsidRDefault="0080517A" w:rsidP="0080517A">
      <w:pPr>
        <w:pStyle w:val="EndNoteBibliography"/>
        <w:spacing w:after="0"/>
        <w:ind w:left="720" w:hanging="720"/>
      </w:pPr>
      <w:bookmarkStart w:id="74" w:name="_ENREF_74"/>
      <w:r w:rsidRPr="0080517A">
        <w:rPr>
          <w:b/>
        </w:rPr>
        <w:t>Maurer-Stroh, S., Koranda, M., Benetka, W., Schneider, G., Sirota, F.L., and Eisenhaber, F.</w:t>
      </w:r>
      <w:r w:rsidRPr="0080517A">
        <w:t xml:space="preserve"> (2007). Towards complete sets of farnesylated and geranylgeranylated proteins. PLoS Comput Biol </w:t>
      </w:r>
      <w:r w:rsidRPr="0080517A">
        <w:rPr>
          <w:b/>
        </w:rPr>
        <w:t xml:space="preserve">3, </w:t>
      </w:r>
      <w:r w:rsidRPr="0080517A">
        <w:t>e66.</w:t>
      </w:r>
      <w:bookmarkEnd w:id="74"/>
    </w:p>
    <w:p w:rsidR="0080517A" w:rsidRPr="0080517A" w:rsidRDefault="0080517A" w:rsidP="0080517A">
      <w:pPr>
        <w:pStyle w:val="EndNoteBibliography"/>
        <w:spacing w:after="0"/>
        <w:ind w:left="720" w:hanging="720"/>
      </w:pPr>
      <w:bookmarkStart w:id="75" w:name="_ENREF_75"/>
      <w:r w:rsidRPr="0080517A">
        <w:rPr>
          <w:b/>
        </w:rPr>
        <w:t>McCormack, E., Tsai, Y.-C., and Braam, J.</w:t>
      </w:r>
      <w:r w:rsidRPr="0080517A">
        <w:t xml:space="preserve"> (2005). Handling calcium signaling: Arabidopsis CaMs and CMLs. Trends Plant Sci. </w:t>
      </w:r>
      <w:r w:rsidRPr="0080517A">
        <w:rPr>
          <w:b/>
        </w:rPr>
        <w:t xml:space="preserve">10, </w:t>
      </w:r>
      <w:r w:rsidRPr="0080517A">
        <w:t>383-389.</w:t>
      </w:r>
      <w:bookmarkEnd w:id="75"/>
    </w:p>
    <w:p w:rsidR="0080517A" w:rsidRPr="0080517A" w:rsidRDefault="0080517A" w:rsidP="0080517A">
      <w:pPr>
        <w:pStyle w:val="EndNoteBibliography"/>
        <w:spacing w:after="0"/>
        <w:ind w:left="720" w:hanging="720"/>
      </w:pPr>
      <w:bookmarkStart w:id="76" w:name="_ENREF_76"/>
      <w:r w:rsidRPr="0080517A">
        <w:rPr>
          <w:b/>
        </w:rPr>
        <w:t>Mitra, S.K., Gantt, J.A., Ruby, J.F., Clouse, S.D., and Goshe, M.B.</w:t>
      </w:r>
      <w:r w:rsidRPr="0080517A">
        <w:t xml:space="preserve"> (2007). Membrane Proteomic Analysis of Arabidopsis thaliana Using Alternative Solubilization Techniques. Journal of Proteome Research </w:t>
      </w:r>
      <w:r w:rsidRPr="0080517A">
        <w:rPr>
          <w:b/>
        </w:rPr>
        <w:t xml:space="preserve">6, </w:t>
      </w:r>
      <w:r w:rsidRPr="0080517A">
        <w:t>1933-1950.</w:t>
      </w:r>
      <w:bookmarkEnd w:id="76"/>
    </w:p>
    <w:p w:rsidR="0080517A" w:rsidRPr="0080517A" w:rsidRDefault="0080517A" w:rsidP="0080517A">
      <w:pPr>
        <w:pStyle w:val="EndNoteBibliography"/>
        <w:spacing w:after="0"/>
        <w:ind w:left="720" w:hanging="720"/>
      </w:pPr>
      <w:bookmarkStart w:id="77" w:name="_ENREF_77"/>
      <w:r w:rsidRPr="0080517A">
        <w:rPr>
          <w:b/>
        </w:rPr>
        <w:t>Miyakawa, T., Miyazono, K., Sawano, Y., Hatano, K., and Tanokura, M.</w:t>
      </w:r>
      <w:r w:rsidRPr="0080517A">
        <w:t xml:space="preserve"> (2009). Crystal structure of ginkbilobin-2 with homology to the extracellular domain of plant cysteine-rich receptor-like kinases. Proteins </w:t>
      </w:r>
      <w:r w:rsidRPr="0080517A">
        <w:rPr>
          <w:b/>
        </w:rPr>
        <w:t xml:space="preserve">77, </w:t>
      </w:r>
      <w:r w:rsidRPr="0080517A">
        <w:t>247-251.</w:t>
      </w:r>
      <w:bookmarkEnd w:id="77"/>
    </w:p>
    <w:p w:rsidR="0080517A" w:rsidRPr="0080517A" w:rsidRDefault="0080517A" w:rsidP="0080517A">
      <w:pPr>
        <w:pStyle w:val="EndNoteBibliography"/>
        <w:spacing w:after="0"/>
        <w:ind w:left="720" w:hanging="720"/>
      </w:pPr>
      <w:bookmarkStart w:id="78" w:name="_ENREF_78"/>
      <w:r w:rsidRPr="0080517A">
        <w:rPr>
          <w:b/>
        </w:rPr>
        <w:t>Monaghan, J., and Zipfel, C.</w:t>
      </w:r>
      <w:r w:rsidRPr="0080517A">
        <w:t xml:space="preserve"> (2012). Plant pattern recognition receptor complexes at the plasma membrane. Curr. Opin. Plant Biol. </w:t>
      </w:r>
      <w:r w:rsidRPr="0080517A">
        <w:rPr>
          <w:b/>
        </w:rPr>
        <w:t xml:space="preserve">15, </w:t>
      </w:r>
      <w:r w:rsidRPr="0080517A">
        <w:t>349-357.</w:t>
      </w:r>
      <w:bookmarkEnd w:id="78"/>
    </w:p>
    <w:p w:rsidR="0080517A" w:rsidRPr="0080517A" w:rsidRDefault="0080517A" w:rsidP="0080517A">
      <w:pPr>
        <w:pStyle w:val="EndNoteBibliography"/>
        <w:spacing w:after="0"/>
        <w:ind w:left="720" w:hanging="720"/>
      </w:pPr>
      <w:bookmarkStart w:id="79" w:name="_ENREF_79"/>
      <w:r w:rsidRPr="0080517A">
        <w:rPr>
          <w:b/>
        </w:rPr>
        <w:t>Morris, J., Apeltsin, L., Newman, A., Baumbach, J., Wittkop, T., Su, G., Bader, G., and Ferrin, T.</w:t>
      </w:r>
      <w:r w:rsidRPr="0080517A">
        <w:t xml:space="preserve"> (2011). clusterMaker: a multi-algorithm clustering plugin for Cytoscape. BMC Bioinformatics </w:t>
      </w:r>
      <w:r w:rsidRPr="0080517A">
        <w:rPr>
          <w:b/>
        </w:rPr>
        <w:t xml:space="preserve">12, </w:t>
      </w:r>
      <w:r w:rsidRPr="0080517A">
        <w:t>436.</w:t>
      </w:r>
      <w:bookmarkEnd w:id="79"/>
    </w:p>
    <w:p w:rsidR="0080517A" w:rsidRPr="0080517A" w:rsidRDefault="0080517A" w:rsidP="0080517A">
      <w:pPr>
        <w:pStyle w:val="EndNoteBibliography"/>
        <w:spacing w:after="0"/>
        <w:ind w:left="720" w:hanging="720"/>
      </w:pPr>
      <w:bookmarkStart w:id="80" w:name="_ENREF_80"/>
      <w:r w:rsidRPr="0080517A">
        <w:rPr>
          <w:b/>
        </w:rPr>
        <w:t>Mukhtar, M.S., Carvunis, A.-R., Dreze, M., Epple, P., Steinbrenner, J., Moore, J., Tasan, M., Galli, M., Hao, T., Nishimura, M.T., Pevzner, S.J., Donovan, S.E., Ghamsari, L., Santhanam, B., Romero, V., Poulin, M.M., Gebreab, F., Gutierrez, B.J., Tam, S., Monachello, D., Boxem, M., Harbort, C.J., McDonald, N., Gai, L., Chen, H., He, Y., Consortium, E.U.E., Vandenhaute, J., Roth, F.P., Hill, D.E., Ecker, J.R., Vidal, M., Beynon, J., Braun, P., and Dangl, J.L.</w:t>
      </w:r>
      <w:r w:rsidRPr="0080517A">
        <w:t xml:space="preserve"> (2011). Independently Evolved Virulence Effectors Converge onto Hubs in a Plant Immune System Network. Science </w:t>
      </w:r>
      <w:r w:rsidRPr="0080517A">
        <w:rPr>
          <w:b/>
        </w:rPr>
        <w:t xml:space="preserve">333, </w:t>
      </w:r>
      <w:r w:rsidRPr="0080517A">
        <w:t>596-601.</w:t>
      </w:r>
      <w:bookmarkEnd w:id="80"/>
    </w:p>
    <w:p w:rsidR="0080517A" w:rsidRPr="0080517A" w:rsidRDefault="0080517A" w:rsidP="0080517A">
      <w:pPr>
        <w:pStyle w:val="EndNoteBibliography"/>
        <w:spacing w:after="0"/>
        <w:ind w:left="720" w:hanging="720"/>
      </w:pPr>
      <w:bookmarkStart w:id="81" w:name="_ENREF_81"/>
      <w:r w:rsidRPr="0080517A">
        <w:rPr>
          <w:b/>
        </w:rPr>
        <w:t>Nelson, C.J., Hegeman, A.D., Harms, A.C., and Sussman, M.R.</w:t>
      </w:r>
      <w:r w:rsidRPr="0080517A">
        <w:t xml:space="preserve"> (2006). A Quantitative Analysis of Arabidopsis Plasma Membrane Using Trypsin-catalyzed 18O Labeling. Molecular &amp; Cellular Proteomics </w:t>
      </w:r>
      <w:r w:rsidRPr="0080517A">
        <w:rPr>
          <w:b/>
        </w:rPr>
        <w:t xml:space="preserve">5, </w:t>
      </w:r>
      <w:r w:rsidRPr="0080517A">
        <w:t>1382-1395.</w:t>
      </w:r>
      <w:bookmarkEnd w:id="81"/>
    </w:p>
    <w:p w:rsidR="0080517A" w:rsidRPr="0080517A" w:rsidRDefault="0080517A" w:rsidP="0080517A">
      <w:pPr>
        <w:pStyle w:val="EndNoteBibliography"/>
        <w:spacing w:after="0"/>
        <w:ind w:left="720" w:hanging="720"/>
      </w:pPr>
      <w:bookmarkStart w:id="82" w:name="_ENREF_82"/>
      <w:r w:rsidRPr="0080517A">
        <w:rPr>
          <w:b/>
        </w:rPr>
        <w:t>Newman, A., and Cooper, J.</w:t>
      </w:r>
      <w:r w:rsidRPr="0080517A">
        <w:t xml:space="preserve"> (2010). AutoSOME: a clustering method for identifying gene expression modules without prior knowledge of cluster number. BMC Bioinformatics </w:t>
      </w:r>
      <w:r w:rsidRPr="0080517A">
        <w:rPr>
          <w:b/>
        </w:rPr>
        <w:t xml:space="preserve">11, </w:t>
      </w:r>
      <w:r w:rsidRPr="0080517A">
        <w:t>117.</w:t>
      </w:r>
      <w:bookmarkEnd w:id="82"/>
    </w:p>
    <w:p w:rsidR="0080517A" w:rsidRPr="0080517A" w:rsidRDefault="0080517A" w:rsidP="0080517A">
      <w:pPr>
        <w:pStyle w:val="EndNoteBibliography"/>
        <w:spacing w:after="0"/>
        <w:ind w:left="720" w:hanging="720"/>
      </w:pPr>
      <w:bookmarkStart w:id="83" w:name="_ENREF_83"/>
      <w:r w:rsidRPr="0080517A">
        <w:rPr>
          <w:b/>
        </w:rPr>
        <w:t>Ning, K., Fermin, D., and Nesvizhskii, A.I.</w:t>
      </w:r>
      <w:r w:rsidRPr="0080517A">
        <w:t xml:space="preserve"> (2012). Comparative Analysis of Different Label-Free Mass Spectrometry Based Protein Abundance Estimates and Their Correlation with RNA-Seq Gene Expression Data. Journal of Proteome Research </w:t>
      </w:r>
      <w:r w:rsidRPr="0080517A">
        <w:rPr>
          <w:b/>
        </w:rPr>
        <w:t xml:space="preserve">11, </w:t>
      </w:r>
      <w:r w:rsidRPr="0080517A">
        <w:t>2261-2271.</w:t>
      </w:r>
      <w:bookmarkEnd w:id="83"/>
    </w:p>
    <w:p w:rsidR="0080517A" w:rsidRPr="0080517A" w:rsidRDefault="0080517A" w:rsidP="0080517A">
      <w:pPr>
        <w:pStyle w:val="EndNoteBibliography"/>
        <w:spacing w:after="0"/>
        <w:ind w:left="720" w:hanging="720"/>
      </w:pPr>
      <w:bookmarkStart w:id="84" w:name="_ENREF_84"/>
      <w:r w:rsidRPr="0080517A">
        <w:rPr>
          <w:b/>
        </w:rPr>
        <w:t>Nuhse, T.S., Bottrill, A.R., Jones, A.M., and Peck, S.C.</w:t>
      </w:r>
      <w:r w:rsidRPr="0080517A">
        <w:t xml:space="preserve"> (2007). Quantitative phosphoproteomic analysis of plasma membrane proteins reveals regulatory mechanisms of plant innate immune responses. The Plant Journal </w:t>
      </w:r>
      <w:r w:rsidRPr="0080517A">
        <w:rPr>
          <w:b/>
        </w:rPr>
        <w:t xml:space="preserve">51, </w:t>
      </w:r>
      <w:r w:rsidRPr="0080517A">
        <w:t>931-940.</w:t>
      </w:r>
      <w:bookmarkEnd w:id="84"/>
    </w:p>
    <w:p w:rsidR="0080517A" w:rsidRPr="0080517A" w:rsidRDefault="0080517A" w:rsidP="0080517A">
      <w:pPr>
        <w:pStyle w:val="EndNoteBibliography"/>
        <w:spacing w:after="0"/>
        <w:ind w:left="720" w:hanging="720"/>
      </w:pPr>
      <w:bookmarkStart w:id="85" w:name="_ENREF_85"/>
      <w:r w:rsidRPr="0080517A">
        <w:rPr>
          <w:b/>
        </w:rPr>
        <w:t>Paoletti, A.C., Parmely, T.J., Tomomori-Sato, C., Sato, S., Zhu, D., Conaway, R.C., Conaway, J.W., Florens, L., and Washburn, M.P.</w:t>
      </w:r>
      <w:r w:rsidRPr="0080517A">
        <w:t xml:space="preserve"> (2006). Quantitative proteomic analysis of distinct mammalian Mediator complexes using normalized spectral abundance factors. Proceedings of the National Academy of Sciences of the United States of America </w:t>
      </w:r>
      <w:r w:rsidRPr="0080517A">
        <w:rPr>
          <w:b/>
        </w:rPr>
        <w:t xml:space="preserve">103, </w:t>
      </w:r>
      <w:r w:rsidRPr="0080517A">
        <w:t>18928-18933.</w:t>
      </w:r>
      <w:bookmarkEnd w:id="85"/>
    </w:p>
    <w:p w:rsidR="0080517A" w:rsidRPr="0080517A" w:rsidRDefault="0080517A" w:rsidP="0080517A">
      <w:pPr>
        <w:pStyle w:val="EndNoteBibliography"/>
        <w:spacing w:after="0"/>
        <w:ind w:left="720" w:hanging="720"/>
      </w:pPr>
      <w:bookmarkStart w:id="86" w:name="_ENREF_86"/>
      <w:r w:rsidRPr="0080517A">
        <w:rPr>
          <w:b/>
        </w:rPr>
        <w:t>Pieterse, C.M.J., Leon-Reyes, A., Van der Ent, S., and Van Wees, S.C.M.</w:t>
      </w:r>
      <w:r w:rsidRPr="0080517A">
        <w:t xml:space="preserve"> (2009). Networking by small-molecule hormones in plant immunity. Nat. Chem. Biol. </w:t>
      </w:r>
      <w:r w:rsidRPr="0080517A">
        <w:rPr>
          <w:b/>
        </w:rPr>
        <w:t xml:space="preserve">5, </w:t>
      </w:r>
      <w:r w:rsidRPr="0080517A">
        <w:t>308-316.</w:t>
      </w:r>
      <w:bookmarkEnd w:id="86"/>
    </w:p>
    <w:p w:rsidR="0080517A" w:rsidRPr="0080517A" w:rsidRDefault="0080517A" w:rsidP="0080517A">
      <w:pPr>
        <w:pStyle w:val="EndNoteBibliography"/>
        <w:spacing w:after="0"/>
        <w:ind w:left="720" w:hanging="720"/>
      </w:pPr>
      <w:bookmarkStart w:id="87" w:name="_ENREF_87"/>
      <w:r w:rsidRPr="0080517A">
        <w:rPr>
          <w:b/>
        </w:rPr>
        <w:t>Podell, S., and Gribskov, M.</w:t>
      </w:r>
      <w:r w:rsidRPr="0080517A">
        <w:t xml:space="preserve"> (2004). Predicting N-terminal myristoylation sites in plant proteins. BMC Genomics </w:t>
      </w:r>
      <w:r w:rsidRPr="0080517A">
        <w:rPr>
          <w:b/>
        </w:rPr>
        <w:t xml:space="preserve">5, </w:t>
      </w:r>
      <w:r w:rsidRPr="0080517A">
        <w:t>37.</w:t>
      </w:r>
      <w:bookmarkEnd w:id="87"/>
    </w:p>
    <w:p w:rsidR="0080517A" w:rsidRPr="0080517A" w:rsidRDefault="0080517A" w:rsidP="0080517A">
      <w:pPr>
        <w:pStyle w:val="EndNoteBibliography"/>
        <w:spacing w:after="0"/>
        <w:ind w:left="720" w:hanging="720"/>
      </w:pPr>
      <w:bookmarkStart w:id="88" w:name="_ENREF_88"/>
      <w:r w:rsidRPr="0080517A">
        <w:rPr>
          <w:b/>
        </w:rPr>
        <w:t>Popescu, S.C., Popescu, G.V., Bachan, S., Zhang, Z., Seay, M., Gerstein, M., Snyder, M., and Dinesh-Kumar, S.P.</w:t>
      </w:r>
      <w:r w:rsidRPr="0080517A">
        <w:t xml:space="preserve"> (2007). Differential binding of calmodulin-related proteins to their targets revealed </w:t>
      </w:r>
      <w:r w:rsidRPr="0080517A">
        <w:lastRenderedPageBreak/>
        <w:t xml:space="preserve">through high-density Arabidopsis protein microarrays. Proceedings of the National Academy of Sciences </w:t>
      </w:r>
      <w:r w:rsidRPr="0080517A">
        <w:rPr>
          <w:b/>
        </w:rPr>
        <w:t xml:space="preserve">104, </w:t>
      </w:r>
      <w:r w:rsidRPr="0080517A">
        <w:t>4730-4735.</w:t>
      </w:r>
      <w:bookmarkEnd w:id="88"/>
    </w:p>
    <w:p w:rsidR="0080517A" w:rsidRPr="0080517A" w:rsidRDefault="0080517A" w:rsidP="0080517A">
      <w:pPr>
        <w:pStyle w:val="EndNoteBibliography"/>
        <w:spacing w:after="0"/>
        <w:ind w:left="720" w:hanging="720"/>
      </w:pPr>
      <w:bookmarkStart w:id="89" w:name="_ENREF_89"/>
      <w:r w:rsidRPr="0080517A">
        <w:rPr>
          <w:b/>
        </w:rPr>
        <w:t>Qi, Y., Tsuda, K., Nguyen, L.V., Wang, X., Lin, J., Murphy, A.S., Glazebrook, J., Thordal-Christensen, H., and Katagiri, F.</w:t>
      </w:r>
      <w:r w:rsidRPr="0080517A">
        <w:t xml:space="preserve"> (2011). Physical Association of Arabidopsis Hypersensitive Induced Reaction Proteins (HIRs) with the Immune Receptor RPS2. J. Biol. Chem. </w:t>
      </w:r>
      <w:r w:rsidRPr="0080517A">
        <w:rPr>
          <w:b/>
        </w:rPr>
        <w:t xml:space="preserve">286, </w:t>
      </w:r>
      <w:r w:rsidRPr="0080517A">
        <w:t>31297-31307.</w:t>
      </w:r>
      <w:bookmarkEnd w:id="89"/>
    </w:p>
    <w:p w:rsidR="0080517A" w:rsidRPr="0080517A" w:rsidRDefault="0080517A" w:rsidP="0080517A">
      <w:pPr>
        <w:pStyle w:val="EndNoteBibliography"/>
        <w:spacing w:after="0"/>
        <w:ind w:left="720" w:hanging="720"/>
      </w:pPr>
      <w:bookmarkStart w:id="90" w:name="_ENREF_90"/>
      <w:r w:rsidRPr="0080517A">
        <w:rPr>
          <w:b/>
        </w:rPr>
        <w:t>Quilichini, T.D., Friedmann, M.C., Samuels, A.L., and Douglas, C.J.</w:t>
      </w:r>
      <w:r w:rsidRPr="0080517A">
        <w:t xml:space="preserve"> (2010). ATP-Binding Cassette Transporter G26 Is Required for Male Fertility and Pollen Exine Formation in Arabidopsis. Plant Physiol. </w:t>
      </w:r>
      <w:r w:rsidRPr="0080517A">
        <w:rPr>
          <w:b/>
        </w:rPr>
        <w:t xml:space="preserve">154, </w:t>
      </w:r>
      <w:r w:rsidRPr="0080517A">
        <w:t>678-690.</w:t>
      </w:r>
      <w:bookmarkEnd w:id="90"/>
    </w:p>
    <w:p w:rsidR="0080517A" w:rsidRPr="0080517A" w:rsidRDefault="0080517A" w:rsidP="0080517A">
      <w:pPr>
        <w:pStyle w:val="EndNoteBibliography"/>
        <w:spacing w:after="0"/>
        <w:ind w:left="720" w:hanging="720"/>
      </w:pPr>
      <w:bookmarkStart w:id="91" w:name="_ENREF_91"/>
      <w:r w:rsidRPr="0080517A">
        <w:rPr>
          <w:b/>
        </w:rPr>
        <w:t>Robatzek, S., Chinchilla, D., and Boller, T.</w:t>
      </w:r>
      <w:r w:rsidRPr="0080517A">
        <w:t xml:space="preserve"> (2006). Ligand-induced endocytosis of the pattern recognition receptor FLS2 in Arabidopsis. Genes Dev. </w:t>
      </w:r>
      <w:r w:rsidRPr="0080517A">
        <w:rPr>
          <w:b/>
        </w:rPr>
        <w:t xml:space="preserve">20, </w:t>
      </w:r>
      <w:r w:rsidRPr="0080517A">
        <w:t>537-542.</w:t>
      </w:r>
      <w:bookmarkEnd w:id="91"/>
    </w:p>
    <w:p w:rsidR="0080517A" w:rsidRPr="0080517A" w:rsidRDefault="0080517A" w:rsidP="0080517A">
      <w:pPr>
        <w:pStyle w:val="EndNoteBibliography"/>
        <w:spacing w:after="0"/>
        <w:ind w:left="720" w:hanging="720"/>
      </w:pPr>
      <w:bookmarkStart w:id="92" w:name="_ENREF_92"/>
      <w:r w:rsidRPr="0080517A">
        <w:rPr>
          <w:b/>
        </w:rPr>
        <w:t>Robatzek, S., Bittel, P., Chinchilla, D., Kochner, P., Felix, G., Shiu, S.H., and Boller, T.</w:t>
      </w:r>
      <w:r w:rsidRPr="0080517A">
        <w:t xml:space="preserve"> (2007). Molecular identification and characterization of the tomato flagellin receptor LeFLS2, an orthologue of Arabidopsis FLS2 exhibiting characteristically different perception specificities. Plant Mol. Biol. </w:t>
      </w:r>
      <w:r w:rsidRPr="0080517A">
        <w:rPr>
          <w:b/>
        </w:rPr>
        <w:t xml:space="preserve">64, </w:t>
      </w:r>
      <w:r w:rsidRPr="0080517A">
        <w:t>539-547.</w:t>
      </w:r>
      <w:bookmarkEnd w:id="92"/>
    </w:p>
    <w:p w:rsidR="0080517A" w:rsidRPr="0080517A" w:rsidRDefault="0080517A" w:rsidP="0080517A">
      <w:pPr>
        <w:pStyle w:val="EndNoteBibliography"/>
        <w:spacing w:after="0"/>
        <w:ind w:left="720" w:hanging="720"/>
      </w:pPr>
      <w:bookmarkStart w:id="93" w:name="_ENREF_93"/>
      <w:r w:rsidRPr="0080517A">
        <w:rPr>
          <w:b/>
        </w:rPr>
        <w:t>Ron, M., and Avni, A.</w:t>
      </w:r>
      <w:r w:rsidRPr="0080517A">
        <w:t xml:space="preserve"> (2004). The receptor for the fungal elicitor ethylene-inducing xylanase is a member of a resistance-like gene family in tomato. Plant Cell </w:t>
      </w:r>
      <w:r w:rsidRPr="0080517A">
        <w:rPr>
          <w:b/>
        </w:rPr>
        <w:t xml:space="preserve">16, </w:t>
      </w:r>
      <w:r w:rsidRPr="0080517A">
        <w:t>1604-1615.</w:t>
      </w:r>
      <w:bookmarkEnd w:id="93"/>
    </w:p>
    <w:p w:rsidR="0080517A" w:rsidRPr="0080517A" w:rsidRDefault="0080517A" w:rsidP="0080517A">
      <w:pPr>
        <w:pStyle w:val="EndNoteBibliography"/>
        <w:spacing w:after="0"/>
        <w:ind w:left="720" w:hanging="720"/>
      </w:pPr>
      <w:bookmarkStart w:id="94" w:name="_ENREF_94"/>
      <w:r w:rsidRPr="0080517A">
        <w:rPr>
          <w:b/>
        </w:rPr>
        <w:t>Roux, M., Schwessinger, B., Albrecht, C., Chinchilla, D., Jones, A., Holton, N., Malinovsky, F.G., Tör, M., de Vries, S., and Zipfel, C.</w:t>
      </w:r>
      <w:r w:rsidRPr="0080517A">
        <w:t xml:space="preserve"> (2011). The Arabidopsis Leucine-Rich Repeat Receptor–Like Kinases BAK1/SERK3 and BKK1/SERK4 Are Required for Innate Immunity to Hemibiotrophic and Biotrophic Pathogens. The Plant Cell Online </w:t>
      </w:r>
      <w:r w:rsidRPr="0080517A">
        <w:rPr>
          <w:b/>
        </w:rPr>
        <w:t xml:space="preserve">23, </w:t>
      </w:r>
      <w:r w:rsidRPr="0080517A">
        <w:t>2440-2455.</w:t>
      </w:r>
      <w:bookmarkEnd w:id="94"/>
    </w:p>
    <w:p w:rsidR="0080517A" w:rsidRPr="0080517A" w:rsidRDefault="0080517A" w:rsidP="0080517A">
      <w:pPr>
        <w:pStyle w:val="EndNoteBibliography"/>
        <w:spacing w:after="0"/>
        <w:ind w:left="720" w:hanging="720"/>
      </w:pPr>
      <w:bookmarkStart w:id="95" w:name="_ENREF_95"/>
      <w:r w:rsidRPr="0080517A">
        <w:rPr>
          <w:b/>
        </w:rPr>
        <w:t>Schwacke, R., Schneider, A., van der Graaff, E., Fischer, K., Catoni, E., Desimone, M., Frommer, W.B., Flügge, U.-I., and Kunze, R.</w:t>
      </w:r>
      <w:r w:rsidRPr="0080517A">
        <w:t xml:space="preserve"> (2003). ARAMEMNON, a Novel Database for Arabidopsis Integral Membrane Proteins. Plant Physiol. </w:t>
      </w:r>
      <w:r w:rsidRPr="0080517A">
        <w:rPr>
          <w:b/>
        </w:rPr>
        <w:t xml:space="preserve">131, </w:t>
      </w:r>
      <w:r w:rsidRPr="0080517A">
        <w:t>16-26.</w:t>
      </w:r>
      <w:bookmarkEnd w:id="95"/>
    </w:p>
    <w:p w:rsidR="0080517A" w:rsidRPr="0080517A" w:rsidRDefault="0080517A" w:rsidP="0080517A">
      <w:pPr>
        <w:pStyle w:val="EndNoteBibliography"/>
        <w:spacing w:after="0"/>
        <w:ind w:left="720" w:hanging="720"/>
      </w:pPr>
      <w:bookmarkStart w:id="96" w:name="_ENREF_96"/>
      <w:r w:rsidRPr="0080517A">
        <w:rPr>
          <w:b/>
        </w:rPr>
        <w:t>Schwanhausser, B., Busse, D., Li, N., Dittmar, G., Schuchhardt, J., Wolf, J., Chen, W., and Selbach, M.</w:t>
      </w:r>
      <w:r w:rsidRPr="0080517A">
        <w:t xml:space="preserve"> (2011). Global quantification of mammalian gene expression control. Nature </w:t>
      </w:r>
      <w:r w:rsidRPr="0080517A">
        <w:rPr>
          <w:b/>
        </w:rPr>
        <w:t xml:space="preserve">473, </w:t>
      </w:r>
      <w:r w:rsidRPr="0080517A">
        <w:t>337-342.</w:t>
      </w:r>
      <w:bookmarkEnd w:id="96"/>
    </w:p>
    <w:p w:rsidR="0080517A" w:rsidRPr="0080517A" w:rsidRDefault="0080517A" w:rsidP="0080517A">
      <w:pPr>
        <w:pStyle w:val="EndNoteBibliography"/>
        <w:spacing w:after="0"/>
        <w:ind w:left="720" w:hanging="720"/>
      </w:pPr>
      <w:bookmarkStart w:id="97" w:name="_ENREF_97"/>
      <w:r w:rsidRPr="0080517A">
        <w:rPr>
          <w:b/>
        </w:rPr>
        <w:t>Shevchenko, A., Tomas, H., Havlis, J., Olsen, J.V., and Mann, M.</w:t>
      </w:r>
      <w:r w:rsidRPr="0080517A">
        <w:t xml:space="preserve"> (2006). In-gel digestion for mass spectrometric characterization of proteins and proteomes. Nature Protocols </w:t>
      </w:r>
      <w:r w:rsidRPr="0080517A">
        <w:rPr>
          <w:b/>
        </w:rPr>
        <w:t xml:space="preserve">1, </w:t>
      </w:r>
      <w:r w:rsidRPr="0080517A">
        <w:t>2856-2860.</w:t>
      </w:r>
      <w:bookmarkEnd w:id="97"/>
    </w:p>
    <w:p w:rsidR="0080517A" w:rsidRPr="0080517A" w:rsidRDefault="0080517A" w:rsidP="0080517A">
      <w:pPr>
        <w:pStyle w:val="EndNoteBibliography"/>
        <w:spacing w:after="0"/>
        <w:ind w:left="720" w:hanging="720"/>
      </w:pPr>
      <w:bookmarkStart w:id="98" w:name="_ENREF_98"/>
      <w:r w:rsidRPr="0080517A">
        <w:rPr>
          <w:b/>
        </w:rPr>
        <w:t>Shiu, S.-H., Karlowski, W.M., Pan, R., Tzeng, Y.-H., Mayer, K.F.X., and Li, W.-H.</w:t>
      </w:r>
      <w:r w:rsidRPr="0080517A">
        <w:t xml:space="preserve"> (2004). Comparative Analysis of the Receptor-Like Kinase Family in Arabidopsis and Rice. The Plant Cell Online </w:t>
      </w:r>
      <w:r w:rsidRPr="0080517A">
        <w:rPr>
          <w:b/>
        </w:rPr>
        <w:t xml:space="preserve">16, </w:t>
      </w:r>
      <w:r w:rsidRPr="0080517A">
        <w:t>1220-1234.</w:t>
      </w:r>
      <w:bookmarkEnd w:id="98"/>
    </w:p>
    <w:p w:rsidR="0080517A" w:rsidRPr="0080517A" w:rsidRDefault="0080517A" w:rsidP="0080517A">
      <w:pPr>
        <w:pStyle w:val="EndNoteBibliography"/>
        <w:spacing w:after="0"/>
        <w:ind w:left="720" w:hanging="720"/>
      </w:pPr>
      <w:bookmarkStart w:id="99" w:name="_ENREF_99"/>
      <w:r w:rsidRPr="0080517A">
        <w:rPr>
          <w:b/>
        </w:rPr>
        <w:t>Sistrunk, M.L., Antosiewicz, D.M., Purugganan, M.M., and Braam, J.</w:t>
      </w:r>
      <w:r w:rsidRPr="0080517A">
        <w:t xml:space="preserve"> (1994). Arabidopsis TCH3 encodes a novel Ca2+ binding protein and shows environmentally induced and tissue-specific regulation. Plant Cell </w:t>
      </w:r>
      <w:r w:rsidRPr="0080517A">
        <w:rPr>
          <w:b/>
        </w:rPr>
        <w:t xml:space="preserve">6, </w:t>
      </w:r>
      <w:r w:rsidRPr="0080517A">
        <w:t>1553-1565.</w:t>
      </w:r>
      <w:bookmarkEnd w:id="99"/>
    </w:p>
    <w:p w:rsidR="0080517A" w:rsidRPr="0080517A" w:rsidRDefault="0080517A" w:rsidP="0080517A">
      <w:pPr>
        <w:pStyle w:val="EndNoteBibliography"/>
        <w:spacing w:after="0"/>
        <w:ind w:left="720" w:hanging="720"/>
      </w:pPr>
      <w:bookmarkStart w:id="100" w:name="_ENREF_100"/>
      <w:r w:rsidRPr="0080517A">
        <w:rPr>
          <w:b/>
        </w:rPr>
        <w:t>Smith, J.M., Salamango, D.J., Leslie, M.E., Collins, C.A., and Heese, A.</w:t>
      </w:r>
      <w:r w:rsidRPr="0080517A">
        <w:t xml:space="preserve"> (2014). Sensitivity to Flg22 Is Modulated by Ligand-Induced Degradation and de Novo Synthesis of the Endogenous Flagellin-Receptor FLAGELLIN-SENSING2. Plant Physiol. </w:t>
      </w:r>
      <w:r w:rsidRPr="0080517A">
        <w:rPr>
          <w:b/>
        </w:rPr>
        <w:t xml:space="preserve">164, </w:t>
      </w:r>
      <w:r w:rsidRPr="0080517A">
        <w:t>440-454.</w:t>
      </w:r>
      <w:bookmarkEnd w:id="100"/>
    </w:p>
    <w:p w:rsidR="0080517A" w:rsidRPr="0080517A" w:rsidRDefault="0080517A" w:rsidP="0080517A">
      <w:pPr>
        <w:pStyle w:val="EndNoteBibliography"/>
        <w:spacing w:after="0"/>
        <w:ind w:left="720" w:hanging="720"/>
      </w:pPr>
      <w:bookmarkStart w:id="101" w:name="_ENREF_101"/>
      <w:r w:rsidRPr="0080517A">
        <w:rPr>
          <w:b/>
        </w:rPr>
        <w:t>Stuermer, C.A.</w:t>
      </w:r>
      <w:r w:rsidRPr="0080517A">
        <w:t xml:space="preserve"> (2010). The reggie/flotillin connection to growth. Trends Cell Biol. </w:t>
      </w:r>
      <w:r w:rsidRPr="0080517A">
        <w:rPr>
          <w:b/>
        </w:rPr>
        <w:t xml:space="preserve">20, </w:t>
      </w:r>
      <w:r w:rsidRPr="0080517A">
        <w:t>6-13.</w:t>
      </w:r>
      <w:bookmarkEnd w:id="101"/>
    </w:p>
    <w:p w:rsidR="0080517A" w:rsidRPr="0080517A" w:rsidRDefault="0080517A" w:rsidP="0080517A">
      <w:pPr>
        <w:pStyle w:val="EndNoteBibliography"/>
        <w:spacing w:after="0"/>
        <w:ind w:left="720" w:hanging="720"/>
      </w:pPr>
      <w:bookmarkStart w:id="102" w:name="_ENREF_102"/>
      <w:r w:rsidRPr="0080517A">
        <w:rPr>
          <w:b/>
        </w:rPr>
        <w:t>Sun, Y., Li, L., Macho, A.P., Han, Z., Hu, Z., Zipfel, C., Zhou, J.-M., and Chai, J.</w:t>
      </w:r>
      <w:r w:rsidRPr="0080517A">
        <w:t xml:space="preserve"> (2013). Structural Basis for flg22-Induced Activation of the Arabidopsis FLS2-BAK1 Immune Complex. Science </w:t>
      </w:r>
      <w:r w:rsidRPr="0080517A">
        <w:rPr>
          <w:b/>
        </w:rPr>
        <w:t xml:space="preserve">342, </w:t>
      </w:r>
      <w:r w:rsidRPr="0080517A">
        <w:t>624-628.</w:t>
      </w:r>
      <w:bookmarkEnd w:id="102"/>
    </w:p>
    <w:p w:rsidR="0080517A" w:rsidRPr="0080517A" w:rsidRDefault="0080517A" w:rsidP="0080517A">
      <w:pPr>
        <w:pStyle w:val="EndNoteBibliography"/>
        <w:spacing w:after="0"/>
        <w:ind w:left="720" w:hanging="720"/>
      </w:pPr>
      <w:bookmarkStart w:id="103" w:name="_ENREF_103"/>
      <w:r w:rsidRPr="0080517A">
        <w:rPr>
          <w:b/>
        </w:rPr>
        <w:t>Takai, R., Isogai, A., Takayama, S., and Che, F.-S.</w:t>
      </w:r>
      <w:r w:rsidRPr="0080517A">
        <w:t xml:space="preserve"> (2008). Analysis of Flagellin Perception Mediated by flg22 Receptor OsFLS2 in Rice. Mol. Plant-Microbe Interact. </w:t>
      </w:r>
      <w:r w:rsidRPr="0080517A">
        <w:rPr>
          <w:b/>
        </w:rPr>
        <w:t xml:space="preserve">21, </w:t>
      </w:r>
      <w:r w:rsidRPr="0080517A">
        <w:t>1635-1642.</w:t>
      </w:r>
      <w:bookmarkEnd w:id="103"/>
    </w:p>
    <w:p w:rsidR="0080517A" w:rsidRPr="0080517A" w:rsidRDefault="0080517A" w:rsidP="0080517A">
      <w:pPr>
        <w:pStyle w:val="EndNoteBibliography"/>
        <w:spacing w:after="0"/>
        <w:ind w:left="720" w:hanging="720"/>
      </w:pPr>
      <w:bookmarkStart w:id="104" w:name="_ENREF_104"/>
      <w:r w:rsidRPr="0080517A">
        <w:rPr>
          <w:b/>
        </w:rPr>
        <w:t>Tanaka, H., Osakabe, Y., Katsura, S., Mizuno, S., Maruyama, K., Kusakabe, K., Mizoi, J., Shinozaki, K., and Yamaguchi-Shinozaki, K.</w:t>
      </w:r>
      <w:r w:rsidRPr="0080517A">
        <w:t xml:space="preserve"> (2012). Abiotic stress-inducible receptor-like kinases negatively control ABA signaling in Arabidopsis. The Plant Journal </w:t>
      </w:r>
      <w:r w:rsidRPr="0080517A">
        <w:rPr>
          <w:b/>
        </w:rPr>
        <w:t xml:space="preserve">70, </w:t>
      </w:r>
      <w:r w:rsidRPr="0080517A">
        <w:t>599-613.</w:t>
      </w:r>
      <w:bookmarkEnd w:id="104"/>
    </w:p>
    <w:p w:rsidR="0080517A" w:rsidRPr="0080517A" w:rsidRDefault="0080517A" w:rsidP="0080517A">
      <w:pPr>
        <w:pStyle w:val="EndNoteBibliography"/>
        <w:spacing w:after="0"/>
        <w:ind w:left="720" w:hanging="720"/>
      </w:pPr>
      <w:bookmarkStart w:id="105" w:name="_ENREF_105"/>
      <w:r w:rsidRPr="0080517A">
        <w:rPr>
          <w:b/>
        </w:rPr>
        <w:t>Tang, W., Deng, Z., and Wang, Z.-Y.</w:t>
      </w:r>
      <w:r w:rsidRPr="0080517A">
        <w:t xml:space="preserve"> (2010). Proteomics shed light on the brassinosteroid signaling mechanisms. Curr. Opin. Plant Biol. </w:t>
      </w:r>
      <w:r w:rsidRPr="0080517A">
        <w:rPr>
          <w:b/>
        </w:rPr>
        <w:t xml:space="preserve">13, </w:t>
      </w:r>
      <w:r w:rsidRPr="0080517A">
        <w:t>27-33.</w:t>
      </w:r>
      <w:bookmarkEnd w:id="105"/>
    </w:p>
    <w:p w:rsidR="0080517A" w:rsidRPr="0080517A" w:rsidRDefault="0080517A" w:rsidP="0080517A">
      <w:pPr>
        <w:pStyle w:val="EndNoteBibliography"/>
        <w:spacing w:after="0"/>
        <w:ind w:left="720" w:hanging="720"/>
      </w:pPr>
      <w:bookmarkStart w:id="106" w:name="_ENREF_106"/>
      <w:r w:rsidRPr="0080517A">
        <w:rPr>
          <w:b/>
        </w:rPr>
        <w:lastRenderedPageBreak/>
        <w:t>Tanz, S.K., Castleden, I., Hooper, C.M., Vacher, M., Small, I., and Millar, H.A.</w:t>
      </w:r>
      <w:r w:rsidRPr="0080517A">
        <w:t xml:space="preserve"> (2013). SUBA3: a database for integrating experimentation and prediction to define the SUBcellular location of proteins in Arabidopsis. Nucleic Acids Res. </w:t>
      </w:r>
      <w:r w:rsidRPr="0080517A">
        <w:rPr>
          <w:b/>
        </w:rPr>
        <w:t xml:space="preserve">41, </w:t>
      </w:r>
      <w:r w:rsidRPr="0080517A">
        <w:t>D1185-D1191.</w:t>
      </w:r>
      <w:bookmarkEnd w:id="106"/>
    </w:p>
    <w:p w:rsidR="0080517A" w:rsidRPr="0080517A" w:rsidRDefault="0080517A" w:rsidP="0080517A">
      <w:pPr>
        <w:pStyle w:val="EndNoteBibliography"/>
        <w:spacing w:after="0"/>
        <w:ind w:left="720" w:hanging="720"/>
      </w:pPr>
      <w:bookmarkStart w:id="107" w:name="_ENREF_107"/>
      <w:r w:rsidRPr="0080517A">
        <w:rPr>
          <w:b/>
        </w:rPr>
        <w:t>Tchieu, J.H., Fana, F., Fink, J.L., Harper, J., Nair, T.M., Niedner, R.H., Smith, D.W., Steube, K., Tam, T.M., Veretnik, S., Wang, D., and Gribskov, M.</w:t>
      </w:r>
      <w:r w:rsidRPr="0080517A">
        <w:t xml:space="preserve"> (2003). The PlantsP and PlantsT Functional Genomics Databases. Nucleic Acids Res. </w:t>
      </w:r>
      <w:r w:rsidRPr="0080517A">
        <w:rPr>
          <w:b/>
        </w:rPr>
        <w:t xml:space="preserve">31, </w:t>
      </w:r>
      <w:r w:rsidRPr="0080517A">
        <w:t>342-344.</w:t>
      </w:r>
      <w:bookmarkEnd w:id="107"/>
    </w:p>
    <w:p w:rsidR="0080517A" w:rsidRPr="0080517A" w:rsidRDefault="0080517A" w:rsidP="0080517A">
      <w:pPr>
        <w:pStyle w:val="EndNoteBibliography"/>
        <w:spacing w:after="0"/>
        <w:ind w:left="720" w:hanging="720"/>
      </w:pPr>
      <w:bookmarkStart w:id="108" w:name="_ENREF_108"/>
      <w:r w:rsidRPr="0080517A">
        <w:rPr>
          <w:b/>
        </w:rPr>
        <w:t>Tena, G., Boudsocq, M., and Sheen, J.</w:t>
      </w:r>
      <w:r w:rsidRPr="0080517A">
        <w:t xml:space="preserve"> (2011). Protein kinase signaling networks in plant innate immunity. Curr. Opin. Plant Biol. </w:t>
      </w:r>
      <w:r w:rsidRPr="0080517A">
        <w:rPr>
          <w:b/>
        </w:rPr>
        <w:t>In Press, Corrected Proof</w:t>
      </w:r>
      <w:r w:rsidRPr="0080517A">
        <w:t>.</w:t>
      </w:r>
      <w:bookmarkEnd w:id="108"/>
    </w:p>
    <w:p w:rsidR="0080517A" w:rsidRPr="0080517A" w:rsidRDefault="0080517A" w:rsidP="0080517A">
      <w:pPr>
        <w:pStyle w:val="EndNoteBibliography"/>
        <w:spacing w:after="0"/>
        <w:ind w:left="720" w:hanging="720"/>
      </w:pPr>
      <w:bookmarkStart w:id="109" w:name="_ENREF_109"/>
      <w:r w:rsidRPr="0080517A">
        <w:rPr>
          <w:b/>
        </w:rPr>
        <w:t>Underwood, W., and Somerville, S.C.</w:t>
      </w:r>
      <w:r w:rsidRPr="0080517A">
        <w:t xml:space="preserve"> (2013). Perception of conserved pathogen elicitors at the plasma membrane leads to relocalization of the Arabidopsis PEN3 transporter. Proceedings of the National Academy of Sciences of the United States of America </w:t>
      </w:r>
      <w:r w:rsidRPr="0080517A">
        <w:rPr>
          <w:b/>
        </w:rPr>
        <w:t xml:space="preserve">110, </w:t>
      </w:r>
      <w:r w:rsidRPr="0080517A">
        <w:t>12492-12497.</w:t>
      </w:r>
      <w:bookmarkEnd w:id="109"/>
    </w:p>
    <w:p w:rsidR="0080517A" w:rsidRPr="0080517A" w:rsidRDefault="0080517A" w:rsidP="0080517A">
      <w:pPr>
        <w:pStyle w:val="EndNoteBibliography"/>
        <w:spacing w:after="0"/>
        <w:ind w:left="720" w:hanging="720"/>
      </w:pPr>
      <w:bookmarkStart w:id="110" w:name="_ENREF_110"/>
      <w:r w:rsidRPr="0080517A">
        <w:rPr>
          <w:b/>
        </w:rPr>
        <w:t>Vogel, C., and Marcotte, E.M.</w:t>
      </w:r>
      <w:r w:rsidRPr="0080517A">
        <w:t xml:space="preserve"> (2012). Insights into the regulation of protein abundance from proteomic and transcriptomic analyses. Nat. Rev. Genet. </w:t>
      </w:r>
      <w:r w:rsidRPr="0080517A">
        <w:rPr>
          <w:b/>
        </w:rPr>
        <w:t xml:space="preserve">13, </w:t>
      </w:r>
      <w:r w:rsidRPr="0080517A">
        <w:t>227-232.</w:t>
      </w:r>
      <w:bookmarkEnd w:id="110"/>
    </w:p>
    <w:p w:rsidR="0080517A" w:rsidRPr="0080517A" w:rsidRDefault="0080517A" w:rsidP="0080517A">
      <w:pPr>
        <w:pStyle w:val="EndNoteBibliography"/>
        <w:spacing w:after="0"/>
        <w:ind w:left="720" w:hanging="720"/>
      </w:pPr>
      <w:bookmarkStart w:id="111" w:name="_ENREF_111"/>
      <w:r w:rsidRPr="0080517A">
        <w:rPr>
          <w:b/>
        </w:rPr>
        <w:t>Walley, J.W., Shen, Z., Sartor, R., Wu, K.J., Osborn, J., Smith, L.G., and Briggs, S.P.</w:t>
      </w:r>
      <w:r w:rsidRPr="0080517A">
        <w:t xml:space="preserve"> (2013). Reconstruction of protein networks from an atlas of maize seed proteotypes. Proceedings of the National Academy of Sciences of the United States of America </w:t>
      </w:r>
      <w:r w:rsidRPr="0080517A">
        <w:rPr>
          <w:b/>
        </w:rPr>
        <w:t xml:space="preserve">110, </w:t>
      </w:r>
      <w:r w:rsidRPr="0080517A">
        <w:t>E4808-4817.</w:t>
      </w:r>
      <w:bookmarkEnd w:id="111"/>
    </w:p>
    <w:p w:rsidR="0080517A" w:rsidRPr="0080517A" w:rsidRDefault="0080517A" w:rsidP="0080517A">
      <w:pPr>
        <w:pStyle w:val="EndNoteBibliography"/>
        <w:spacing w:after="0"/>
        <w:ind w:left="720" w:hanging="720"/>
      </w:pPr>
      <w:bookmarkStart w:id="112" w:name="_ENREF_112"/>
      <w:r w:rsidRPr="0080517A">
        <w:rPr>
          <w:b/>
        </w:rPr>
        <w:t>Wang, C., Marshall, A., Zhang, D., and Wilson, Z.A.</w:t>
      </w:r>
      <w:r w:rsidRPr="0080517A">
        <w:t xml:space="preserve"> (2012). ANAP: An Integrated Knowledge Base for Arabidopsis Protein Interaction Network Analysis. Plant Physiol. </w:t>
      </w:r>
      <w:r w:rsidRPr="0080517A">
        <w:rPr>
          <w:b/>
        </w:rPr>
        <w:t xml:space="preserve">158, </w:t>
      </w:r>
      <w:r w:rsidRPr="0080517A">
        <w:t>1523-1533.</w:t>
      </w:r>
      <w:bookmarkEnd w:id="112"/>
    </w:p>
    <w:p w:rsidR="0080517A" w:rsidRPr="0080517A" w:rsidRDefault="0080517A" w:rsidP="0080517A">
      <w:pPr>
        <w:pStyle w:val="EndNoteBibliography"/>
        <w:spacing w:after="0"/>
        <w:ind w:left="720" w:hanging="720"/>
      </w:pPr>
      <w:bookmarkStart w:id="113" w:name="_ENREF_113"/>
      <w:r w:rsidRPr="0080517A">
        <w:rPr>
          <w:b/>
        </w:rPr>
        <w:t>Wang, H., and Ng, T.B.</w:t>
      </w:r>
      <w:r w:rsidRPr="0080517A">
        <w:t xml:space="preserve"> (2000). Ginkbilobin, a Novel Antifungal Protein from Ginkgo biloba Seeds with Sequence Similarity to Embryo-Abundant Protein. Biochem. Biophys. Res. Commun. </w:t>
      </w:r>
      <w:r w:rsidRPr="0080517A">
        <w:rPr>
          <w:b/>
        </w:rPr>
        <w:t xml:space="preserve">279, </w:t>
      </w:r>
      <w:r w:rsidRPr="0080517A">
        <w:t>407-411.</w:t>
      </w:r>
      <w:bookmarkEnd w:id="113"/>
    </w:p>
    <w:p w:rsidR="0080517A" w:rsidRPr="0080517A" w:rsidRDefault="0080517A" w:rsidP="0080517A">
      <w:pPr>
        <w:pStyle w:val="EndNoteBibliography"/>
        <w:spacing w:after="0"/>
        <w:ind w:left="720" w:hanging="720"/>
      </w:pPr>
      <w:bookmarkStart w:id="114" w:name="_ENREF_114"/>
      <w:r w:rsidRPr="0080517A">
        <w:rPr>
          <w:b/>
        </w:rPr>
        <w:t>Wrzaczek, M., Brosché, M., and Kangasjärvi, J.</w:t>
      </w:r>
      <w:r w:rsidRPr="0080517A">
        <w:t xml:space="preserve"> (2013). ROS signaling loops — production, perception, regulation. Curr. Opin. Plant Biol. </w:t>
      </w:r>
      <w:r w:rsidRPr="0080517A">
        <w:rPr>
          <w:b/>
        </w:rPr>
        <w:t xml:space="preserve">16, </w:t>
      </w:r>
      <w:r w:rsidRPr="0080517A">
        <w:t>575-582.</w:t>
      </w:r>
      <w:bookmarkEnd w:id="114"/>
    </w:p>
    <w:p w:rsidR="0080517A" w:rsidRPr="0080517A" w:rsidRDefault="0080517A" w:rsidP="0080517A">
      <w:pPr>
        <w:pStyle w:val="EndNoteBibliography"/>
        <w:spacing w:after="0"/>
        <w:ind w:left="720" w:hanging="720"/>
      </w:pPr>
      <w:bookmarkStart w:id="115" w:name="_ENREF_115"/>
      <w:r w:rsidRPr="0080517A">
        <w:rPr>
          <w:b/>
        </w:rPr>
        <w:t>Wrzaczek, M., Brosche, M., Salojarvi, J., Kangasjarvi, S., Idanheimo, N., Mersmann, S., Robatzek, S., Karpinski, S., Karpinska, B., and Kangasjarvi, J.</w:t>
      </w:r>
      <w:r w:rsidRPr="0080517A">
        <w:t xml:space="preserve"> (2010). Transcriptional regulation of the CRK/DUF26 group of Receptor-like protein kinases by ozone and plant hormones in Arabidopsis. BMC Plant Biol. </w:t>
      </w:r>
      <w:r w:rsidRPr="0080517A">
        <w:rPr>
          <w:b/>
        </w:rPr>
        <w:t xml:space="preserve">10, </w:t>
      </w:r>
      <w:r w:rsidRPr="0080517A">
        <w:t>95.</w:t>
      </w:r>
      <w:bookmarkEnd w:id="115"/>
    </w:p>
    <w:p w:rsidR="0080517A" w:rsidRPr="0080517A" w:rsidRDefault="0080517A" w:rsidP="0080517A">
      <w:pPr>
        <w:pStyle w:val="EndNoteBibliography"/>
        <w:spacing w:after="0"/>
        <w:ind w:left="720" w:hanging="720"/>
      </w:pPr>
      <w:bookmarkStart w:id="116" w:name="_ENREF_116"/>
      <w:r w:rsidRPr="0080517A">
        <w:rPr>
          <w:b/>
        </w:rPr>
        <w:t>Zeng, W., and He, S.Y.</w:t>
      </w:r>
      <w:r w:rsidRPr="0080517A">
        <w:t xml:space="preserve"> (2010). A prominent role of the flagellin receptor FLAGELLIN-SENSING2 in mediating stomatal response to Pseudomonas syringae pv tomato DC3000 in Arabidopsis. Plant Physiol. </w:t>
      </w:r>
      <w:r w:rsidRPr="0080517A">
        <w:rPr>
          <w:b/>
        </w:rPr>
        <w:t xml:space="preserve">153, </w:t>
      </w:r>
      <w:r w:rsidRPr="0080517A">
        <w:t>1188-1198.</w:t>
      </w:r>
      <w:bookmarkEnd w:id="116"/>
    </w:p>
    <w:p w:rsidR="0080517A" w:rsidRPr="0080517A" w:rsidRDefault="0080517A" w:rsidP="0080517A">
      <w:pPr>
        <w:pStyle w:val="EndNoteBibliography"/>
        <w:spacing w:after="0"/>
        <w:ind w:left="720" w:hanging="720"/>
      </w:pPr>
      <w:bookmarkStart w:id="117" w:name="_ENREF_117"/>
      <w:r w:rsidRPr="0080517A">
        <w:rPr>
          <w:b/>
        </w:rPr>
        <w:t>Zhang, Y., Wen, Z., Washburn, M.P., and Florens, L.</w:t>
      </w:r>
      <w:r w:rsidRPr="0080517A">
        <w:t xml:space="preserve"> (2010). Refinements to Label Free Proteome Quantitation: How to Deal with Peptides Shared by Multiple Proteins. Anal Chem </w:t>
      </w:r>
      <w:r w:rsidRPr="0080517A">
        <w:rPr>
          <w:b/>
        </w:rPr>
        <w:t xml:space="preserve">82, </w:t>
      </w:r>
      <w:r w:rsidRPr="0080517A">
        <w:t>2272-2281.</w:t>
      </w:r>
      <w:bookmarkEnd w:id="117"/>
    </w:p>
    <w:p w:rsidR="0080517A" w:rsidRPr="0080517A" w:rsidRDefault="0080517A" w:rsidP="0080517A">
      <w:pPr>
        <w:pStyle w:val="EndNoteBibliography"/>
        <w:ind w:left="720" w:hanging="720"/>
      </w:pPr>
      <w:bookmarkStart w:id="118" w:name="_ENREF_118"/>
      <w:r w:rsidRPr="0080517A">
        <w:rPr>
          <w:b/>
        </w:rPr>
        <w:t>Zipfel, C., Robatzek, S., Navarro, L., Oakeley, E.J., Jones, J.D., Felix, G., and Boller, T.</w:t>
      </w:r>
      <w:r w:rsidRPr="0080517A">
        <w:t xml:space="preserve"> (2004). Bacterial disease resistance in Arabidopsis through flagellin perception. Nature </w:t>
      </w:r>
      <w:r w:rsidRPr="0080517A">
        <w:rPr>
          <w:b/>
        </w:rPr>
        <w:t xml:space="preserve">428, </w:t>
      </w:r>
      <w:r w:rsidRPr="0080517A">
        <w:t>764-767.</w:t>
      </w:r>
      <w:bookmarkEnd w:id="118"/>
    </w:p>
    <w:p w:rsidR="00851C2F" w:rsidRPr="00331B67" w:rsidRDefault="00870AC1" w:rsidP="005D26B2">
      <w:pPr>
        <w:spacing w:line="480" w:lineRule="auto"/>
        <w:jc w:val="both"/>
        <w:rPr>
          <w:b/>
        </w:rPr>
      </w:pPr>
      <w:r>
        <w:rPr>
          <w:b/>
        </w:rPr>
        <w:fldChar w:fldCharType="end"/>
      </w:r>
    </w:p>
    <w:sectPr w:rsidR="00851C2F" w:rsidRPr="00331B67" w:rsidSect="00A36433">
      <w:pgSz w:w="12240" w:h="15840"/>
      <w:pgMar w:top="1440" w:right="1440" w:bottom="1440" w:left="144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991EAD"/>
    <w:multiLevelType w:val="hybridMultilevel"/>
    <w:tmpl w:val="74927D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59B1DA9"/>
    <w:multiLevelType w:val="hybridMultilevel"/>
    <w:tmpl w:val="3330386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5C42B29"/>
    <w:multiLevelType w:val="hybridMultilevel"/>
    <w:tmpl w:val="673E4286"/>
    <w:lvl w:ilvl="0" w:tplc="CEC85376">
      <w:numFmt w:val="bullet"/>
      <w:lvlText w:val="-"/>
      <w:lvlJc w:val="left"/>
      <w:pPr>
        <w:ind w:left="1080" w:hanging="360"/>
      </w:pPr>
      <w:rPr>
        <w:rFonts w:ascii="Calibri" w:eastAsiaTheme="minorHAnsi" w:hAnsi="Calibri"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nsid w:val="377C45C5"/>
    <w:multiLevelType w:val="hybridMultilevel"/>
    <w:tmpl w:val="3F5ABD12"/>
    <w:lvl w:ilvl="0" w:tplc="87229B8E">
      <w:start w:val="1"/>
      <w:numFmt w:val="decimal"/>
      <w:lvlText w:val="%1."/>
      <w:lvlJc w:val="left"/>
      <w:pPr>
        <w:ind w:left="90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744088B"/>
    <w:multiLevelType w:val="hybridMultilevel"/>
    <w:tmpl w:val="D3CAACC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4"/>
  </w:num>
  <w:num w:numId="3">
    <w:abstractNumId w:val="2"/>
  </w:num>
  <w:num w:numId="4">
    <w:abstractNumId w:val="0"/>
  </w:num>
  <w:num w:numId="5">
    <w:abstractNumId w:val="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bordersDoNotSurroundHeader/>
  <w:bordersDoNotSurroundFooter/>
  <w:proofState w:spelling="clean"/>
  <w:defaultTabStop w:val="720"/>
  <w:characterSpacingControl w:val="doNotCompress"/>
  <w:compat>
    <w:useFELayout/>
  </w:compat>
  <w:docVars>
    <w:docVar w:name="EN.InstantFormat" w:val="&lt;ENInstantFormat&gt;&lt;Enabled&gt;1&lt;/Enabled&gt;&lt;ScanUnformatted&gt;1&lt;/ScanUnformatted&gt;&lt;ScanChanges&gt;1&lt;/ScanChanges&gt;&lt;Suspended&gt;0&lt;/Suspended&gt;&lt;/ENInstantFormat&gt;"/>
    <w:docVar w:name="EN.Layout" w:val="&lt;ENLayout&gt;&lt;Style&gt;Plant Cel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vtaxda5rxfdxr0ewxpc5955pwt0a9rze0eer&quot;&gt;JME_Endnote_Copy&lt;record-ids&gt;&lt;item&gt;17&lt;/item&gt;&lt;item&gt;67&lt;/item&gt;&lt;item&gt;103&lt;/item&gt;&lt;item&gt;147&lt;/item&gt;&lt;item&gt;252&lt;/item&gt;&lt;item&gt;329&lt;/item&gt;&lt;item&gt;357&lt;/item&gt;&lt;item&gt;564&lt;/item&gt;&lt;item&gt;671&lt;/item&gt;&lt;item&gt;702&lt;/item&gt;&lt;item&gt;703&lt;/item&gt;&lt;item&gt;710&lt;/item&gt;&lt;item&gt;729&lt;/item&gt;&lt;item&gt;730&lt;/item&gt;&lt;item&gt;742&lt;/item&gt;&lt;item&gt;755&lt;/item&gt;&lt;item&gt;756&lt;/item&gt;&lt;item&gt;757&lt;/item&gt;&lt;item&gt;767&lt;/item&gt;&lt;item&gt;778&lt;/item&gt;&lt;item&gt;817&lt;/item&gt;&lt;item&gt;834&lt;/item&gt;&lt;item&gt;842&lt;/item&gt;&lt;item&gt;965&lt;/item&gt;&lt;item&gt;967&lt;/item&gt;&lt;item&gt;992&lt;/item&gt;&lt;item&gt;993&lt;/item&gt;&lt;item&gt;1008&lt;/item&gt;&lt;item&gt;1009&lt;/item&gt;&lt;item&gt;1027&lt;/item&gt;&lt;item&gt;1042&lt;/item&gt;&lt;item&gt;1081&lt;/item&gt;&lt;item&gt;1094&lt;/item&gt;&lt;item&gt;1113&lt;/item&gt;&lt;item&gt;1151&lt;/item&gt;&lt;item&gt;1152&lt;/item&gt;&lt;item&gt;1162&lt;/item&gt;&lt;item&gt;1182&lt;/item&gt;&lt;item&gt;1195&lt;/item&gt;&lt;item&gt;1196&lt;/item&gt;&lt;item&gt;1203&lt;/item&gt;&lt;item&gt;1206&lt;/item&gt;&lt;item&gt;1208&lt;/item&gt;&lt;item&gt;1216&lt;/item&gt;&lt;item&gt;1217&lt;/item&gt;&lt;item&gt;1218&lt;/item&gt;&lt;item&gt;1225&lt;/item&gt;&lt;item&gt;1229&lt;/item&gt;&lt;item&gt;1275&lt;/item&gt;&lt;item&gt;1278&lt;/item&gt;&lt;item&gt;1281&lt;/item&gt;&lt;item&gt;1286&lt;/item&gt;&lt;item&gt;1287&lt;/item&gt;&lt;item&gt;1290&lt;/item&gt;&lt;item&gt;1293&lt;/item&gt;&lt;item&gt;1294&lt;/item&gt;&lt;item&gt;1295&lt;/item&gt;&lt;item&gt;1296&lt;/item&gt;&lt;item&gt;1297&lt;/item&gt;&lt;item&gt;1298&lt;/item&gt;&lt;item&gt;1299&lt;/item&gt;&lt;item&gt;1301&lt;/item&gt;&lt;item&gt;1306&lt;/item&gt;&lt;item&gt;1307&lt;/item&gt;&lt;item&gt;1309&lt;/item&gt;&lt;item&gt;1310&lt;/item&gt;&lt;item&gt;1312&lt;/item&gt;&lt;item&gt;1316&lt;/item&gt;&lt;item&gt;1317&lt;/item&gt;&lt;item&gt;1318&lt;/item&gt;&lt;item&gt;1320&lt;/item&gt;&lt;item&gt;1321&lt;/item&gt;&lt;item&gt;1323&lt;/item&gt;&lt;item&gt;1328&lt;/item&gt;&lt;item&gt;1334&lt;/item&gt;&lt;item&gt;1346&lt;/item&gt;&lt;item&gt;1363&lt;/item&gt;&lt;item&gt;1371&lt;/item&gt;&lt;item&gt;1373&lt;/item&gt;&lt;item&gt;1374&lt;/item&gt;&lt;item&gt;1375&lt;/item&gt;&lt;item&gt;1376&lt;/item&gt;&lt;item&gt;1377&lt;/item&gt;&lt;item&gt;1378&lt;/item&gt;&lt;item&gt;1380&lt;/item&gt;&lt;item&gt;1384&lt;/item&gt;&lt;item&gt;1385&lt;/item&gt;&lt;item&gt;1394&lt;/item&gt;&lt;item&gt;1395&lt;/item&gt;&lt;item&gt;1396&lt;/item&gt;&lt;item&gt;1407&lt;/item&gt;&lt;item&gt;1412&lt;/item&gt;&lt;item&gt;1413&lt;/item&gt;&lt;item&gt;1416&lt;/item&gt;&lt;item&gt;1418&lt;/item&gt;&lt;item&gt;1419&lt;/item&gt;&lt;item&gt;1420&lt;/item&gt;&lt;item&gt;1421&lt;/item&gt;&lt;item&gt;1432&lt;/item&gt;&lt;item&gt;1433&lt;/item&gt;&lt;item&gt;1437&lt;/item&gt;&lt;item&gt;1440&lt;/item&gt;&lt;item&gt;1442&lt;/item&gt;&lt;item&gt;1446&lt;/item&gt;&lt;item&gt;1448&lt;/item&gt;&lt;item&gt;1449&lt;/item&gt;&lt;item&gt;1450&lt;/item&gt;&lt;item&gt;1452&lt;/item&gt;&lt;item&gt;1455&lt;/item&gt;&lt;item&gt;1456&lt;/item&gt;&lt;item&gt;1457&lt;/item&gt;&lt;item&gt;1458&lt;/item&gt;&lt;item&gt;1461&lt;/item&gt;&lt;item&gt;1463&lt;/item&gt;&lt;item&gt;1468&lt;/item&gt;&lt;item&gt;1470&lt;/item&gt;&lt;item&gt;1473&lt;/item&gt;&lt;item&gt;1474&lt;/item&gt;&lt;/record-ids&gt;&lt;/item&gt;&lt;/Libraries&gt;"/>
  </w:docVars>
  <w:rsids>
    <w:rsidRoot w:val="00455927"/>
    <w:rsid w:val="00002C03"/>
    <w:rsid w:val="0000583D"/>
    <w:rsid w:val="000111E8"/>
    <w:rsid w:val="000113AD"/>
    <w:rsid w:val="00017882"/>
    <w:rsid w:val="00023E7A"/>
    <w:rsid w:val="00027F3C"/>
    <w:rsid w:val="00031872"/>
    <w:rsid w:val="000362D7"/>
    <w:rsid w:val="000408CF"/>
    <w:rsid w:val="00043B3A"/>
    <w:rsid w:val="00045A2A"/>
    <w:rsid w:val="000514EF"/>
    <w:rsid w:val="00051F7C"/>
    <w:rsid w:val="000547EF"/>
    <w:rsid w:val="00057954"/>
    <w:rsid w:val="00057C5F"/>
    <w:rsid w:val="00060857"/>
    <w:rsid w:val="00063416"/>
    <w:rsid w:val="00071D61"/>
    <w:rsid w:val="000721A0"/>
    <w:rsid w:val="00074853"/>
    <w:rsid w:val="0007619B"/>
    <w:rsid w:val="0008103D"/>
    <w:rsid w:val="00081E35"/>
    <w:rsid w:val="00090AA8"/>
    <w:rsid w:val="0009183D"/>
    <w:rsid w:val="000936B1"/>
    <w:rsid w:val="00097D74"/>
    <w:rsid w:val="000A3669"/>
    <w:rsid w:val="000A5035"/>
    <w:rsid w:val="000A5A44"/>
    <w:rsid w:val="000A7718"/>
    <w:rsid w:val="000B06C1"/>
    <w:rsid w:val="000B0FB0"/>
    <w:rsid w:val="000B25CF"/>
    <w:rsid w:val="000B3CA1"/>
    <w:rsid w:val="000C6270"/>
    <w:rsid w:val="000C77BA"/>
    <w:rsid w:val="000C7AE4"/>
    <w:rsid w:val="000D1833"/>
    <w:rsid w:val="000D3222"/>
    <w:rsid w:val="000D3F00"/>
    <w:rsid w:val="000D6C6D"/>
    <w:rsid w:val="000D7077"/>
    <w:rsid w:val="000E1D40"/>
    <w:rsid w:val="000E25B3"/>
    <w:rsid w:val="000E353B"/>
    <w:rsid w:val="000E4214"/>
    <w:rsid w:val="000E4E54"/>
    <w:rsid w:val="000F127C"/>
    <w:rsid w:val="000F20B3"/>
    <w:rsid w:val="000F583E"/>
    <w:rsid w:val="00100E20"/>
    <w:rsid w:val="00104C6E"/>
    <w:rsid w:val="00111F1C"/>
    <w:rsid w:val="0011709F"/>
    <w:rsid w:val="001173AA"/>
    <w:rsid w:val="00123095"/>
    <w:rsid w:val="00133850"/>
    <w:rsid w:val="00133FA1"/>
    <w:rsid w:val="00134898"/>
    <w:rsid w:val="00135E7A"/>
    <w:rsid w:val="00147AE0"/>
    <w:rsid w:val="00151C1C"/>
    <w:rsid w:val="00160EE0"/>
    <w:rsid w:val="00160F82"/>
    <w:rsid w:val="0016453E"/>
    <w:rsid w:val="00166CFC"/>
    <w:rsid w:val="00166E76"/>
    <w:rsid w:val="00172720"/>
    <w:rsid w:val="001803C6"/>
    <w:rsid w:val="00191238"/>
    <w:rsid w:val="00192108"/>
    <w:rsid w:val="00194E36"/>
    <w:rsid w:val="001A07A3"/>
    <w:rsid w:val="001A1A38"/>
    <w:rsid w:val="001A36AB"/>
    <w:rsid w:val="001A705A"/>
    <w:rsid w:val="001B18C6"/>
    <w:rsid w:val="001B43C7"/>
    <w:rsid w:val="001B4D0A"/>
    <w:rsid w:val="001B6A12"/>
    <w:rsid w:val="001B784F"/>
    <w:rsid w:val="001C702F"/>
    <w:rsid w:val="001C7D4F"/>
    <w:rsid w:val="001D6D6B"/>
    <w:rsid w:val="001E1BFA"/>
    <w:rsid w:val="001E6FAA"/>
    <w:rsid w:val="001F6807"/>
    <w:rsid w:val="001F73FD"/>
    <w:rsid w:val="001F7982"/>
    <w:rsid w:val="001F7EAE"/>
    <w:rsid w:val="0020519B"/>
    <w:rsid w:val="002051AD"/>
    <w:rsid w:val="002069CA"/>
    <w:rsid w:val="00207F36"/>
    <w:rsid w:val="0021009B"/>
    <w:rsid w:val="00210A87"/>
    <w:rsid w:val="00211D41"/>
    <w:rsid w:val="00211E24"/>
    <w:rsid w:val="00212BAE"/>
    <w:rsid w:val="00213F12"/>
    <w:rsid w:val="00214994"/>
    <w:rsid w:val="002154ED"/>
    <w:rsid w:val="00216ABC"/>
    <w:rsid w:val="002274D4"/>
    <w:rsid w:val="00231964"/>
    <w:rsid w:val="0023202F"/>
    <w:rsid w:val="00232DBE"/>
    <w:rsid w:val="00235731"/>
    <w:rsid w:val="00236B3A"/>
    <w:rsid w:val="0023739C"/>
    <w:rsid w:val="00245CA9"/>
    <w:rsid w:val="002466E9"/>
    <w:rsid w:val="00250C27"/>
    <w:rsid w:val="002530B9"/>
    <w:rsid w:val="0025333A"/>
    <w:rsid w:val="002542D6"/>
    <w:rsid w:val="0025659F"/>
    <w:rsid w:val="00257110"/>
    <w:rsid w:val="00262B7E"/>
    <w:rsid w:val="0026503E"/>
    <w:rsid w:val="002663F6"/>
    <w:rsid w:val="002671AB"/>
    <w:rsid w:val="00271EFE"/>
    <w:rsid w:val="00274527"/>
    <w:rsid w:val="002747A3"/>
    <w:rsid w:val="00274B93"/>
    <w:rsid w:val="002750E2"/>
    <w:rsid w:val="00275C86"/>
    <w:rsid w:val="00276BB6"/>
    <w:rsid w:val="0027713D"/>
    <w:rsid w:val="00280495"/>
    <w:rsid w:val="00283857"/>
    <w:rsid w:val="0028659A"/>
    <w:rsid w:val="00286782"/>
    <w:rsid w:val="002904A5"/>
    <w:rsid w:val="002927BC"/>
    <w:rsid w:val="002957FD"/>
    <w:rsid w:val="0029604D"/>
    <w:rsid w:val="002A18C6"/>
    <w:rsid w:val="002A36F3"/>
    <w:rsid w:val="002A5CC7"/>
    <w:rsid w:val="002A5EF3"/>
    <w:rsid w:val="002A6DE1"/>
    <w:rsid w:val="002B7228"/>
    <w:rsid w:val="002B796D"/>
    <w:rsid w:val="002B7EF6"/>
    <w:rsid w:val="002C0526"/>
    <w:rsid w:val="002C0986"/>
    <w:rsid w:val="002C102D"/>
    <w:rsid w:val="002C1161"/>
    <w:rsid w:val="002C561E"/>
    <w:rsid w:val="002D4F58"/>
    <w:rsid w:val="002E4394"/>
    <w:rsid w:val="002E4ED9"/>
    <w:rsid w:val="002E6B4C"/>
    <w:rsid w:val="002F18E2"/>
    <w:rsid w:val="003008B8"/>
    <w:rsid w:val="00301A70"/>
    <w:rsid w:val="00304FBB"/>
    <w:rsid w:val="003054F9"/>
    <w:rsid w:val="003069BC"/>
    <w:rsid w:val="003143C6"/>
    <w:rsid w:val="00316D1E"/>
    <w:rsid w:val="00317489"/>
    <w:rsid w:val="00324142"/>
    <w:rsid w:val="00326050"/>
    <w:rsid w:val="00331990"/>
    <w:rsid w:val="00331B67"/>
    <w:rsid w:val="00336E1C"/>
    <w:rsid w:val="003414B8"/>
    <w:rsid w:val="003426F9"/>
    <w:rsid w:val="00344C97"/>
    <w:rsid w:val="00345C9C"/>
    <w:rsid w:val="003541BD"/>
    <w:rsid w:val="003577C6"/>
    <w:rsid w:val="0036072A"/>
    <w:rsid w:val="00360F52"/>
    <w:rsid w:val="0036365A"/>
    <w:rsid w:val="003652CA"/>
    <w:rsid w:val="003716E7"/>
    <w:rsid w:val="00371785"/>
    <w:rsid w:val="00375CE5"/>
    <w:rsid w:val="00375D31"/>
    <w:rsid w:val="003769F1"/>
    <w:rsid w:val="003809C9"/>
    <w:rsid w:val="00380B57"/>
    <w:rsid w:val="00380EBC"/>
    <w:rsid w:val="0039084C"/>
    <w:rsid w:val="00394916"/>
    <w:rsid w:val="003A10FD"/>
    <w:rsid w:val="003A2D08"/>
    <w:rsid w:val="003A4844"/>
    <w:rsid w:val="003A7F45"/>
    <w:rsid w:val="003B4542"/>
    <w:rsid w:val="003B6BF6"/>
    <w:rsid w:val="003C0218"/>
    <w:rsid w:val="003C1062"/>
    <w:rsid w:val="003C4C7D"/>
    <w:rsid w:val="003C5CCF"/>
    <w:rsid w:val="003D11D7"/>
    <w:rsid w:val="003D1A55"/>
    <w:rsid w:val="003E0861"/>
    <w:rsid w:val="003E3541"/>
    <w:rsid w:val="003E3AC8"/>
    <w:rsid w:val="003E5E6F"/>
    <w:rsid w:val="003E6B02"/>
    <w:rsid w:val="003F3436"/>
    <w:rsid w:val="004048CE"/>
    <w:rsid w:val="004055EB"/>
    <w:rsid w:val="00407B72"/>
    <w:rsid w:val="004108A8"/>
    <w:rsid w:val="0041352B"/>
    <w:rsid w:val="00413A48"/>
    <w:rsid w:val="00414526"/>
    <w:rsid w:val="0041490E"/>
    <w:rsid w:val="00422849"/>
    <w:rsid w:val="0042338B"/>
    <w:rsid w:val="00426ACD"/>
    <w:rsid w:val="00426B4C"/>
    <w:rsid w:val="00435B68"/>
    <w:rsid w:val="00435F1E"/>
    <w:rsid w:val="00437332"/>
    <w:rsid w:val="0044165B"/>
    <w:rsid w:val="004446AE"/>
    <w:rsid w:val="00455927"/>
    <w:rsid w:val="00455F31"/>
    <w:rsid w:val="004575FE"/>
    <w:rsid w:val="00461A0B"/>
    <w:rsid w:val="004667CA"/>
    <w:rsid w:val="00474F8D"/>
    <w:rsid w:val="00475EB3"/>
    <w:rsid w:val="00481080"/>
    <w:rsid w:val="0048183A"/>
    <w:rsid w:val="00481EB5"/>
    <w:rsid w:val="00482A9D"/>
    <w:rsid w:val="00485A2A"/>
    <w:rsid w:val="00485D58"/>
    <w:rsid w:val="0049479F"/>
    <w:rsid w:val="0049664D"/>
    <w:rsid w:val="004A2BA9"/>
    <w:rsid w:val="004A2C16"/>
    <w:rsid w:val="004A4EC5"/>
    <w:rsid w:val="004A71CD"/>
    <w:rsid w:val="004B0AC0"/>
    <w:rsid w:val="004B5122"/>
    <w:rsid w:val="004B6572"/>
    <w:rsid w:val="004B7884"/>
    <w:rsid w:val="004C006B"/>
    <w:rsid w:val="004C0FC3"/>
    <w:rsid w:val="004C34D0"/>
    <w:rsid w:val="004C7A8D"/>
    <w:rsid w:val="004D46D1"/>
    <w:rsid w:val="004D6220"/>
    <w:rsid w:val="004D7E21"/>
    <w:rsid w:val="004E1195"/>
    <w:rsid w:val="004E57C9"/>
    <w:rsid w:val="004E7878"/>
    <w:rsid w:val="004E7E3A"/>
    <w:rsid w:val="004F1DF5"/>
    <w:rsid w:val="004F465E"/>
    <w:rsid w:val="004F4DEE"/>
    <w:rsid w:val="004F777C"/>
    <w:rsid w:val="004F7C04"/>
    <w:rsid w:val="00503A80"/>
    <w:rsid w:val="00503C12"/>
    <w:rsid w:val="00505D8F"/>
    <w:rsid w:val="005100EF"/>
    <w:rsid w:val="0051057D"/>
    <w:rsid w:val="00510DB2"/>
    <w:rsid w:val="005126EA"/>
    <w:rsid w:val="00515955"/>
    <w:rsid w:val="00523DA4"/>
    <w:rsid w:val="00527079"/>
    <w:rsid w:val="0053150E"/>
    <w:rsid w:val="00532AB1"/>
    <w:rsid w:val="00537227"/>
    <w:rsid w:val="005411DD"/>
    <w:rsid w:val="005433A0"/>
    <w:rsid w:val="00550AFF"/>
    <w:rsid w:val="00551AF2"/>
    <w:rsid w:val="00552278"/>
    <w:rsid w:val="005526E3"/>
    <w:rsid w:val="00555680"/>
    <w:rsid w:val="00556490"/>
    <w:rsid w:val="0056256F"/>
    <w:rsid w:val="0056786A"/>
    <w:rsid w:val="0057090D"/>
    <w:rsid w:val="00570BF4"/>
    <w:rsid w:val="00574194"/>
    <w:rsid w:val="00577A86"/>
    <w:rsid w:val="00577F4B"/>
    <w:rsid w:val="00580530"/>
    <w:rsid w:val="0058200A"/>
    <w:rsid w:val="00585ACC"/>
    <w:rsid w:val="00587B06"/>
    <w:rsid w:val="005905CB"/>
    <w:rsid w:val="005906D2"/>
    <w:rsid w:val="00591C28"/>
    <w:rsid w:val="00597D2F"/>
    <w:rsid w:val="005A1480"/>
    <w:rsid w:val="005A1B22"/>
    <w:rsid w:val="005A287C"/>
    <w:rsid w:val="005A3BDA"/>
    <w:rsid w:val="005A4D22"/>
    <w:rsid w:val="005A5D50"/>
    <w:rsid w:val="005A7358"/>
    <w:rsid w:val="005A7981"/>
    <w:rsid w:val="005B0CCD"/>
    <w:rsid w:val="005B4CEC"/>
    <w:rsid w:val="005B5A98"/>
    <w:rsid w:val="005B75A0"/>
    <w:rsid w:val="005C2573"/>
    <w:rsid w:val="005C5D88"/>
    <w:rsid w:val="005D26B2"/>
    <w:rsid w:val="005D27A9"/>
    <w:rsid w:val="005D6446"/>
    <w:rsid w:val="005D7152"/>
    <w:rsid w:val="005E6B77"/>
    <w:rsid w:val="005E6BD0"/>
    <w:rsid w:val="005E70C4"/>
    <w:rsid w:val="005F05D2"/>
    <w:rsid w:val="005F0886"/>
    <w:rsid w:val="005F1192"/>
    <w:rsid w:val="005F26E9"/>
    <w:rsid w:val="005F35E9"/>
    <w:rsid w:val="00601B0A"/>
    <w:rsid w:val="006060C0"/>
    <w:rsid w:val="00610DDB"/>
    <w:rsid w:val="0061250C"/>
    <w:rsid w:val="00613BF5"/>
    <w:rsid w:val="006173F1"/>
    <w:rsid w:val="00617DD7"/>
    <w:rsid w:val="00620807"/>
    <w:rsid w:val="006218CA"/>
    <w:rsid w:val="00621D30"/>
    <w:rsid w:val="0062620A"/>
    <w:rsid w:val="006267C0"/>
    <w:rsid w:val="006309CB"/>
    <w:rsid w:val="00632746"/>
    <w:rsid w:val="00632C3A"/>
    <w:rsid w:val="00634CAF"/>
    <w:rsid w:val="00636D6D"/>
    <w:rsid w:val="00642DE0"/>
    <w:rsid w:val="00644A28"/>
    <w:rsid w:val="00644EBC"/>
    <w:rsid w:val="00647C77"/>
    <w:rsid w:val="00660D90"/>
    <w:rsid w:val="00667E15"/>
    <w:rsid w:val="0067205A"/>
    <w:rsid w:val="006732F1"/>
    <w:rsid w:val="00673AEC"/>
    <w:rsid w:val="006745DA"/>
    <w:rsid w:val="006751F4"/>
    <w:rsid w:val="0068512A"/>
    <w:rsid w:val="0068584C"/>
    <w:rsid w:val="0068601D"/>
    <w:rsid w:val="00687D04"/>
    <w:rsid w:val="00692042"/>
    <w:rsid w:val="006A0652"/>
    <w:rsid w:val="006A0956"/>
    <w:rsid w:val="006A25A8"/>
    <w:rsid w:val="006A28A5"/>
    <w:rsid w:val="006A2E7A"/>
    <w:rsid w:val="006A33B8"/>
    <w:rsid w:val="006A3722"/>
    <w:rsid w:val="006A518A"/>
    <w:rsid w:val="006A6053"/>
    <w:rsid w:val="006A6B87"/>
    <w:rsid w:val="006A7EA2"/>
    <w:rsid w:val="006B262C"/>
    <w:rsid w:val="006C0B0A"/>
    <w:rsid w:val="006C0D97"/>
    <w:rsid w:val="006C2DD0"/>
    <w:rsid w:val="006D0F4F"/>
    <w:rsid w:val="006E176A"/>
    <w:rsid w:val="006E4A50"/>
    <w:rsid w:val="006E4FE0"/>
    <w:rsid w:val="006E5FAD"/>
    <w:rsid w:val="006F5BB0"/>
    <w:rsid w:val="006F663C"/>
    <w:rsid w:val="00700D00"/>
    <w:rsid w:val="00702ADC"/>
    <w:rsid w:val="007056D7"/>
    <w:rsid w:val="0071389D"/>
    <w:rsid w:val="00713F11"/>
    <w:rsid w:val="0071742A"/>
    <w:rsid w:val="00717EDB"/>
    <w:rsid w:val="0072161B"/>
    <w:rsid w:val="0072615C"/>
    <w:rsid w:val="00730C8B"/>
    <w:rsid w:val="007310DD"/>
    <w:rsid w:val="0073125B"/>
    <w:rsid w:val="0073172B"/>
    <w:rsid w:val="007333BE"/>
    <w:rsid w:val="007339DF"/>
    <w:rsid w:val="007419CC"/>
    <w:rsid w:val="00742986"/>
    <w:rsid w:val="00743961"/>
    <w:rsid w:val="0074459B"/>
    <w:rsid w:val="0074686D"/>
    <w:rsid w:val="00751B7A"/>
    <w:rsid w:val="00752F53"/>
    <w:rsid w:val="00757705"/>
    <w:rsid w:val="00764C91"/>
    <w:rsid w:val="007651CB"/>
    <w:rsid w:val="00765A2D"/>
    <w:rsid w:val="00767C75"/>
    <w:rsid w:val="00770D2A"/>
    <w:rsid w:val="00773372"/>
    <w:rsid w:val="00773585"/>
    <w:rsid w:val="007744F2"/>
    <w:rsid w:val="0077493E"/>
    <w:rsid w:val="00774F18"/>
    <w:rsid w:val="00780554"/>
    <w:rsid w:val="007815B1"/>
    <w:rsid w:val="00783044"/>
    <w:rsid w:val="00783EB2"/>
    <w:rsid w:val="00784178"/>
    <w:rsid w:val="00790D6E"/>
    <w:rsid w:val="00791CEB"/>
    <w:rsid w:val="00795A84"/>
    <w:rsid w:val="007A7FC6"/>
    <w:rsid w:val="007B0132"/>
    <w:rsid w:val="007B025E"/>
    <w:rsid w:val="007B2793"/>
    <w:rsid w:val="007B4298"/>
    <w:rsid w:val="007B676F"/>
    <w:rsid w:val="007C5331"/>
    <w:rsid w:val="007C6A93"/>
    <w:rsid w:val="007C6BF6"/>
    <w:rsid w:val="007D00EB"/>
    <w:rsid w:val="007D3754"/>
    <w:rsid w:val="007E0CFD"/>
    <w:rsid w:val="007E2336"/>
    <w:rsid w:val="007F0333"/>
    <w:rsid w:val="007F0407"/>
    <w:rsid w:val="007F20D1"/>
    <w:rsid w:val="007F24E7"/>
    <w:rsid w:val="007F2C6C"/>
    <w:rsid w:val="007F4BEC"/>
    <w:rsid w:val="0080476C"/>
    <w:rsid w:val="0080517A"/>
    <w:rsid w:val="0081106E"/>
    <w:rsid w:val="008110AA"/>
    <w:rsid w:val="00817937"/>
    <w:rsid w:val="008269B5"/>
    <w:rsid w:val="00827A32"/>
    <w:rsid w:val="00830285"/>
    <w:rsid w:val="00832C01"/>
    <w:rsid w:val="00832CDE"/>
    <w:rsid w:val="00834363"/>
    <w:rsid w:val="0084123B"/>
    <w:rsid w:val="00851C2F"/>
    <w:rsid w:val="00852F24"/>
    <w:rsid w:val="00854B82"/>
    <w:rsid w:val="00856FD4"/>
    <w:rsid w:val="00857E54"/>
    <w:rsid w:val="00863BBE"/>
    <w:rsid w:val="008643AE"/>
    <w:rsid w:val="008648BF"/>
    <w:rsid w:val="00865901"/>
    <w:rsid w:val="00870360"/>
    <w:rsid w:val="00870AC1"/>
    <w:rsid w:val="00876D27"/>
    <w:rsid w:val="008815DE"/>
    <w:rsid w:val="00883867"/>
    <w:rsid w:val="00886CC9"/>
    <w:rsid w:val="008914D9"/>
    <w:rsid w:val="00892405"/>
    <w:rsid w:val="0089250C"/>
    <w:rsid w:val="008957B3"/>
    <w:rsid w:val="00897F0D"/>
    <w:rsid w:val="008A0008"/>
    <w:rsid w:val="008A1C16"/>
    <w:rsid w:val="008A25B6"/>
    <w:rsid w:val="008A53AE"/>
    <w:rsid w:val="008A695B"/>
    <w:rsid w:val="008A74C2"/>
    <w:rsid w:val="008B08D1"/>
    <w:rsid w:val="008B2D89"/>
    <w:rsid w:val="008B63CF"/>
    <w:rsid w:val="008B7099"/>
    <w:rsid w:val="008B7224"/>
    <w:rsid w:val="008C3FF6"/>
    <w:rsid w:val="008C68CE"/>
    <w:rsid w:val="008C6EEC"/>
    <w:rsid w:val="008D16BB"/>
    <w:rsid w:val="008D22B4"/>
    <w:rsid w:val="008D26C0"/>
    <w:rsid w:val="008D33E5"/>
    <w:rsid w:val="008D6447"/>
    <w:rsid w:val="008E1236"/>
    <w:rsid w:val="008E47F2"/>
    <w:rsid w:val="008E594B"/>
    <w:rsid w:val="008E5ADB"/>
    <w:rsid w:val="008E6138"/>
    <w:rsid w:val="008F2DB2"/>
    <w:rsid w:val="008F4D6A"/>
    <w:rsid w:val="008F6F2A"/>
    <w:rsid w:val="0090060C"/>
    <w:rsid w:val="009049E1"/>
    <w:rsid w:val="00906715"/>
    <w:rsid w:val="00912433"/>
    <w:rsid w:val="009140E2"/>
    <w:rsid w:val="00922489"/>
    <w:rsid w:val="00922D38"/>
    <w:rsid w:val="009273AC"/>
    <w:rsid w:val="00932063"/>
    <w:rsid w:val="00934A69"/>
    <w:rsid w:val="009407E3"/>
    <w:rsid w:val="00940907"/>
    <w:rsid w:val="00941843"/>
    <w:rsid w:val="00943E76"/>
    <w:rsid w:val="00945758"/>
    <w:rsid w:val="0094685C"/>
    <w:rsid w:val="0094692C"/>
    <w:rsid w:val="009500AB"/>
    <w:rsid w:val="009516A8"/>
    <w:rsid w:val="0095799D"/>
    <w:rsid w:val="00957A64"/>
    <w:rsid w:val="00960229"/>
    <w:rsid w:val="00960AF6"/>
    <w:rsid w:val="009625BE"/>
    <w:rsid w:val="00963AB3"/>
    <w:rsid w:val="00966D44"/>
    <w:rsid w:val="00971B07"/>
    <w:rsid w:val="00975D50"/>
    <w:rsid w:val="00980358"/>
    <w:rsid w:val="0098210F"/>
    <w:rsid w:val="009857D6"/>
    <w:rsid w:val="00990616"/>
    <w:rsid w:val="0099085E"/>
    <w:rsid w:val="00990D5D"/>
    <w:rsid w:val="009928F2"/>
    <w:rsid w:val="0099306C"/>
    <w:rsid w:val="00993FF9"/>
    <w:rsid w:val="00994220"/>
    <w:rsid w:val="009971D2"/>
    <w:rsid w:val="009A0F4E"/>
    <w:rsid w:val="009A1C0A"/>
    <w:rsid w:val="009A4640"/>
    <w:rsid w:val="009A50E7"/>
    <w:rsid w:val="009B4534"/>
    <w:rsid w:val="009C0101"/>
    <w:rsid w:val="009C1A09"/>
    <w:rsid w:val="009C1E51"/>
    <w:rsid w:val="009C4AB4"/>
    <w:rsid w:val="009C544D"/>
    <w:rsid w:val="009C56A4"/>
    <w:rsid w:val="009C5E5A"/>
    <w:rsid w:val="009D0FA7"/>
    <w:rsid w:val="009D19ED"/>
    <w:rsid w:val="009D38E3"/>
    <w:rsid w:val="009D3CE4"/>
    <w:rsid w:val="009D56FF"/>
    <w:rsid w:val="009E0771"/>
    <w:rsid w:val="009E25F8"/>
    <w:rsid w:val="009E5C17"/>
    <w:rsid w:val="009E73B4"/>
    <w:rsid w:val="009F1C1F"/>
    <w:rsid w:val="009F39FD"/>
    <w:rsid w:val="009F5152"/>
    <w:rsid w:val="00A010B9"/>
    <w:rsid w:val="00A02AAA"/>
    <w:rsid w:val="00A120FB"/>
    <w:rsid w:val="00A14565"/>
    <w:rsid w:val="00A159B2"/>
    <w:rsid w:val="00A22C1E"/>
    <w:rsid w:val="00A22F08"/>
    <w:rsid w:val="00A23A24"/>
    <w:rsid w:val="00A30B76"/>
    <w:rsid w:val="00A333B1"/>
    <w:rsid w:val="00A3376D"/>
    <w:rsid w:val="00A36433"/>
    <w:rsid w:val="00A375B6"/>
    <w:rsid w:val="00A4313D"/>
    <w:rsid w:val="00A43BAC"/>
    <w:rsid w:val="00A44696"/>
    <w:rsid w:val="00A5304E"/>
    <w:rsid w:val="00A54838"/>
    <w:rsid w:val="00A54F5F"/>
    <w:rsid w:val="00A567DE"/>
    <w:rsid w:val="00A573DA"/>
    <w:rsid w:val="00A64B30"/>
    <w:rsid w:val="00A64D10"/>
    <w:rsid w:val="00A6758A"/>
    <w:rsid w:val="00A70B14"/>
    <w:rsid w:val="00A71D4A"/>
    <w:rsid w:val="00A73D7A"/>
    <w:rsid w:val="00A7405F"/>
    <w:rsid w:val="00A80DDF"/>
    <w:rsid w:val="00A8268C"/>
    <w:rsid w:val="00A84C79"/>
    <w:rsid w:val="00A84F9E"/>
    <w:rsid w:val="00A9132D"/>
    <w:rsid w:val="00A91B04"/>
    <w:rsid w:val="00A94867"/>
    <w:rsid w:val="00A97F24"/>
    <w:rsid w:val="00AA2378"/>
    <w:rsid w:val="00AA3D31"/>
    <w:rsid w:val="00AA6A56"/>
    <w:rsid w:val="00AA7A51"/>
    <w:rsid w:val="00AB0BBC"/>
    <w:rsid w:val="00AB1685"/>
    <w:rsid w:val="00AB2F3E"/>
    <w:rsid w:val="00AB40A2"/>
    <w:rsid w:val="00AB430D"/>
    <w:rsid w:val="00AB652D"/>
    <w:rsid w:val="00AB7B23"/>
    <w:rsid w:val="00AC6691"/>
    <w:rsid w:val="00AD0826"/>
    <w:rsid w:val="00AD2C51"/>
    <w:rsid w:val="00AD3C94"/>
    <w:rsid w:val="00AD41D1"/>
    <w:rsid w:val="00AD7043"/>
    <w:rsid w:val="00AE13AA"/>
    <w:rsid w:val="00AE1E4A"/>
    <w:rsid w:val="00AE31A5"/>
    <w:rsid w:val="00AE3984"/>
    <w:rsid w:val="00AE5950"/>
    <w:rsid w:val="00AE718B"/>
    <w:rsid w:val="00AF2DFE"/>
    <w:rsid w:val="00AF4323"/>
    <w:rsid w:val="00AF79F4"/>
    <w:rsid w:val="00B03E72"/>
    <w:rsid w:val="00B0489B"/>
    <w:rsid w:val="00B04F5F"/>
    <w:rsid w:val="00B050DD"/>
    <w:rsid w:val="00B12A28"/>
    <w:rsid w:val="00B147C8"/>
    <w:rsid w:val="00B17058"/>
    <w:rsid w:val="00B22A6B"/>
    <w:rsid w:val="00B23255"/>
    <w:rsid w:val="00B25909"/>
    <w:rsid w:val="00B262D5"/>
    <w:rsid w:val="00B27C99"/>
    <w:rsid w:val="00B30274"/>
    <w:rsid w:val="00B31EA4"/>
    <w:rsid w:val="00B34879"/>
    <w:rsid w:val="00B34E59"/>
    <w:rsid w:val="00B35654"/>
    <w:rsid w:val="00B35C58"/>
    <w:rsid w:val="00B37DBF"/>
    <w:rsid w:val="00B41159"/>
    <w:rsid w:val="00B416BC"/>
    <w:rsid w:val="00B46DC7"/>
    <w:rsid w:val="00B50541"/>
    <w:rsid w:val="00B507F4"/>
    <w:rsid w:val="00B5116B"/>
    <w:rsid w:val="00B52304"/>
    <w:rsid w:val="00B529D9"/>
    <w:rsid w:val="00B56344"/>
    <w:rsid w:val="00B60525"/>
    <w:rsid w:val="00B60E3D"/>
    <w:rsid w:val="00B6227B"/>
    <w:rsid w:val="00B62EAE"/>
    <w:rsid w:val="00B63094"/>
    <w:rsid w:val="00B6349F"/>
    <w:rsid w:val="00B646A1"/>
    <w:rsid w:val="00B71B75"/>
    <w:rsid w:val="00B71DDA"/>
    <w:rsid w:val="00B748B2"/>
    <w:rsid w:val="00B74A15"/>
    <w:rsid w:val="00B776F4"/>
    <w:rsid w:val="00B81C7F"/>
    <w:rsid w:val="00B829BF"/>
    <w:rsid w:val="00B8478C"/>
    <w:rsid w:val="00B86BDA"/>
    <w:rsid w:val="00B903DB"/>
    <w:rsid w:val="00B9156C"/>
    <w:rsid w:val="00B92EA5"/>
    <w:rsid w:val="00B95849"/>
    <w:rsid w:val="00BA27A9"/>
    <w:rsid w:val="00BA2CB5"/>
    <w:rsid w:val="00BA5493"/>
    <w:rsid w:val="00BB0E95"/>
    <w:rsid w:val="00BB2DE7"/>
    <w:rsid w:val="00BB4919"/>
    <w:rsid w:val="00BB7DF4"/>
    <w:rsid w:val="00BC0398"/>
    <w:rsid w:val="00BC05C9"/>
    <w:rsid w:val="00BC079C"/>
    <w:rsid w:val="00BC0C70"/>
    <w:rsid w:val="00BC1416"/>
    <w:rsid w:val="00BC4514"/>
    <w:rsid w:val="00BC4893"/>
    <w:rsid w:val="00BD3A42"/>
    <w:rsid w:val="00BD3D94"/>
    <w:rsid w:val="00BD43BE"/>
    <w:rsid w:val="00BD4464"/>
    <w:rsid w:val="00BD4471"/>
    <w:rsid w:val="00BE214F"/>
    <w:rsid w:val="00BE29DB"/>
    <w:rsid w:val="00BE32B8"/>
    <w:rsid w:val="00BE475A"/>
    <w:rsid w:val="00BE6CE6"/>
    <w:rsid w:val="00BF3688"/>
    <w:rsid w:val="00BF4350"/>
    <w:rsid w:val="00C00D0E"/>
    <w:rsid w:val="00C01E08"/>
    <w:rsid w:val="00C03BA4"/>
    <w:rsid w:val="00C05B81"/>
    <w:rsid w:val="00C06C13"/>
    <w:rsid w:val="00C10C4B"/>
    <w:rsid w:val="00C13DE8"/>
    <w:rsid w:val="00C158E2"/>
    <w:rsid w:val="00C15958"/>
    <w:rsid w:val="00C24036"/>
    <w:rsid w:val="00C24FBE"/>
    <w:rsid w:val="00C30E57"/>
    <w:rsid w:val="00C341FC"/>
    <w:rsid w:val="00C34222"/>
    <w:rsid w:val="00C344D4"/>
    <w:rsid w:val="00C34815"/>
    <w:rsid w:val="00C37DFC"/>
    <w:rsid w:val="00C40755"/>
    <w:rsid w:val="00C40BFA"/>
    <w:rsid w:val="00C41E8F"/>
    <w:rsid w:val="00C421F1"/>
    <w:rsid w:val="00C437D1"/>
    <w:rsid w:val="00C452B6"/>
    <w:rsid w:val="00C4778E"/>
    <w:rsid w:val="00C5027C"/>
    <w:rsid w:val="00C537C5"/>
    <w:rsid w:val="00C649AA"/>
    <w:rsid w:val="00C666B6"/>
    <w:rsid w:val="00C7114B"/>
    <w:rsid w:val="00C74308"/>
    <w:rsid w:val="00C74CBE"/>
    <w:rsid w:val="00C75EE8"/>
    <w:rsid w:val="00C76781"/>
    <w:rsid w:val="00C773A0"/>
    <w:rsid w:val="00C825F0"/>
    <w:rsid w:val="00C83F37"/>
    <w:rsid w:val="00C85BA8"/>
    <w:rsid w:val="00C9222E"/>
    <w:rsid w:val="00C93261"/>
    <w:rsid w:val="00C9660F"/>
    <w:rsid w:val="00C96B02"/>
    <w:rsid w:val="00CA6663"/>
    <w:rsid w:val="00CA6CC2"/>
    <w:rsid w:val="00CB1928"/>
    <w:rsid w:val="00CB35E2"/>
    <w:rsid w:val="00CB46C9"/>
    <w:rsid w:val="00CB4E46"/>
    <w:rsid w:val="00CB6167"/>
    <w:rsid w:val="00CB6540"/>
    <w:rsid w:val="00CC4C30"/>
    <w:rsid w:val="00CC6A8F"/>
    <w:rsid w:val="00CC7DA6"/>
    <w:rsid w:val="00CD3329"/>
    <w:rsid w:val="00CD3E81"/>
    <w:rsid w:val="00CE28E8"/>
    <w:rsid w:val="00CE3636"/>
    <w:rsid w:val="00CE3ED0"/>
    <w:rsid w:val="00CE4BDD"/>
    <w:rsid w:val="00CE4FBB"/>
    <w:rsid w:val="00CE55E1"/>
    <w:rsid w:val="00CE6EFF"/>
    <w:rsid w:val="00CF3CBF"/>
    <w:rsid w:val="00CF4C25"/>
    <w:rsid w:val="00CF5B3C"/>
    <w:rsid w:val="00D01216"/>
    <w:rsid w:val="00D05884"/>
    <w:rsid w:val="00D059A2"/>
    <w:rsid w:val="00D1091E"/>
    <w:rsid w:val="00D10DBF"/>
    <w:rsid w:val="00D14947"/>
    <w:rsid w:val="00D169E7"/>
    <w:rsid w:val="00D24989"/>
    <w:rsid w:val="00D26344"/>
    <w:rsid w:val="00D3182A"/>
    <w:rsid w:val="00D318AA"/>
    <w:rsid w:val="00D348F8"/>
    <w:rsid w:val="00D407CE"/>
    <w:rsid w:val="00D41426"/>
    <w:rsid w:val="00D4442A"/>
    <w:rsid w:val="00D45517"/>
    <w:rsid w:val="00D46764"/>
    <w:rsid w:val="00D50C0C"/>
    <w:rsid w:val="00D53586"/>
    <w:rsid w:val="00D544B8"/>
    <w:rsid w:val="00D55C14"/>
    <w:rsid w:val="00D56AC7"/>
    <w:rsid w:val="00D61B5E"/>
    <w:rsid w:val="00D67002"/>
    <w:rsid w:val="00D728A4"/>
    <w:rsid w:val="00D82B72"/>
    <w:rsid w:val="00D82C74"/>
    <w:rsid w:val="00D839B1"/>
    <w:rsid w:val="00D83BFD"/>
    <w:rsid w:val="00D85216"/>
    <w:rsid w:val="00D8654E"/>
    <w:rsid w:val="00D9070C"/>
    <w:rsid w:val="00D94802"/>
    <w:rsid w:val="00D96C71"/>
    <w:rsid w:val="00DA44C7"/>
    <w:rsid w:val="00DA5890"/>
    <w:rsid w:val="00DA625C"/>
    <w:rsid w:val="00DB0D07"/>
    <w:rsid w:val="00DB225A"/>
    <w:rsid w:val="00DB49A1"/>
    <w:rsid w:val="00DB61E5"/>
    <w:rsid w:val="00DC1637"/>
    <w:rsid w:val="00DD0F69"/>
    <w:rsid w:val="00DD1FB5"/>
    <w:rsid w:val="00DE1240"/>
    <w:rsid w:val="00DE1FE0"/>
    <w:rsid w:val="00DE3353"/>
    <w:rsid w:val="00DE4912"/>
    <w:rsid w:val="00DE5224"/>
    <w:rsid w:val="00DE5AE0"/>
    <w:rsid w:val="00DE6300"/>
    <w:rsid w:val="00DE75CE"/>
    <w:rsid w:val="00DF0222"/>
    <w:rsid w:val="00DF18EF"/>
    <w:rsid w:val="00DF2A25"/>
    <w:rsid w:val="00DF643E"/>
    <w:rsid w:val="00DF79BA"/>
    <w:rsid w:val="00E0125B"/>
    <w:rsid w:val="00E02242"/>
    <w:rsid w:val="00E11D0A"/>
    <w:rsid w:val="00E11E76"/>
    <w:rsid w:val="00E15528"/>
    <w:rsid w:val="00E158C1"/>
    <w:rsid w:val="00E17AD7"/>
    <w:rsid w:val="00E2196A"/>
    <w:rsid w:val="00E228D3"/>
    <w:rsid w:val="00E2407F"/>
    <w:rsid w:val="00E2565E"/>
    <w:rsid w:val="00E273DF"/>
    <w:rsid w:val="00E3081C"/>
    <w:rsid w:val="00E31568"/>
    <w:rsid w:val="00E316ED"/>
    <w:rsid w:val="00E34790"/>
    <w:rsid w:val="00E348DD"/>
    <w:rsid w:val="00E37637"/>
    <w:rsid w:val="00E41855"/>
    <w:rsid w:val="00E43B2F"/>
    <w:rsid w:val="00E51636"/>
    <w:rsid w:val="00E53B80"/>
    <w:rsid w:val="00E54EAD"/>
    <w:rsid w:val="00E55EE9"/>
    <w:rsid w:val="00E615A8"/>
    <w:rsid w:val="00E640D6"/>
    <w:rsid w:val="00E65F15"/>
    <w:rsid w:val="00E66676"/>
    <w:rsid w:val="00E73EA2"/>
    <w:rsid w:val="00E73EFB"/>
    <w:rsid w:val="00E76A0B"/>
    <w:rsid w:val="00E831A6"/>
    <w:rsid w:val="00E8542E"/>
    <w:rsid w:val="00E87A68"/>
    <w:rsid w:val="00E87BEC"/>
    <w:rsid w:val="00E93443"/>
    <w:rsid w:val="00E97503"/>
    <w:rsid w:val="00EA4221"/>
    <w:rsid w:val="00EA53D2"/>
    <w:rsid w:val="00EA5682"/>
    <w:rsid w:val="00EA5B7F"/>
    <w:rsid w:val="00EA73CD"/>
    <w:rsid w:val="00EB1939"/>
    <w:rsid w:val="00EB2F21"/>
    <w:rsid w:val="00EB6AA6"/>
    <w:rsid w:val="00EC50AA"/>
    <w:rsid w:val="00EC5F81"/>
    <w:rsid w:val="00ED1BD8"/>
    <w:rsid w:val="00ED2DBC"/>
    <w:rsid w:val="00ED49FE"/>
    <w:rsid w:val="00EE5F34"/>
    <w:rsid w:val="00EF1541"/>
    <w:rsid w:val="00EF3CE6"/>
    <w:rsid w:val="00EF4E4C"/>
    <w:rsid w:val="00EF7900"/>
    <w:rsid w:val="00F003FE"/>
    <w:rsid w:val="00F03080"/>
    <w:rsid w:val="00F11444"/>
    <w:rsid w:val="00F17526"/>
    <w:rsid w:val="00F1778D"/>
    <w:rsid w:val="00F204AD"/>
    <w:rsid w:val="00F20717"/>
    <w:rsid w:val="00F31736"/>
    <w:rsid w:val="00F3243B"/>
    <w:rsid w:val="00F35A2D"/>
    <w:rsid w:val="00F364CC"/>
    <w:rsid w:val="00F4051C"/>
    <w:rsid w:val="00F424D5"/>
    <w:rsid w:val="00F43BF1"/>
    <w:rsid w:val="00F526A8"/>
    <w:rsid w:val="00F57C0A"/>
    <w:rsid w:val="00F61EF4"/>
    <w:rsid w:val="00F62AC0"/>
    <w:rsid w:val="00F64025"/>
    <w:rsid w:val="00F65F73"/>
    <w:rsid w:val="00F66452"/>
    <w:rsid w:val="00F66535"/>
    <w:rsid w:val="00F71B94"/>
    <w:rsid w:val="00F71F5F"/>
    <w:rsid w:val="00F721EE"/>
    <w:rsid w:val="00F82DD5"/>
    <w:rsid w:val="00F87536"/>
    <w:rsid w:val="00F908B8"/>
    <w:rsid w:val="00F90BE1"/>
    <w:rsid w:val="00F91341"/>
    <w:rsid w:val="00F96322"/>
    <w:rsid w:val="00FC002D"/>
    <w:rsid w:val="00FC636F"/>
    <w:rsid w:val="00FD109B"/>
    <w:rsid w:val="00FD4F7E"/>
    <w:rsid w:val="00FD7038"/>
    <w:rsid w:val="00FD7A5C"/>
    <w:rsid w:val="00FE3C34"/>
    <w:rsid w:val="00FE4280"/>
    <w:rsid w:val="00FE47EA"/>
    <w:rsid w:val="00FE4BEF"/>
    <w:rsid w:val="00FE5892"/>
    <w:rsid w:val="00FE69E5"/>
    <w:rsid w:val="00FF10C9"/>
    <w:rsid w:val="00FF1E36"/>
    <w:rsid w:val="00FF4FB8"/>
    <w:rsid w:val="00FF6150"/>
    <w:rsid w:val="00FF68A1"/>
  </w:rsids>
  <m:mathPr>
    <m:mathFont m:val="Cambria Math"/>
    <m:brkBin m:val="before"/>
    <m:brkBinSub m:val="--"/>
    <m:smallFrac m:val="off"/>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36433"/>
  </w:style>
  <w:style w:type="paragraph" w:styleId="Heading1">
    <w:name w:val="heading 1"/>
    <w:basedOn w:val="Normal"/>
    <w:next w:val="Normal"/>
    <w:link w:val="Heading1Char"/>
    <w:uiPriority w:val="9"/>
    <w:qFormat/>
    <w:rsid w:val="0053150E"/>
    <w:pPr>
      <w:keepNext/>
      <w:keepLines/>
      <w:spacing w:before="480" w:after="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next w:val="Normal"/>
    <w:link w:val="Heading2Char"/>
    <w:uiPriority w:val="9"/>
    <w:semiHidden/>
    <w:unhideWhenUsed/>
    <w:qFormat/>
    <w:rsid w:val="005A1B22"/>
    <w:pPr>
      <w:keepNext/>
      <w:keepLines/>
      <w:spacing w:before="200" w:after="0"/>
      <w:outlineLvl w:val="1"/>
    </w:pPr>
    <w:rPr>
      <w:rFonts w:asciiTheme="majorHAnsi" w:eastAsiaTheme="majorEastAsia" w:hAnsiTheme="majorHAnsi" w:cstheme="majorBidi"/>
      <w:b/>
      <w:bCs/>
      <w:color w:val="5B9BD5"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semiHidden/>
    <w:rsid w:val="005A1B22"/>
    <w:rPr>
      <w:rFonts w:asciiTheme="majorHAnsi" w:eastAsiaTheme="majorEastAsia" w:hAnsiTheme="majorHAnsi" w:cstheme="majorBidi"/>
      <w:b/>
      <w:bCs/>
      <w:color w:val="5B9BD5" w:themeColor="accent1"/>
      <w:sz w:val="26"/>
      <w:szCs w:val="26"/>
    </w:rPr>
  </w:style>
  <w:style w:type="paragraph" w:styleId="ListParagraph">
    <w:name w:val="List Paragraph"/>
    <w:basedOn w:val="Normal"/>
    <w:uiPriority w:val="34"/>
    <w:qFormat/>
    <w:rsid w:val="009C0101"/>
    <w:pPr>
      <w:ind w:left="720"/>
      <w:contextualSpacing/>
    </w:pPr>
  </w:style>
  <w:style w:type="character" w:customStyle="1" w:styleId="Heading1Char">
    <w:name w:val="Heading 1 Char"/>
    <w:basedOn w:val="DefaultParagraphFont"/>
    <w:link w:val="Heading1"/>
    <w:uiPriority w:val="9"/>
    <w:rsid w:val="0053150E"/>
    <w:rPr>
      <w:rFonts w:asciiTheme="majorHAnsi" w:eastAsiaTheme="majorEastAsia" w:hAnsiTheme="majorHAnsi" w:cstheme="majorBidi"/>
      <w:b/>
      <w:bCs/>
      <w:color w:val="2E74B5" w:themeColor="accent1" w:themeShade="BF"/>
      <w:sz w:val="28"/>
      <w:szCs w:val="28"/>
    </w:rPr>
  </w:style>
  <w:style w:type="character" w:styleId="CommentReference">
    <w:name w:val="annotation reference"/>
    <w:basedOn w:val="DefaultParagraphFont"/>
    <w:uiPriority w:val="99"/>
    <w:semiHidden/>
    <w:unhideWhenUsed/>
    <w:rsid w:val="00667E15"/>
    <w:rPr>
      <w:sz w:val="16"/>
      <w:szCs w:val="16"/>
    </w:rPr>
  </w:style>
  <w:style w:type="paragraph" w:styleId="CommentText">
    <w:name w:val="annotation text"/>
    <w:basedOn w:val="Normal"/>
    <w:link w:val="CommentTextChar"/>
    <w:uiPriority w:val="99"/>
    <w:semiHidden/>
    <w:unhideWhenUsed/>
    <w:rsid w:val="00667E15"/>
    <w:pPr>
      <w:spacing w:line="240" w:lineRule="auto"/>
    </w:pPr>
    <w:rPr>
      <w:sz w:val="20"/>
      <w:szCs w:val="20"/>
    </w:rPr>
  </w:style>
  <w:style w:type="character" w:customStyle="1" w:styleId="CommentTextChar">
    <w:name w:val="Comment Text Char"/>
    <w:basedOn w:val="DefaultParagraphFont"/>
    <w:link w:val="CommentText"/>
    <w:uiPriority w:val="99"/>
    <w:semiHidden/>
    <w:rsid w:val="00667E15"/>
    <w:rPr>
      <w:sz w:val="20"/>
      <w:szCs w:val="20"/>
    </w:rPr>
  </w:style>
  <w:style w:type="paragraph" w:styleId="CommentSubject">
    <w:name w:val="annotation subject"/>
    <w:basedOn w:val="CommentText"/>
    <w:next w:val="CommentText"/>
    <w:link w:val="CommentSubjectChar"/>
    <w:uiPriority w:val="99"/>
    <w:semiHidden/>
    <w:unhideWhenUsed/>
    <w:rsid w:val="00667E15"/>
    <w:rPr>
      <w:b/>
      <w:bCs/>
    </w:rPr>
  </w:style>
  <w:style w:type="character" w:customStyle="1" w:styleId="CommentSubjectChar">
    <w:name w:val="Comment Subject Char"/>
    <w:basedOn w:val="CommentTextChar"/>
    <w:link w:val="CommentSubject"/>
    <w:uiPriority w:val="99"/>
    <w:semiHidden/>
    <w:rsid w:val="00667E15"/>
    <w:rPr>
      <w:b/>
      <w:bCs/>
      <w:sz w:val="20"/>
      <w:szCs w:val="20"/>
    </w:rPr>
  </w:style>
  <w:style w:type="paragraph" w:styleId="BalloonText">
    <w:name w:val="Balloon Text"/>
    <w:basedOn w:val="Normal"/>
    <w:link w:val="BalloonTextChar"/>
    <w:uiPriority w:val="99"/>
    <w:semiHidden/>
    <w:unhideWhenUsed/>
    <w:rsid w:val="00667E1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67E15"/>
    <w:rPr>
      <w:rFonts w:ascii="Tahoma" w:hAnsi="Tahoma" w:cs="Tahoma"/>
      <w:sz w:val="16"/>
      <w:szCs w:val="16"/>
    </w:rPr>
  </w:style>
  <w:style w:type="paragraph" w:styleId="Revision">
    <w:name w:val="Revision"/>
    <w:hidden/>
    <w:uiPriority w:val="99"/>
    <w:semiHidden/>
    <w:rsid w:val="00090AA8"/>
    <w:pPr>
      <w:spacing w:after="0" w:line="240" w:lineRule="auto"/>
    </w:pPr>
  </w:style>
  <w:style w:type="character" w:customStyle="1" w:styleId="cit-auth">
    <w:name w:val="cit-auth"/>
    <w:basedOn w:val="DefaultParagraphFont"/>
    <w:rsid w:val="00E640D6"/>
  </w:style>
  <w:style w:type="character" w:styleId="Hyperlink">
    <w:name w:val="Hyperlink"/>
    <w:basedOn w:val="DefaultParagraphFont"/>
    <w:uiPriority w:val="99"/>
    <w:unhideWhenUsed/>
    <w:rsid w:val="0084123B"/>
    <w:rPr>
      <w:color w:val="0563C1" w:themeColor="hyperlink"/>
      <w:u w:val="single"/>
    </w:rPr>
  </w:style>
  <w:style w:type="character" w:styleId="Emphasis">
    <w:name w:val="Emphasis"/>
    <w:basedOn w:val="DefaultParagraphFont"/>
    <w:uiPriority w:val="20"/>
    <w:qFormat/>
    <w:rsid w:val="0056786A"/>
    <w:rPr>
      <w:i/>
      <w:iCs/>
    </w:rPr>
  </w:style>
  <w:style w:type="paragraph" w:customStyle="1" w:styleId="EndNoteBibliographyTitle">
    <w:name w:val="EndNote Bibliography Title"/>
    <w:basedOn w:val="Normal"/>
    <w:link w:val="EndNoteBibliographyTitleChar"/>
    <w:rsid w:val="006F663C"/>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6F663C"/>
    <w:rPr>
      <w:rFonts w:ascii="Calibri" w:hAnsi="Calibri"/>
      <w:noProof/>
    </w:rPr>
  </w:style>
  <w:style w:type="paragraph" w:customStyle="1" w:styleId="EndNoteBibliography">
    <w:name w:val="EndNote Bibliography"/>
    <w:basedOn w:val="Normal"/>
    <w:link w:val="EndNoteBibliographyChar"/>
    <w:rsid w:val="006F663C"/>
    <w:pPr>
      <w:spacing w:line="240" w:lineRule="auto"/>
      <w:jc w:val="both"/>
    </w:pPr>
    <w:rPr>
      <w:rFonts w:ascii="Calibri" w:hAnsi="Calibri"/>
      <w:noProof/>
    </w:rPr>
  </w:style>
  <w:style w:type="character" w:customStyle="1" w:styleId="EndNoteBibliographyChar">
    <w:name w:val="EndNote Bibliography Char"/>
    <w:basedOn w:val="DefaultParagraphFont"/>
    <w:link w:val="EndNoteBibliography"/>
    <w:rsid w:val="006F663C"/>
    <w:rPr>
      <w:rFonts w:ascii="Calibri" w:hAnsi="Calibri"/>
      <w:noProof/>
    </w:rPr>
  </w:style>
  <w:style w:type="character" w:customStyle="1" w:styleId="Normal1">
    <w:name w:val="Normal1"/>
    <w:basedOn w:val="DefaultParagraphFont"/>
    <w:rsid w:val="007339DF"/>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36433"/>
  </w:style>
  <w:style w:type="paragraph" w:styleId="Heading1">
    <w:name w:val="heading 1"/>
    <w:basedOn w:val="Normal"/>
    <w:next w:val="Normal"/>
    <w:link w:val="Heading1Char"/>
    <w:uiPriority w:val="9"/>
    <w:qFormat/>
    <w:rsid w:val="0053150E"/>
    <w:pPr>
      <w:keepNext/>
      <w:keepLines/>
      <w:spacing w:before="480" w:after="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next w:val="Normal"/>
    <w:link w:val="Heading2Char"/>
    <w:uiPriority w:val="9"/>
    <w:semiHidden/>
    <w:unhideWhenUsed/>
    <w:qFormat/>
    <w:rsid w:val="005A1B22"/>
    <w:pPr>
      <w:keepNext/>
      <w:keepLines/>
      <w:spacing w:before="200" w:after="0"/>
      <w:outlineLvl w:val="1"/>
    </w:pPr>
    <w:rPr>
      <w:rFonts w:asciiTheme="majorHAnsi" w:eastAsiaTheme="majorEastAsia" w:hAnsiTheme="majorHAnsi" w:cstheme="majorBidi"/>
      <w:b/>
      <w:bCs/>
      <w:color w:val="5B9BD5"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semiHidden/>
    <w:rsid w:val="005A1B22"/>
    <w:rPr>
      <w:rFonts w:asciiTheme="majorHAnsi" w:eastAsiaTheme="majorEastAsia" w:hAnsiTheme="majorHAnsi" w:cstheme="majorBidi"/>
      <w:b/>
      <w:bCs/>
      <w:color w:val="5B9BD5" w:themeColor="accent1"/>
      <w:sz w:val="26"/>
      <w:szCs w:val="26"/>
    </w:rPr>
  </w:style>
  <w:style w:type="paragraph" w:styleId="ListParagraph">
    <w:name w:val="List Paragraph"/>
    <w:basedOn w:val="Normal"/>
    <w:uiPriority w:val="34"/>
    <w:qFormat/>
    <w:rsid w:val="009C0101"/>
    <w:pPr>
      <w:ind w:left="720"/>
      <w:contextualSpacing/>
    </w:pPr>
  </w:style>
  <w:style w:type="character" w:customStyle="1" w:styleId="Heading1Char">
    <w:name w:val="Heading 1 Char"/>
    <w:basedOn w:val="DefaultParagraphFont"/>
    <w:link w:val="Heading1"/>
    <w:uiPriority w:val="9"/>
    <w:rsid w:val="0053150E"/>
    <w:rPr>
      <w:rFonts w:asciiTheme="majorHAnsi" w:eastAsiaTheme="majorEastAsia" w:hAnsiTheme="majorHAnsi" w:cstheme="majorBidi"/>
      <w:b/>
      <w:bCs/>
      <w:color w:val="2E74B5" w:themeColor="accent1" w:themeShade="BF"/>
      <w:sz w:val="28"/>
      <w:szCs w:val="28"/>
    </w:rPr>
  </w:style>
  <w:style w:type="character" w:styleId="CommentReference">
    <w:name w:val="annotation reference"/>
    <w:basedOn w:val="DefaultParagraphFont"/>
    <w:uiPriority w:val="99"/>
    <w:semiHidden/>
    <w:unhideWhenUsed/>
    <w:rsid w:val="00667E15"/>
    <w:rPr>
      <w:sz w:val="16"/>
      <w:szCs w:val="16"/>
    </w:rPr>
  </w:style>
  <w:style w:type="paragraph" w:styleId="CommentText">
    <w:name w:val="annotation text"/>
    <w:basedOn w:val="Normal"/>
    <w:link w:val="CommentTextChar"/>
    <w:uiPriority w:val="99"/>
    <w:semiHidden/>
    <w:unhideWhenUsed/>
    <w:rsid w:val="00667E15"/>
    <w:pPr>
      <w:spacing w:line="240" w:lineRule="auto"/>
    </w:pPr>
    <w:rPr>
      <w:sz w:val="20"/>
      <w:szCs w:val="20"/>
    </w:rPr>
  </w:style>
  <w:style w:type="character" w:customStyle="1" w:styleId="CommentTextChar">
    <w:name w:val="Comment Text Char"/>
    <w:basedOn w:val="DefaultParagraphFont"/>
    <w:link w:val="CommentText"/>
    <w:uiPriority w:val="99"/>
    <w:semiHidden/>
    <w:rsid w:val="00667E15"/>
    <w:rPr>
      <w:sz w:val="20"/>
      <w:szCs w:val="20"/>
    </w:rPr>
  </w:style>
  <w:style w:type="paragraph" w:styleId="CommentSubject">
    <w:name w:val="annotation subject"/>
    <w:basedOn w:val="CommentText"/>
    <w:next w:val="CommentText"/>
    <w:link w:val="CommentSubjectChar"/>
    <w:uiPriority w:val="99"/>
    <w:semiHidden/>
    <w:unhideWhenUsed/>
    <w:rsid w:val="00667E15"/>
    <w:rPr>
      <w:b/>
      <w:bCs/>
    </w:rPr>
  </w:style>
  <w:style w:type="character" w:customStyle="1" w:styleId="CommentSubjectChar">
    <w:name w:val="Comment Subject Char"/>
    <w:basedOn w:val="CommentTextChar"/>
    <w:link w:val="CommentSubject"/>
    <w:uiPriority w:val="99"/>
    <w:semiHidden/>
    <w:rsid w:val="00667E15"/>
    <w:rPr>
      <w:b/>
      <w:bCs/>
      <w:sz w:val="20"/>
      <w:szCs w:val="20"/>
    </w:rPr>
  </w:style>
  <w:style w:type="paragraph" w:styleId="BalloonText">
    <w:name w:val="Balloon Text"/>
    <w:basedOn w:val="Normal"/>
    <w:link w:val="BalloonTextChar"/>
    <w:uiPriority w:val="99"/>
    <w:semiHidden/>
    <w:unhideWhenUsed/>
    <w:rsid w:val="00667E1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67E15"/>
    <w:rPr>
      <w:rFonts w:ascii="Tahoma" w:hAnsi="Tahoma" w:cs="Tahoma"/>
      <w:sz w:val="16"/>
      <w:szCs w:val="16"/>
    </w:rPr>
  </w:style>
  <w:style w:type="paragraph" w:styleId="Revision">
    <w:name w:val="Revision"/>
    <w:hidden/>
    <w:uiPriority w:val="99"/>
    <w:semiHidden/>
    <w:rsid w:val="00090AA8"/>
    <w:pPr>
      <w:spacing w:after="0" w:line="240" w:lineRule="auto"/>
    </w:pPr>
  </w:style>
  <w:style w:type="character" w:customStyle="1" w:styleId="cit-auth">
    <w:name w:val="cit-auth"/>
    <w:basedOn w:val="DefaultParagraphFont"/>
    <w:rsid w:val="00E640D6"/>
  </w:style>
  <w:style w:type="character" w:styleId="Hyperlink">
    <w:name w:val="Hyperlink"/>
    <w:basedOn w:val="DefaultParagraphFont"/>
    <w:uiPriority w:val="99"/>
    <w:unhideWhenUsed/>
    <w:rsid w:val="0084123B"/>
    <w:rPr>
      <w:color w:val="0563C1" w:themeColor="hyperlink"/>
      <w:u w:val="single"/>
    </w:rPr>
  </w:style>
  <w:style w:type="character" w:styleId="Emphasis">
    <w:name w:val="Emphasis"/>
    <w:basedOn w:val="DefaultParagraphFont"/>
    <w:uiPriority w:val="20"/>
    <w:qFormat/>
    <w:rsid w:val="0056786A"/>
    <w:rPr>
      <w:i/>
      <w:iCs/>
    </w:rPr>
  </w:style>
  <w:style w:type="paragraph" w:customStyle="1" w:styleId="EndNoteBibliographyTitle">
    <w:name w:val="EndNote Bibliography Title"/>
    <w:basedOn w:val="Normal"/>
    <w:link w:val="EndNoteBibliographyTitleChar"/>
    <w:rsid w:val="006F663C"/>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6F663C"/>
    <w:rPr>
      <w:rFonts w:ascii="Calibri" w:hAnsi="Calibri"/>
      <w:noProof/>
    </w:rPr>
  </w:style>
  <w:style w:type="paragraph" w:customStyle="1" w:styleId="EndNoteBibliography">
    <w:name w:val="EndNote Bibliography"/>
    <w:basedOn w:val="Normal"/>
    <w:link w:val="EndNoteBibliographyChar"/>
    <w:rsid w:val="006F663C"/>
    <w:pPr>
      <w:spacing w:line="240" w:lineRule="auto"/>
      <w:jc w:val="both"/>
    </w:pPr>
    <w:rPr>
      <w:rFonts w:ascii="Calibri" w:hAnsi="Calibri"/>
      <w:noProof/>
    </w:rPr>
  </w:style>
  <w:style w:type="character" w:customStyle="1" w:styleId="EndNoteBibliographyChar">
    <w:name w:val="EndNote Bibliography Char"/>
    <w:basedOn w:val="DefaultParagraphFont"/>
    <w:link w:val="EndNoteBibliography"/>
    <w:rsid w:val="006F663C"/>
    <w:rPr>
      <w:rFonts w:ascii="Calibri" w:hAnsi="Calibri"/>
      <w:noProof/>
    </w:rPr>
  </w:style>
  <w:style w:type="character" w:customStyle="1" w:styleId="Normal1">
    <w:name w:val="Normal1"/>
    <w:basedOn w:val="DefaultParagraphFont"/>
    <w:rsid w:val="007339DF"/>
  </w:style>
</w:styles>
</file>

<file path=word/webSettings.xml><?xml version="1.0" encoding="utf-8"?>
<w:webSettings xmlns:r="http://schemas.openxmlformats.org/officeDocument/2006/relationships" xmlns:w="http://schemas.openxmlformats.org/wordprocessingml/2006/main">
  <w:divs>
    <w:div w:id="30695878">
      <w:bodyDiv w:val="1"/>
      <w:marLeft w:val="0"/>
      <w:marRight w:val="0"/>
      <w:marTop w:val="0"/>
      <w:marBottom w:val="0"/>
      <w:divBdr>
        <w:top w:val="none" w:sz="0" w:space="0" w:color="auto"/>
        <w:left w:val="none" w:sz="0" w:space="0" w:color="auto"/>
        <w:bottom w:val="none" w:sz="0" w:space="0" w:color="auto"/>
        <w:right w:val="none" w:sz="0" w:space="0" w:color="auto"/>
      </w:divBdr>
    </w:div>
    <w:div w:id="189800961">
      <w:bodyDiv w:val="1"/>
      <w:marLeft w:val="0"/>
      <w:marRight w:val="0"/>
      <w:marTop w:val="0"/>
      <w:marBottom w:val="0"/>
      <w:divBdr>
        <w:top w:val="none" w:sz="0" w:space="0" w:color="auto"/>
        <w:left w:val="none" w:sz="0" w:space="0" w:color="auto"/>
        <w:bottom w:val="none" w:sz="0" w:space="0" w:color="auto"/>
        <w:right w:val="none" w:sz="0" w:space="0" w:color="auto"/>
      </w:divBdr>
    </w:div>
    <w:div w:id="372390727">
      <w:bodyDiv w:val="1"/>
      <w:marLeft w:val="0"/>
      <w:marRight w:val="0"/>
      <w:marTop w:val="0"/>
      <w:marBottom w:val="0"/>
      <w:divBdr>
        <w:top w:val="none" w:sz="0" w:space="0" w:color="auto"/>
        <w:left w:val="none" w:sz="0" w:space="0" w:color="auto"/>
        <w:bottom w:val="none" w:sz="0" w:space="0" w:color="auto"/>
        <w:right w:val="none" w:sz="0" w:space="0" w:color="auto"/>
      </w:divBdr>
    </w:div>
    <w:div w:id="699940398">
      <w:bodyDiv w:val="1"/>
      <w:marLeft w:val="0"/>
      <w:marRight w:val="0"/>
      <w:marTop w:val="0"/>
      <w:marBottom w:val="0"/>
      <w:divBdr>
        <w:top w:val="none" w:sz="0" w:space="0" w:color="auto"/>
        <w:left w:val="none" w:sz="0" w:space="0" w:color="auto"/>
        <w:bottom w:val="none" w:sz="0" w:space="0" w:color="auto"/>
        <w:right w:val="none" w:sz="0" w:space="0" w:color="auto"/>
      </w:divBdr>
    </w:div>
    <w:div w:id="712924506">
      <w:bodyDiv w:val="1"/>
      <w:marLeft w:val="0"/>
      <w:marRight w:val="0"/>
      <w:marTop w:val="0"/>
      <w:marBottom w:val="0"/>
      <w:divBdr>
        <w:top w:val="none" w:sz="0" w:space="0" w:color="auto"/>
        <w:left w:val="none" w:sz="0" w:space="0" w:color="auto"/>
        <w:bottom w:val="none" w:sz="0" w:space="0" w:color="auto"/>
        <w:right w:val="none" w:sz="0" w:space="0" w:color="auto"/>
      </w:divBdr>
    </w:div>
    <w:div w:id="1053232551">
      <w:bodyDiv w:val="1"/>
      <w:marLeft w:val="0"/>
      <w:marRight w:val="0"/>
      <w:marTop w:val="0"/>
      <w:marBottom w:val="0"/>
      <w:divBdr>
        <w:top w:val="none" w:sz="0" w:space="0" w:color="auto"/>
        <w:left w:val="none" w:sz="0" w:space="0" w:color="auto"/>
        <w:bottom w:val="none" w:sz="0" w:space="0" w:color="auto"/>
        <w:right w:val="none" w:sz="0" w:space="0" w:color="auto"/>
      </w:divBdr>
    </w:div>
    <w:div w:id="1391731812">
      <w:bodyDiv w:val="1"/>
      <w:marLeft w:val="0"/>
      <w:marRight w:val="0"/>
      <w:marTop w:val="0"/>
      <w:marBottom w:val="0"/>
      <w:divBdr>
        <w:top w:val="none" w:sz="0" w:space="0" w:color="auto"/>
        <w:left w:val="none" w:sz="0" w:space="0" w:color="auto"/>
        <w:bottom w:val="none" w:sz="0" w:space="0" w:color="auto"/>
        <w:right w:val="none" w:sz="0" w:space="0" w:color="auto"/>
      </w:divBdr>
    </w:div>
    <w:div w:id="2009599858">
      <w:bodyDiv w:val="1"/>
      <w:marLeft w:val="0"/>
      <w:marRight w:val="0"/>
      <w:marTop w:val="0"/>
      <w:marBottom w:val="0"/>
      <w:divBdr>
        <w:top w:val="none" w:sz="0" w:space="0" w:color="auto"/>
        <w:left w:val="none" w:sz="0" w:space="0" w:color="auto"/>
        <w:bottom w:val="none" w:sz="0" w:space="0" w:color="auto"/>
        <w:right w:val="none" w:sz="0" w:space="0" w:color="auto"/>
      </w:divBdr>
    </w:div>
    <w:div w:id="20280162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07/relationships/stylesWithEffects" Target="stylesWithEffects.xml"/><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5C9FD662-56DA-41F2-8513-D08769EB35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8</TotalTime>
  <Pages>1</Pages>
  <Words>29856</Words>
  <Characters>170180</Characters>
  <Application>Microsoft Office Word</Application>
  <DocSecurity>0</DocSecurity>
  <Lines>1418</Lines>
  <Paragraphs>399</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19963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ME</dc:creator>
  <cp:lastModifiedBy>Wanlistein</cp:lastModifiedBy>
  <cp:revision>30</cp:revision>
  <dcterms:created xsi:type="dcterms:W3CDTF">2014-03-21T17:40:00Z</dcterms:created>
  <dcterms:modified xsi:type="dcterms:W3CDTF">2014-05-08T23:42:00Z</dcterms:modified>
</cp:coreProperties>
</file>